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8F597" w14:textId="2194D64C" w:rsidR="00574178" w:rsidRPr="00D147C5" w:rsidRDefault="00574178" w:rsidP="006F0A29">
      <w:pPr>
        <w:jc w:val="center"/>
        <w:rPr>
          <w:b/>
          <w:sz w:val="48"/>
          <w:szCs w:val="48"/>
        </w:rPr>
      </w:pPr>
      <w:r w:rsidRPr="00D147C5">
        <w:rPr>
          <w:b/>
          <w:sz w:val="48"/>
          <w:szCs w:val="48"/>
        </w:rPr>
        <w:t>ESCUELA POLITÉCNICA NACIONAL</w:t>
      </w:r>
    </w:p>
    <w:p w14:paraId="7932940B" w14:textId="77777777" w:rsidR="00574178" w:rsidRPr="00D147C5" w:rsidRDefault="00574178" w:rsidP="00574178">
      <w:pPr>
        <w:jc w:val="center"/>
        <w:rPr>
          <w:b/>
          <w:sz w:val="32"/>
          <w:szCs w:val="32"/>
        </w:rPr>
      </w:pPr>
    </w:p>
    <w:p w14:paraId="2466634F" w14:textId="37C2FA9B" w:rsidR="00574178" w:rsidRPr="00D147C5" w:rsidRDefault="00574178" w:rsidP="00574178">
      <w:pPr>
        <w:jc w:val="center"/>
        <w:rPr>
          <w:b/>
          <w:sz w:val="32"/>
          <w:szCs w:val="32"/>
        </w:rPr>
      </w:pPr>
      <w:r w:rsidRPr="00D147C5">
        <w:rPr>
          <w:b/>
          <w:sz w:val="32"/>
          <w:szCs w:val="32"/>
        </w:rPr>
        <w:t xml:space="preserve">ESCUELA DE FORMACIÓN </w:t>
      </w:r>
      <w:r w:rsidR="0057598D" w:rsidRPr="00C25C6A">
        <w:rPr>
          <w:b/>
          <w:sz w:val="32"/>
          <w:szCs w:val="32"/>
        </w:rPr>
        <w:t>D</w:t>
      </w:r>
      <w:r w:rsidRPr="00D147C5">
        <w:rPr>
          <w:b/>
          <w:sz w:val="32"/>
          <w:szCs w:val="32"/>
        </w:rPr>
        <w:t>E TECNÓLOGOS</w:t>
      </w:r>
    </w:p>
    <w:p w14:paraId="06FC842D" w14:textId="77777777" w:rsidR="00574178" w:rsidRPr="00D147C5" w:rsidRDefault="00574178" w:rsidP="00574178">
      <w:pPr>
        <w:jc w:val="center"/>
        <w:rPr>
          <w:b/>
        </w:rPr>
      </w:pPr>
    </w:p>
    <w:p w14:paraId="206767D9" w14:textId="77777777" w:rsidR="0058310A" w:rsidRPr="00D147C5" w:rsidRDefault="0058310A" w:rsidP="00574178">
      <w:pPr>
        <w:jc w:val="center"/>
        <w:rPr>
          <w:b/>
        </w:rPr>
      </w:pPr>
    </w:p>
    <w:p w14:paraId="5EBFC6CB" w14:textId="02D831A2" w:rsidR="00512077" w:rsidRPr="00D147C5" w:rsidRDefault="00512077" w:rsidP="00512077">
      <w:pPr>
        <w:jc w:val="center"/>
        <w:rPr>
          <w:b/>
          <w:sz w:val="28"/>
          <w:szCs w:val="28"/>
        </w:rPr>
      </w:pPr>
      <w:r w:rsidRPr="00D147C5">
        <w:rPr>
          <w:b/>
          <w:sz w:val="28"/>
          <w:szCs w:val="28"/>
        </w:rPr>
        <w:t>DESARROLLO DE UN SISTEMA WEB DE RETROALIMENTACIÓN CONTINUA PARA LOS DOCENTES DE</w:t>
      </w:r>
      <w:r w:rsidR="00212E09" w:rsidRPr="00D147C5">
        <w:rPr>
          <w:b/>
          <w:sz w:val="28"/>
          <w:szCs w:val="28"/>
        </w:rPr>
        <w:t xml:space="preserve"> </w:t>
      </w:r>
      <w:r w:rsidRPr="00D147C5">
        <w:rPr>
          <w:b/>
          <w:sz w:val="28"/>
          <w:szCs w:val="28"/>
        </w:rPr>
        <w:t>LA ESFOT</w:t>
      </w:r>
    </w:p>
    <w:p w14:paraId="560A7197" w14:textId="77777777" w:rsidR="00574178" w:rsidRPr="00D147C5" w:rsidRDefault="00574178" w:rsidP="00574178">
      <w:pPr>
        <w:spacing w:after="0"/>
        <w:jc w:val="center"/>
        <w:rPr>
          <w:b/>
        </w:rPr>
      </w:pPr>
    </w:p>
    <w:p w14:paraId="69B48632" w14:textId="77777777" w:rsidR="00574178" w:rsidRPr="00D147C5" w:rsidRDefault="00574178" w:rsidP="00574178">
      <w:pPr>
        <w:spacing w:after="0"/>
        <w:jc w:val="center"/>
        <w:rPr>
          <w:b/>
        </w:rPr>
      </w:pPr>
    </w:p>
    <w:p w14:paraId="4D8D0BEC" w14:textId="0EF15B9B" w:rsidR="00574178" w:rsidRPr="00D147C5" w:rsidRDefault="00574178" w:rsidP="00574178">
      <w:pPr>
        <w:jc w:val="center"/>
        <w:rPr>
          <w:b/>
          <w:sz w:val="24"/>
          <w:szCs w:val="24"/>
        </w:rPr>
      </w:pPr>
      <w:r w:rsidRPr="008F43F9">
        <w:rPr>
          <w:b/>
          <w:sz w:val="24"/>
          <w:szCs w:val="24"/>
        </w:rPr>
        <w:t>TRABAJO DE TITULACIÓN PREVIO A LA OBTENCIÓN DEL TÍTULO DE TECNÓLOGO</w:t>
      </w:r>
      <w:r w:rsidR="0069507C" w:rsidRPr="008F43F9">
        <w:rPr>
          <w:b/>
          <w:sz w:val="24"/>
          <w:szCs w:val="24"/>
        </w:rPr>
        <w:t xml:space="preserve"> </w:t>
      </w:r>
      <w:r w:rsidR="00FD5CC3" w:rsidRPr="008F43F9">
        <w:rPr>
          <w:b/>
          <w:sz w:val="24"/>
          <w:szCs w:val="24"/>
        </w:rPr>
        <w:t>EN ANÁLISIS DE SISTEMAS INFORMÁTICOS</w:t>
      </w:r>
    </w:p>
    <w:p w14:paraId="5E76AE05" w14:textId="77777777" w:rsidR="00574178" w:rsidRPr="00D147C5" w:rsidRDefault="00574178" w:rsidP="00574178">
      <w:pPr>
        <w:jc w:val="center"/>
        <w:rPr>
          <w:b/>
        </w:rPr>
      </w:pPr>
    </w:p>
    <w:p w14:paraId="09FEE1A4" w14:textId="72BEEAF7" w:rsidR="00574178" w:rsidRPr="00D147C5" w:rsidRDefault="000276DD" w:rsidP="0058310A">
      <w:pPr>
        <w:spacing w:after="0"/>
        <w:jc w:val="center"/>
        <w:rPr>
          <w:b/>
          <w:sz w:val="24"/>
          <w:szCs w:val="24"/>
        </w:rPr>
      </w:pPr>
      <w:r w:rsidRPr="00D147C5">
        <w:rPr>
          <w:b/>
          <w:sz w:val="24"/>
          <w:szCs w:val="24"/>
        </w:rPr>
        <w:t>Sebastián Alejandro Morales Durán</w:t>
      </w:r>
    </w:p>
    <w:p w14:paraId="122312AB" w14:textId="10A86652" w:rsidR="00574178" w:rsidRPr="00D147C5" w:rsidRDefault="000276DD" w:rsidP="0058310A">
      <w:pPr>
        <w:spacing w:after="0"/>
        <w:jc w:val="center"/>
        <w:rPr>
          <w:sz w:val="24"/>
          <w:szCs w:val="24"/>
        </w:rPr>
      </w:pPr>
      <w:r w:rsidRPr="00D147C5">
        <w:rPr>
          <w:sz w:val="24"/>
          <w:szCs w:val="24"/>
        </w:rPr>
        <w:t>Sebastian.morales</w:t>
      </w:r>
      <w:r w:rsidR="0058310A" w:rsidRPr="00D147C5">
        <w:rPr>
          <w:sz w:val="24"/>
          <w:szCs w:val="24"/>
        </w:rPr>
        <w:t>@epn.edu.ec</w:t>
      </w:r>
    </w:p>
    <w:p w14:paraId="668FE58A" w14:textId="2379F35C" w:rsidR="00574178" w:rsidRPr="00D147C5" w:rsidRDefault="00A9369E" w:rsidP="0058310A">
      <w:pPr>
        <w:spacing w:before="240" w:after="0"/>
        <w:jc w:val="center"/>
        <w:rPr>
          <w:b/>
          <w:sz w:val="24"/>
          <w:szCs w:val="24"/>
        </w:rPr>
      </w:pPr>
      <w:r w:rsidRPr="00D147C5">
        <w:rPr>
          <w:b/>
          <w:sz w:val="24"/>
          <w:szCs w:val="24"/>
        </w:rPr>
        <w:t>Xavier Gonzalo Calle Avila</w:t>
      </w:r>
    </w:p>
    <w:p w14:paraId="3965BA8C" w14:textId="01CE77D2" w:rsidR="00574178" w:rsidRPr="008F43F9" w:rsidRDefault="00A9369E" w:rsidP="0058310A">
      <w:pPr>
        <w:spacing w:after="0"/>
        <w:jc w:val="center"/>
        <w:rPr>
          <w:sz w:val="24"/>
          <w:szCs w:val="24"/>
        </w:rPr>
      </w:pPr>
      <w:r w:rsidRPr="008F43F9">
        <w:rPr>
          <w:sz w:val="24"/>
          <w:szCs w:val="24"/>
        </w:rPr>
        <w:t>xavier.calle</w:t>
      </w:r>
      <w:r w:rsidR="00574178" w:rsidRPr="008F43F9">
        <w:rPr>
          <w:sz w:val="24"/>
          <w:szCs w:val="24"/>
        </w:rPr>
        <w:t>@epn.edu.ec</w:t>
      </w:r>
    </w:p>
    <w:p w14:paraId="0EB2576B" w14:textId="77777777" w:rsidR="00574178" w:rsidRPr="008F43F9" w:rsidRDefault="00574178" w:rsidP="00574178">
      <w:pPr>
        <w:jc w:val="center"/>
        <w:rPr>
          <w:b/>
          <w:sz w:val="24"/>
          <w:szCs w:val="24"/>
        </w:rPr>
      </w:pPr>
    </w:p>
    <w:p w14:paraId="6AD04D14" w14:textId="5506DFB0" w:rsidR="00574178" w:rsidRPr="00D147C5" w:rsidRDefault="00574178" w:rsidP="0058310A">
      <w:pPr>
        <w:spacing w:after="0"/>
        <w:jc w:val="center"/>
        <w:rPr>
          <w:b/>
          <w:sz w:val="24"/>
          <w:szCs w:val="24"/>
        </w:rPr>
      </w:pPr>
      <w:r w:rsidRPr="008F43F9">
        <w:rPr>
          <w:b/>
          <w:sz w:val="24"/>
          <w:szCs w:val="24"/>
        </w:rPr>
        <w:t>DIRECTOR: MSC.</w:t>
      </w:r>
      <w:r w:rsidR="004957AA" w:rsidRPr="008F43F9">
        <w:rPr>
          <w:b/>
          <w:sz w:val="24"/>
          <w:szCs w:val="24"/>
        </w:rPr>
        <w:t xml:space="preserve"> </w:t>
      </w:r>
      <w:r w:rsidR="00C13783">
        <w:rPr>
          <w:b/>
          <w:sz w:val="24"/>
          <w:szCs w:val="24"/>
        </w:rPr>
        <w:t>Juan Pablo Zaldumbide Proaño</w:t>
      </w:r>
    </w:p>
    <w:p w14:paraId="657F25B6" w14:textId="37B54F50" w:rsidR="004957AA" w:rsidRPr="00652989" w:rsidRDefault="00652989" w:rsidP="0058310A">
      <w:pPr>
        <w:spacing w:after="0"/>
        <w:jc w:val="center"/>
        <w:rPr>
          <w:sz w:val="24"/>
          <w:szCs w:val="24"/>
          <w:lang w:val="en-US"/>
        </w:rPr>
      </w:pPr>
      <w:r w:rsidRPr="00652989">
        <w:rPr>
          <w:sz w:val="24"/>
          <w:szCs w:val="24"/>
          <w:lang w:val="en-US"/>
        </w:rPr>
        <w:t>juan.zaldumbide@epn.edu.ec</w:t>
      </w:r>
    </w:p>
    <w:p w14:paraId="689E2BCE" w14:textId="0CB8DB49" w:rsidR="00574178" w:rsidRPr="00D147C5" w:rsidRDefault="0076004C" w:rsidP="008A7145">
      <w:pPr>
        <w:spacing w:before="240" w:after="0"/>
        <w:jc w:val="center"/>
        <w:rPr>
          <w:b/>
          <w:sz w:val="24"/>
          <w:szCs w:val="24"/>
        </w:rPr>
      </w:pPr>
      <w:r w:rsidRPr="008B55AC">
        <w:rPr>
          <w:b/>
          <w:sz w:val="24"/>
          <w:szCs w:val="24"/>
          <w:lang w:val="en-US"/>
        </w:rPr>
        <w:t>CODIRECTOR</w:t>
      </w:r>
      <w:r w:rsidR="00C71A09" w:rsidRPr="008B55AC">
        <w:rPr>
          <w:b/>
          <w:sz w:val="24"/>
          <w:szCs w:val="24"/>
          <w:lang w:val="en-US"/>
        </w:rPr>
        <w:t>A</w:t>
      </w:r>
      <w:r w:rsidRPr="008B55AC">
        <w:rPr>
          <w:b/>
          <w:sz w:val="24"/>
          <w:szCs w:val="24"/>
          <w:lang w:val="en-US"/>
        </w:rPr>
        <w:t xml:space="preserve">: </w:t>
      </w:r>
      <w:r w:rsidR="00574178" w:rsidRPr="008B55AC">
        <w:rPr>
          <w:b/>
          <w:sz w:val="24"/>
          <w:szCs w:val="24"/>
          <w:lang w:val="en-US"/>
        </w:rPr>
        <w:t>MSC.</w:t>
      </w:r>
      <w:r w:rsidR="000276DD" w:rsidRPr="008B55AC">
        <w:rPr>
          <w:b/>
          <w:sz w:val="24"/>
          <w:szCs w:val="24"/>
          <w:lang w:val="en-US"/>
        </w:rPr>
        <w:t xml:space="preserve"> </w:t>
      </w:r>
      <w:r w:rsidR="000276DD" w:rsidRPr="00D147C5">
        <w:rPr>
          <w:b/>
          <w:sz w:val="24"/>
          <w:szCs w:val="24"/>
        </w:rPr>
        <w:t>Luz Marina</w:t>
      </w:r>
      <w:r w:rsidR="004957AA" w:rsidRPr="00D147C5">
        <w:rPr>
          <w:b/>
          <w:sz w:val="24"/>
          <w:szCs w:val="24"/>
        </w:rPr>
        <w:t xml:space="preserve"> Vintimilla Jaramillo</w:t>
      </w:r>
    </w:p>
    <w:p w14:paraId="17036C6F" w14:textId="77D20246" w:rsidR="00574178" w:rsidRPr="00D147C5" w:rsidRDefault="004957AA" w:rsidP="008A7145">
      <w:pPr>
        <w:spacing w:after="0"/>
        <w:jc w:val="center"/>
        <w:rPr>
          <w:sz w:val="24"/>
          <w:szCs w:val="24"/>
        </w:rPr>
      </w:pPr>
      <w:r w:rsidRPr="00D147C5">
        <w:rPr>
          <w:sz w:val="24"/>
          <w:szCs w:val="24"/>
        </w:rPr>
        <w:t>marina.vintimilla@epn.edu.ec</w:t>
      </w:r>
    </w:p>
    <w:p w14:paraId="796395B1" w14:textId="77777777" w:rsidR="00574178" w:rsidRPr="00D147C5" w:rsidRDefault="00574178" w:rsidP="00574178">
      <w:pPr>
        <w:jc w:val="center"/>
        <w:rPr>
          <w:b/>
        </w:rPr>
      </w:pPr>
    </w:p>
    <w:p w14:paraId="7C72B06B" w14:textId="77777777" w:rsidR="00574178" w:rsidRPr="00D147C5" w:rsidRDefault="00574178" w:rsidP="00574178">
      <w:pPr>
        <w:jc w:val="center"/>
        <w:rPr>
          <w:b/>
        </w:rPr>
      </w:pPr>
    </w:p>
    <w:p w14:paraId="56E6E24B" w14:textId="7AE63FAB" w:rsidR="00795ECF" w:rsidRPr="00D147C5" w:rsidRDefault="004957AA" w:rsidP="00574178">
      <w:pPr>
        <w:jc w:val="center"/>
        <w:rPr>
          <w:b/>
        </w:rPr>
        <w:sectPr w:rsidR="00795ECF" w:rsidRPr="00D147C5" w:rsidSect="00A82799">
          <w:pgSz w:w="11906" w:h="16838" w:code="9"/>
          <w:pgMar w:top="1701" w:right="1701" w:bottom="1418" w:left="1701" w:header="709" w:footer="709" w:gutter="0"/>
          <w:cols w:space="708"/>
          <w:docGrid w:linePitch="360"/>
        </w:sectPr>
      </w:pPr>
      <w:r w:rsidRPr="00D147C5">
        <w:rPr>
          <w:b/>
        </w:rPr>
        <w:t xml:space="preserve">Quito, </w:t>
      </w:r>
      <w:r w:rsidR="006A27CF">
        <w:rPr>
          <w:b/>
        </w:rPr>
        <w:t>diciembre</w:t>
      </w:r>
      <w:r w:rsidRPr="00D147C5">
        <w:rPr>
          <w:b/>
        </w:rPr>
        <w:t xml:space="preserve"> 2021</w:t>
      </w:r>
    </w:p>
    <w:p w14:paraId="728446F6" w14:textId="77777777" w:rsidR="00795ECF" w:rsidRPr="00D147C5" w:rsidRDefault="00795ECF" w:rsidP="00795ECF">
      <w:pPr>
        <w:jc w:val="center"/>
        <w:rPr>
          <w:b/>
          <w:sz w:val="32"/>
          <w:szCs w:val="32"/>
        </w:rPr>
      </w:pPr>
      <w:r w:rsidRPr="00D147C5">
        <w:rPr>
          <w:b/>
          <w:sz w:val="32"/>
          <w:szCs w:val="32"/>
        </w:rPr>
        <w:lastRenderedPageBreak/>
        <w:t>CERTIFICACIÓN</w:t>
      </w:r>
    </w:p>
    <w:p w14:paraId="57A344E6" w14:textId="77777777" w:rsidR="00795ECF" w:rsidRPr="00D147C5" w:rsidRDefault="00795ECF" w:rsidP="00795ECF">
      <w:pPr>
        <w:jc w:val="center"/>
        <w:rPr>
          <w:b/>
        </w:rPr>
      </w:pPr>
    </w:p>
    <w:p w14:paraId="2D971D5F" w14:textId="53134E20" w:rsidR="00B67AE7" w:rsidRPr="008B55AC" w:rsidRDefault="00B67AE7" w:rsidP="00FD5CC3">
      <w:pPr>
        <w:rPr>
          <w:rFonts w:cs="Arial"/>
        </w:rPr>
      </w:pPr>
      <w:r w:rsidRPr="008B55AC">
        <w:rPr>
          <w:rFonts w:cs="Arial"/>
        </w:rPr>
        <w:t>Certificamos que el presente trabajo fue desarrollado por el Sr</w:t>
      </w:r>
      <w:r w:rsidR="00FD5CC3" w:rsidRPr="008B55AC">
        <w:rPr>
          <w:rFonts w:cs="Arial"/>
        </w:rPr>
        <w:t>.</w:t>
      </w:r>
      <w:r w:rsidR="00DC395D" w:rsidRPr="008B55AC">
        <w:rPr>
          <w:rFonts w:cs="Arial"/>
        </w:rPr>
        <w:t xml:space="preserve"> Calle Ávila Xavier </w:t>
      </w:r>
      <w:r w:rsidR="008A06F2" w:rsidRPr="008B55AC">
        <w:rPr>
          <w:rFonts w:cs="Arial"/>
        </w:rPr>
        <w:t>Gonzalo y</w:t>
      </w:r>
      <w:r w:rsidR="00DC395D" w:rsidRPr="008B55AC">
        <w:rPr>
          <w:rFonts w:cs="Arial"/>
        </w:rPr>
        <w:t xml:space="preserve"> el Sr. Morales Durán Sebastián Alejandro </w:t>
      </w:r>
      <w:r w:rsidRPr="008B55AC">
        <w:rPr>
          <w:rFonts w:cs="Arial"/>
        </w:rPr>
        <w:t xml:space="preserve">como requerimiento parcial a la obtención del título de </w:t>
      </w:r>
      <w:r w:rsidR="00FD5CC3" w:rsidRPr="008B55AC">
        <w:rPr>
          <w:rFonts w:cs="Arial"/>
        </w:rPr>
        <w:t>TECNÓLOGO EN ANÁLISIS DE SISTEMAS INFORMÁTICOS, bajo nuestra supervisión:</w:t>
      </w:r>
    </w:p>
    <w:p w14:paraId="3BF88F3C" w14:textId="6D1C0EE5" w:rsidR="00795ECF" w:rsidRDefault="00ED72D6" w:rsidP="00795ECF">
      <w:pPr>
        <w:jc w:val="center"/>
        <w:rPr>
          <w:b/>
          <w:noProof/>
          <w:lang w:val="es-ES" w:eastAsia="es-ES"/>
        </w:rPr>
      </w:pPr>
      <w:r>
        <w:rPr>
          <w:b/>
        </w:rPr>
        <w:t xml:space="preserve">                                                                          </w:t>
      </w:r>
    </w:p>
    <w:p w14:paraId="68744A78" w14:textId="3AAEA432" w:rsidR="00CC0EC4" w:rsidRDefault="00CC0EC4" w:rsidP="00795ECF">
      <w:pPr>
        <w:jc w:val="center"/>
        <w:rPr>
          <w:b/>
          <w:noProof/>
          <w:lang w:val="es-ES" w:eastAsia="es-ES"/>
        </w:rPr>
      </w:pPr>
    </w:p>
    <w:p w14:paraId="58DDEEED" w14:textId="5523CEFE" w:rsidR="00CC0EC4" w:rsidRDefault="00CC0EC4" w:rsidP="00795ECF">
      <w:pPr>
        <w:jc w:val="center"/>
        <w:rPr>
          <w:b/>
          <w:noProof/>
          <w:lang w:val="es-ES" w:eastAsia="es-ES"/>
        </w:rPr>
      </w:pPr>
    </w:p>
    <w:p w14:paraId="59C8B865" w14:textId="77777777" w:rsidR="00CC0EC4" w:rsidRPr="00CC0EC4" w:rsidRDefault="00CC0EC4" w:rsidP="00795ECF">
      <w:pPr>
        <w:jc w:val="center"/>
        <w:rPr>
          <w:b/>
        </w:rPr>
      </w:pPr>
    </w:p>
    <w:tbl>
      <w:tblPr>
        <w:tblStyle w:val="NormalTable0"/>
        <w:tblW w:w="0" w:type="auto"/>
        <w:tblInd w:w="405" w:type="dxa"/>
        <w:tblLayout w:type="fixed"/>
        <w:tblLook w:val="01E0" w:firstRow="1" w:lastRow="1" w:firstColumn="1" w:lastColumn="1" w:noHBand="0" w:noVBand="0"/>
      </w:tblPr>
      <w:tblGrid>
        <w:gridCol w:w="3829"/>
        <w:gridCol w:w="673"/>
        <w:gridCol w:w="4022"/>
      </w:tblGrid>
      <w:tr w:rsidR="00795ECF" w:rsidRPr="00D147C5" w14:paraId="69575E14" w14:textId="77777777" w:rsidTr="00EB0031">
        <w:trPr>
          <w:trHeight w:val="846"/>
        </w:trPr>
        <w:tc>
          <w:tcPr>
            <w:tcW w:w="3829" w:type="dxa"/>
            <w:tcBorders>
              <w:top w:val="single" w:sz="8" w:space="0" w:color="000000"/>
            </w:tcBorders>
          </w:tcPr>
          <w:p w14:paraId="775DD088" w14:textId="42AE6817" w:rsidR="00795ECF" w:rsidRPr="001F5017" w:rsidRDefault="008B55AC" w:rsidP="001F5017">
            <w:pPr>
              <w:pStyle w:val="TableParagraph"/>
              <w:spacing w:before="80" w:line="276" w:lineRule="auto"/>
              <w:ind w:left="418" w:right="423"/>
              <w:jc w:val="center"/>
              <w:rPr>
                <w:lang w:val="es-EC"/>
              </w:rPr>
            </w:pPr>
            <w:r>
              <w:rPr>
                <w:b/>
                <w:sz w:val="24"/>
                <w:szCs w:val="24"/>
                <w:lang w:val="es-EC"/>
              </w:rPr>
              <w:t>Juan Pablo Zaldumbide</w:t>
            </w:r>
            <w:r w:rsidR="0011261D">
              <w:rPr>
                <w:b/>
                <w:sz w:val="24"/>
                <w:szCs w:val="24"/>
                <w:lang w:val="es-EC"/>
              </w:rPr>
              <w:t xml:space="preserve"> Proaño</w:t>
            </w:r>
          </w:p>
          <w:p w14:paraId="6515F115" w14:textId="41BDD10B" w:rsidR="00795ECF" w:rsidRPr="001F5017" w:rsidRDefault="00795ECF" w:rsidP="00795ECF">
            <w:pPr>
              <w:pStyle w:val="TableParagraph"/>
              <w:spacing w:before="0" w:line="276" w:lineRule="auto"/>
              <w:ind w:left="432" w:right="423"/>
              <w:jc w:val="center"/>
              <w:rPr>
                <w:lang w:val="es-EC"/>
              </w:rPr>
            </w:pPr>
            <w:r w:rsidRPr="001F5017">
              <w:rPr>
                <w:lang w:val="es-EC"/>
              </w:rPr>
              <w:t>DIRECTOR DEL PROYECTO</w:t>
            </w:r>
          </w:p>
        </w:tc>
        <w:tc>
          <w:tcPr>
            <w:tcW w:w="673" w:type="dxa"/>
          </w:tcPr>
          <w:p w14:paraId="15CEA040" w14:textId="77777777" w:rsidR="00795ECF" w:rsidRPr="001F5017" w:rsidRDefault="00795ECF" w:rsidP="00795ECF">
            <w:pPr>
              <w:pStyle w:val="TableParagraph"/>
              <w:spacing w:before="0" w:line="276" w:lineRule="auto"/>
              <w:ind w:left="0"/>
              <w:rPr>
                <w:lang w:val="es-EC"/>
              </w:rPr>
            </w:pPr>
          </w:p>
        </w:tc>
        <w:tc>
          <w:tcPr>
            <w:tcW w:w="4022" w:type="dxa"/>
            <w:tcBorders>
              <w:top w:val="single" w:sz="8" w:space="0" w:color="000000"/>
            </w:tcBorders>
          </w:tcPr>
          <w:p w14:paraId="32E68720" w14:textId="0E7373A8" w:rsidR="00795ECF" w:rsidRPr="001F5017" w:rsidRDefault="004957AA" w:rsidP="00795ECF">
            <w:pPr>
              <w:pStyle w:val="TableParagraph"/>
              <w:spacing w:before="80" w:line="276" w:lineRule="auto"/>
              <w:ind w:left="368"/>
              <w:jc w:val="center"/>
              <w:rPr>
                <w:b/>
                <w:lang w:val="es-EC"/>
              </w:rPr>
            </w:pPr>
            <w:r w:rsidRPr="001F5017">
              <w:rPr>
                <w:b/>
                <w:sz w:val="24"/>
                <w:szCs w:val="24"/>
                <w:lang w:val="es-EC"/>
              </w:rPr>
              <w:t>Luz Marina Vintimilla Jaramillo</w:t>
            </w:r>
          </w:p>
          <w:p w14:paraId="50DAA23A" w14:textId="77777777" w:rsidR="00795ECF" w:rsidRPr="001F5017" w:rsidRDefault="00795ECF" w:rsidP="00795ECF">
            <w:pPr>
              <w:pStyle w:val="TableParagraph"/>
              <w:spacing w:before="6" w:line="276" w:lineRule="auto"/>
              <w:ind w:left="0"/>
              <w:rPr>
                <w:lang w:val="es-EC"/>
              </w:rPr>
            </w:pPr>
          </w:p>
          <w:p w14:paraId="6E8E6F79" w14:textId="48A68823" w:rsidR="00795ECF" w:rsidRPr="001F5017" w:rsidRDefault="00795ECF" w:rsidP="00795ECF">
            <w:pPr>
              <w:pStyle w:val="TableParagraph"/>
              <w:spacing w:before="0" w:line="276" w:lineRule="auto"/>
              <w:ind w:left="288"/>
              <w:rPr>
                <w:lang w:val="es-EC"/>
              </w:rPr>
            </w:pPr>
            <w:r w:rsidRPr="001F5017">
              <w:rPr>
                <w:lang w:val="es-EC"/>
              </w:rPr>
              <w:t>CODIRECTORA DEL PROYECTO</w:t>
            </w:r>
          </w:p>
        </w:tc>
      </w:tr>
    </w:tbl>
    <w:p w14:paraId="57C11F79" w14:textId="77777777" w:rsidR="00795ECF" w:rsidRPr="001F5017" w:rsidRDefault="00795ECF" w:rsidP="00795ECF">
      <w:pPr>
        <w:jc w:val="center"/>
        <w:rPr>
          <w:b/>
        </w:rPr>
      </w:pPr>
    </w:p>
    <w:p w14:paraId="26E1489D" w14:textId="77777777" w:rsidR="00B67AE7" w:rsidRPr="001F5017" w:rsidRDefault="00B67AE7" w:rsidP="00795ECF">
      <w:pPr>
        <w:jc w:val="center"/>
        <w:rPr>
          <w:b/>
        </w:rPr>
      </w:pPr>
    </w:p>
    <w:p w14:paraId="2BAB78D7" w14:textId="77777777" w:rsidR="00B67AE7" w:rsidRPr="001F5017" w:rsidRDefault="00B67AE7" w:rsidP="00795ECF">
      <w:pPr>
        <w:jc w:val="center"/>
        <w:rPr>
          <w:b/>
        </w:rPr>
      </w:pPr>
    </w:p>
    <w:p w14:paraId="6C47A6B8" w14:textId="77777777" w:rsidR="00B67AE7" w:rsidRPr="001F5017" w:rsidRDefault="00B67AE7" w:rsidP="00795ECF">
      <w:pPr>
        <w:jc w:val="center"/>
        <w:rPr>
          <w:b/>
        </w:rPr>
      </w:pPr>
    </w:p>
    <w:p w14:paraId="13D3E026" w14:textId="77777777" w:rsidR="00B67AE7" w:rsidRPr="001F5017" w:rsidRDefault="00B67AE7" w:rsidP="00795ECF">
      <w:pPr>
        <w:jc w:val="center"/>
        <w:rPr>
          <w:b/>
        </w:rPr>
      </w:pPr>
    </w:p>
    <w:p w14:paraId="424ADCA9" w14:textId="77777777" w:rsidR="00B67AE7" w:rsidRPr="001F5017" w:rsidRDefault="00B67AE7" w:rsidP="00795ECF">
      <w:pPr>
        <w:jc w:val="center"/>
        <w:rPr>
          <w:b/>
        </w:rPr>
      </w:pPr>
    </w:p>
    <w:p w14:paraId="4D00047A" w14:textId="77777777" w:rsidR="00B67AE7" w:rsidRPr="001F5017" w:rsidRDefault="00B67AE7" w:rsidP="00795ECF">
      <w:pPr>
        <w:jc w:val="center"/>
        <w:rPr>
          <w:b/>
        </w:rPr>
      </w:pPr>
    </w:p>
    <w:p w14:paraId="14B8A84C" w14:textId="77777777" w:rsidR="00B67AE7" w:rsidRPr="001F5017" w:rsidRDefault="00B67AE7" w:rsidP="00795ECF">
      <w:pPr>
        <w:jc w:val="center"/>
        <w:rPr>
          <w:b/>
        </w:rPr>
      </w:pPr>
    </w:p>
    <w:p w14:paraId="0B1D1546" w14:textId="77777777" w:rsidR="00B67AE7" w:rsidRPr="001F5017" w:rsidRDefault="00B67AE7" w:rsidP="00795ECF">
      <w:pPr>
        <w:jc w:val="center"/>
        <w:rPr>
          <w:b/>
        </w:rPr>
      </w:pPr>
    </w:p>
    <w:p w14:paraId="75C5D19A" w14:textId="77777777" w:rsidR="00B67AE7" w:rsidRPr="001F5017" w:rsidRDefault="00B67AE7" w:rsidP="00795ECF">
      <w:pPr>
        <w:jc w:val="center"/>
        <w:rPr>
          <w:b/>
        </w:rPr>
      </w:pPr>
    </w:p>
    <w:p w14:paraId="41070378" w14:textId="77777777" w:rsidR="00B67AE7" w:rsidRPr="001F5017" w:rsidRDefault="00B67AE7" w:rsidP="00795ECF">
      <w:pPr>
        <w:jc w:val="center"/>
        <w:rPr>
          <w:b/>
        </w:rPr>
      </w:pPr>
    </w:p>
    <w:p w14:paraId="451CFC9E" w14:textId="77777777" w:rsidR="00B67AE7" w:rsidRPr="001F5017" w:rsidRDefault="00B67AE7" w:rsidP="00795ECF">
      <w:pPr>
        <w:jc w:val="center"/>
        <w:rPr>
          <w:b/>
        </w:rPr>
      </w:pPr>
    </w:p>
    <w:p w14:paraId="04141411" w14:textId="77777777" w:rsidR="00B67AE7" w:rsidRPr="001F5017" w:rsidRDefault="00B67AE7" w:rsidP="00795ECF">
      <w:pPr>
        <w:jc w:val="center"/>
        <w:rPr>
          <w:b/>
        </w:rPr>
      </w:pPr>
    </w:p>
    <w:p w14:paraId="11527B6A" w14:textId="77777777" w:rsidR="00B67AE7" w:rsidRPr="001F5017" w:rsidRDefault="00B67AE7" w:rsidP="00795ECF">
      <w:pPr>
        <w:jc w:val="center"/>
        <w:rPr>
          <w:b/>
        </w:rPr>
      </w:pPr>
    </w:p>
    <w:p w14:paraId="24553D91" w14:textId="77777777" w:rsidR="00B67AE7" w:rsidRPr="001F5017" w:rsidRDefault="00B67AE7" w:rsidP="00795ECF">
      <w:pPr>
        <w:jc w:val="center"/>
        <w:rPr>
          <w:b/>
          <w:sz w:val="32"/>
          <w:szCs w:val="32"/>
        </w:rPr>
      </w:pPr>
      <w:r w:rsidRPr="001F5017">
        <w:rPr>
          <w:b/>
          <w:sz w:val="32"/>
          <w:szCs w:val="32"/>
        </w:rPr>
        <w:lastRenderedPageBreak/>
        <w:t>DECLARACIÓN</w:t>
      </w:r>
    </w:p>
    <w:p w14:paraId="7527B605" w14:textId="77777777" w:rsidR="00B67AE7" w:rsidRPr="001F5017" w:rsidRDefault="00B67AE7" w:rsidP="00795ECF">
      <w:pPr>
        <w:jc w:val="center"/>
        <w:rPr>
          <w:b/>
        </w:rPr>
      </w:pPr>
    </w:p>
    <w:p w14:paraId="0F7ECF90" w14:textId="1EE86A05" w:rsidR="00B67AE7" w:rsidRPr="00C13783" w:rsidRDefault="00B67AE7" w:rsidP="00B67AE7">
      <w:pPr>
        <w:rPr>
          <w:rFonts w:cs="Arial"/>
        </w:rPr>
      </w:pPr>
      <w:r w:rsidRPr="001F5017">
        <w:rPr>
          <w:rFonts w:cs="Arial"/>
        </w:rPr>
        <w:t>Nosotros</w:t>
      </w:r>
      <w:r w:rsidR="00FC28C5" w:rsidRPr="001F5017">
        <w:rPr>
          <w:rFonts w:cs="Arial"/>
        </w:rPr>
        <w:t xml:space="preserve"> Calle Avila Xavier Gonzalo</w:t>
      </w:r>
      <w:r w:rsidR="00FC28C5" w:rsidRPr="00C13783">
        <w:rPr>
          <w:rFonts w:cs="Arial"/>
        </w:rPr>
        <w:t xml:space="preserve"> </w:t>
      </w:r>
      <w:r w:rsidRPr="001F5017">
        <w:rPr>
          <w:rFonts w:cs="Arial"/>
        </w:rPr>
        <w:t>con CI:</w:t>
      </w:r>
      <w:r w:rsidR="00FC28C5" w:rsidRPr="001F5017">
        <w:rPr>
          <w:rFonts w:cs="Arial"/>
        </w:rPr>
        <w:t xml:space="preserve"> 1727337501 </w:t>
      </w:r>
      <w:r w:rsidR="0057327A" w:rsidRPr="00C13783">
        <w:rPr>
          <w:rFonts w:cs="Arial"/>
        </w:rPr>
        <w:t xml:space="preserve">y </w:t>
      </w:r>
      <w:r w:rsidR="00AD57C1" w:rsidRPr="00C13783">
        <w:rPr>
          <w:rFonts w:cs="Arial"/>
        </w:rPr>
        <w:t xml:space="preserve">Morales Durán Sebastián Alejandro con CI: 1718976010 </w:t>
      </w:r>
      <w:r w:rsidRPr="00C13783">
        <w:rPr>
          <w:rFonts w:cs="Arial"/>
        </w:rPr>
        <w:t>declaramos bajo juramento que el trabajo aquí descrito es nuestra autoría; que no ha sido previamente presentado para ningún grado o calificación profesional; y que hemos consultado las referencias bibliográficas que se incluyen en este documento.</w:t>
      </w:r>
    </w:p>
    <w:p w14:paraId="0EED709A" w14:textId="708975B5" w:rsidR="00B67AE7" w:rsidRPr="00C13783" w:rsidRDefault="00B67AE7" w:rsidP="00B67AE7">
      <w:pPr>
        <w:rPr>
          <w:rFonts w:cs="Arial"/>
        </w:rPr>
      </w:pPr>
      <w:r w:rsidRPr="00C13783">
        <w:rPr>
          <w:rFonts w:cs="Arial"/>
        </w:rPr>
        <w:t>Sin prejuicio de los derechos reconocidos en el primer párrafo del artículo 144 del Código Orgánico de la Economía Social de los Conocimientos, Creatividad e Innovación – COESC-, somos titulares de la obra en mención y otorgamos una licencia gratuita, intransferible y no exclusiva de uso con fines académicos a la Escuela Politécnica Nacional.</w:t>
      </w:r>
    </w:p>
    <w:p w14:paraId="46057AA5" w14:textId="3FDAE12D" w:rsidR="00B67AE7" w:rsidRPr="00C13783" w:rsidRDefault="00B67AE7" w:rsidP="00B67AE7">
      <w:pPr>
        <w:rPr>
          <w:rFonts w:cs="Arial"/>
        </w:rPr>
      </w:pPr>
      <w:r w:rsidRPr="00C13783">
        <w:rPr>
          <w:rFonts w:cs="Arial"/>
        </w:rPr>
        <w:t>Entregamos toda la información técnica pertinente, en caso de que hubiese una explotación comercial de la obra por parte de la EPN, se negociará los porcentajes de los beneficios conforme lo establece la normativa nacional vigente.</w:t>
      </w:r>
    </w:p>
    <w:p w14:paraId="5B3ED658" w14:textId="77777777" w:rsidR="00B67AE7" w:rsidRPr="00D147C5" w:rsidRDefault="00B67AE7" w:rsidP="00795ECF">
      <w:pPr>
        <w:jc w:val="center"/>
        <w:rPr>
          <w:b/>
        </w:rPr>
      </w:pPr>
    </w:p>
    <w:p w14:paraId="14B1D5F9" w14:textId="77777777" w:rsidR="00B67AE7" w:rsidRPr="00D147C5" w:rsidRDefault="00B67AE7" w:rsidP="00795ECF">
      <w:pPr>
        <w:jc w:val="center"/>
        <w:rPr>
          <w:b/>
        </w:rPr>
      </w:pPr>
    </w:p>
    <w:p w14:paraId="056A696F" w14:textId="77777777" w:rsidR="00B67AE7" w:rsidRPr="00D147C5" w:rsidRDefault="00B67AE7" w:rsidP="00795ECF">
      <w:pPr>
        <w:jc w:val="center"/>
        <w:rPr>
          <w:b/>
        </w:rPr>
      </w:pPr>
    </w:p>
    <w:p w14:paraId="5E5B6EBC" w14:textId="77777777" w:rsidR="00B67AE7" w:rsidRPr="00D147C5" w:rsidRDefault="00B67AE7" w:rsidP="00795ECF">
      <w:pPr>
        <w:jc w:val="center"/>
        <w:rPr>
          <w:b/>
        </w:rPr>
      </w:pPr>
    </w:p>
    <w:p w14:paraId="74B410F7" w14:textId="77777777" w:rsidR="00B67AE7" w:rsidRPr="00D147C5" w:rsidRDefault="00B67AE7" w:rsidP="00795ECF">
      <w:pPr>
        <w:jc w:val="center"/>
        <w:rPr>
          <w:b/>
        </w:rPr>
      </w:pPr>
    </w:p>
    <w:p w14:paraId="3AFBB86F" w14:textId="77777777" w:rsidR="00B67AE7" w:rsidRPr="00D147C5" w:rsidRDefault="00B67AE7" w:rsidP="00795ECF">
      <w:pPr>
        <w:jc w:val="center"/>
        <w:rPr>
          <w:b/>
        </w:rPr>
      </w:pPr>
    </w:p>
    <w:p w14:paraId="65DF58F5" w14:textId="77777777" w:rsidR="00B67AE7" w:rsidRPr="00D147C5" w:rsidRDefault="00B67AE7" w:rsidP="00795ECF">
      <w:pPr>
        <w:jc w:val="center"/>
        <w:rPr>
          <w:b/>
        </w:rPr>
      </w:pPr>
    </w:p>
    <w:p w14:paraId="446498A7" w14:textId="77777777" w:rsidR="00B67AE7" w:rsidRPr="00D147C5" w:rsidRDefault="00B67AE7" w:rsidP="00795ECF">
      <w:pPr>
        <w:jc w:val="center"/>
        <w:rPr>
          <w:b/>
        </w:rPr>
      </w:pPr>
    </w:p>
    <w:p w14:paraId="62411CDA" w14:textId="77777777" w:rsidR="00B67AE7" w:rsidRPr="00D147C5" w:rsidRDefault="00B67AE7" w:rsidP="00795ECF">
      <w:pPr>
        <w:jc w:val="center"/>
        <w:rPr>
          <w:b/>
        </w:rPr>
      </w:pPr>
    </w:p>
    <w:p w14:paraId="76FCBD65" w14:textId="77777777" w:rsidR="00B67AE7" w:rsidRPr="00D147C5" w:rsidRDefault="00B67AE7" w:rsidP="00795ECF">
      <w:pPr>
        <w:jc w:val="center"/>
        <w:rPr>
          <w:b/>
        </w:rPr>
      </w:pPr>
    </w:p>
    <w:p w14:paraId="58FAC29A" w14:textId="77777777" w:rsidR="00B67AE7" w:rsidRPr="00D147C5" w:rsidRDefault="00B67AE7" w:rsidP="00795ECF">
      <w:pPr>
        <w:jc w:val="center"/>
        <w:rPr>
          <w:b/>
        </w:rPr>
      </w:pPr>
    </w:p>
    <w:p w14:paraId="270871FA" w14:textId="77777777" w:rsidR="00B67AE7" w:rsidRPr="00D147C5" w:rsidRDefault="00B67AE7" w:rsidP="00795ECF">
      <w:pPr>
        <w:jc w:val="center"/>
        <w:rPr>
          <w:b/>
        </w:rPr>
      </w:pPr>
    </w:p>
    <w:p w14:paraId="0A094A1B" w14:textId="77777777" w:rsidR="00B67AE7" w:rsidRPr="00D147C5" w:rsidRDefault="00B67AE7" w:rsidP="00795ECF">
      <w:pPr>
        <w:jc w:val="center"/>
        <w:rPr>
          <w:b/>
        </w:rPr>
      </w:pPr>
    </w:p>
    <w:p w14:paraId="0A1D415D" w14:textId="1F615578" w:rsidR="008D4D2C" w:rsidRPr="00D147C5" w:rsidRDefault="00B67AE7" w:rsidP="008D4D2C">
      <w:pPr>
        <w:jc w:val="center"/>
        <w:rPr>
          <w:b/>
          <w:sz w:val="32"/>
          <w:szCs w:val="32"/>
        </w:rPr>
      </w:pPr>
      <w:r w:rsidRPr="00D147C5">
        <w:rPr>
          <w:b/>
          <w:sz w:val="32"/>
          <w:szCs w:val="32"/>
        </w:rPr>
        <w:lastRenderedPageBreak/>
        <w:t xml:space="preserve">DEDICATORIA </w:t>
      </w:r>
    </w:p>
    <w:p w14:paraId="364D315D" w14:textId="5F72865A" w:rsidR="00B67AE7" w:rsidRDefault="008D4D2C" w:rsidP="008D4D2C">
      <w:r>
        <w:t xml:space="preserve">Dedico este proyecto a las personas que confiaron en </w:t>
      </w:r>
      <w:proofErr w:type="spellStart"/>
      <w:r>
        <w:t>mi</w:t>
      </w:r>
      <w:proofErr w:type="spellEnd"/>
      <w:r>
        <w:t xml:space="preserve"> y me apoyaron durante todo el proceso, especialmente a mi madre y a mi hermana quienes siempre han estado al pendiente del desarrollo de mi proyecto, motivándome y dándome ánimos para continuar.</w:t>
      </w:r>
    </w:p>
    <w:p w14:paraId="47992341" w14:textId="77777777" w:rsidR="00F45997" w:rsidRDefault="00F45997" w:rsidP="008D4D2C"/>
    <w:p w14:paraId="7DF106F2" w14:textId="77777777" w:rsidR="008D4D2C" w:rsidRPr="00D147C5" w:rsidRDefault="008D4D2C" w:rsidP="008D4D2C">
      <w:pPr>
        <w:spacing w:after="0"/>
        <w:jc w:val="right"/>
        <w:rPr>
          <w:b/>
          <w:sz w:val="24"/>
          <w:szCs w:val="24"/>
        </w:rPr>
      </w:pPr>
      <w:r w:rsidRPr="00D147C5">
        <w:rPr>
          <w:b/>
          <w:sz w:val="24"/>
          <w:szCs w:val="24"/>
        </w:rPr>
        <w:t>Sebastián Alejandro Morales Durán</w:t>
      </w:r>
    </w:p>
    <w:p w14:paraId="27682588" w14:textId="52DB8BC0" w:rsidR="008D4D2C" w:rsidRPr="008D4D2C" w:rsidRDefault="008D4D2C" w:rsidP="008D4D2C">
      <w:pPr>
        <w:jc w:val="right"/>
        <w:rPr>
          <w:lang w:val="en-001"/>
        </w:rPr>
      </w:pPr>
    </w:p>
    <w:p w14:paraId="4A6B8FE1" w14:textId="77777777" w:rsidR="00B67AE7" w:rsidRPr="00D147C5" w:rsidRDefault="00B67AE7" w:rsidP="00B67AE7">
      <w:pPr>
        <w:jc w:val="center"/>
        <w:rPr>
          <w:b/>
          <w:sz w:val="32"/>
          <w:szCs w:val="32"/>
        </w:rPr>
      </w:pPr>
    </w:p>
    <w:p w14:paraId="1B7B9570" w14:textId="77777777" w:rsidR="00B67AE7" w:rsidRPr="00D147C5" w:rsidRDefault="00B67AE7" w:rsidP="00B67AE7">
      <w:pPr>
        <w:jc w:val="center"/>
        <w:rPr>
          <w:b/>
          <w:sz w:val="32"/>
          <w:szCs w:val="32"/>
        </w:rPr>
      </w:pPr>
    </w:p>
    <w:p w14:paraId="6F20B656" w14:textId="77777777" w:rsidR="00B67AE7" w:rsidRPr="00D147C5" w:rsidRDefault="00B67AE7" w:rsidP="00B67AE7">
      <w:pPr>
        <w:jc w:val="center"/>
        <w:rPr>
          <w:b/>
          <w:sz w:val="32"/>
          <w:szCs w:val="32"/>
        </w:rPr>
      </w:pPr>
    </w:p>
    <w:p w14:paraId="54FFFA7A" w14:textId="77777777" w:rsidR="00B67AE7" w:rsidRPr="00D147C5" w:rsidRDefault="00B67AE7" w:rsidP="00B67AE7">
      <w:pPr>
        <w:jc w:val="center"/>
        <w:rPr>
          <w:b/>
          <w:sz w:val="32"/>
          <w:szCs w:val="32"/>
        </w:rPr>
      </w:pPr>
    </w:p>
    <w:p w14:paraId="7B38F043" w14:textId="77777777" w:rsidR="00B67AE7" w:rsidRPr="00D147C5" w:rsidRDefault="00B67AE7" w:rsidP="00B67AE7">
      <w:pPr>
        <w:jc w:val="center"/>
        <w:rPr>
          <w:b/>
          <w:sz w:val="32"/>
          <w:szCs w:val="32"/>
        </w:rPr>
      </w:pPr>
    </w:p>
    <w:p w14:paraId="5266214A" w14:textId="77777777" w:rsidR="00B67AE7" w:rsidRPr="00D147C5" w:rsidRDefault="00B67AE7" w:rsidP="00B67AE7">
      <w:pPr>
        <w:jc w:val="center"/>
        <w:rPr>
          <w:b/>
          <w:sz w:val="32"/>
          <w:szCs w:val="32"/>
        </w:rPr>
      </w:pPr>
    </w:p>
    <w:p w14:paraId="331803E7" w14:textId="77777777" w:rsidR="00B67AE7" w:rsidRPr="00D147C5" w:rsidRDefault="00B67AE7" w:rsidP="00B67AE7">
      <w:pPr>
        <w:jc w:val="center"/>
        <w:rPr>
          <w:b/>
          <w:sz w:val="32"/>
          <w:szCs w:val="32"/>
        </w:rPr>
      </w:pPr>
    </w:p>
    <w:p w14:paraId="3B5A7D99" w14:textId="77777777" w:rsidR="00B67AE7" w:rsidRPr="00D147C5" w:rsidRDefault="00B67AE7" w:rsidP="00B67AE7">
      <w:pPr>
        <w:jc w:val="center"/>
        <w:rPr>
          <w:b/>
          <w:sz w:val="32"/>
          <w:szCs w:val="32"/>
        </w:rPr>
      </w:pPr>
    </w:p>
    <w:p w14:paraId="199137C4" w14:textId="77777777" w:rsidR="00B67AE7" w:rsidRPr="00D147C5" w:rsidRDefault="00B67AE7" w:rsidP="00B67AE7">
      <w:pPr>
        <w:jc w:val="center"/>
        <w:rPr>
          <w:b/>
          <w:sz w:val="32"/>
          <w:szCs w:val="32"/>
        </w:rPr>
      </w:pPr>
    </w:p>
    <w:p w14:paraId="7315243B" w14:textId="77777777" w:rsidR="00B67AE7" w:rsidRPr="00D147C5" w:rsidRDefault="00B67AE7" w:rsidP="00B67AE7">
      <w:pPr>
        <w:jc w:val="center"/>
        <w:rPr>
          <w:b/>
          <w:sz w:val="32"/>
          <w:szCs w:val="32"/>
        </w:rPr>
      </w:pPr>
    </w:p>
    <w:p w14:paraId="0D1BD6F6" w14:textId="77777777" w:rsidR="00B67AE7" w:rsidRPr="00D147C5" w:rsidRDefault="00B67AE7" w:rsidP="00B67AE7">
      <w:pPr>
        <w:jc w:val="center"/>
        <w:rPr>
          <w:b/>
          <w:sz w:val="32"/>
          <w:szCs w:val="32"/>
        </w:rPr>
      </w:pPr>
    </w:p>
    <w:p w14:paraId="001241A9" w14:textId="77777777" w:rsidR="00B67AE7" w:rsidRPr="00D147C5" w:rsidRDefault="00B67AE7" w:rsidP="00B67AE7">
      <w:pPr>
        <w:jc w:val="center"/>
        <w:rPr>
          <w:b/>
          <w:sz w:val="32"/>
          <w:szCs w:val="32"/>
        </w:rPr>
      </w:pPr>
    </w:p>
    <w:p w14:paraId="576D9CE7" w14:textId="77777777" w:rsidR="00B67AE7" w:rsidRPr="00D147C5" w:rsidRDefault="00B67AE7" w:rsidP="00B67AE7">
      <w:pPr>
        <w:jc w:val="center"/>
        <w:rPr>
          <w:b/>
          <w:sz w:val="32"/>
          <w:szCs w:val="32"/>
        </w:rPr>
      </w:pPr>
    </w:p>
    <w:p w14:paraId="23291FB7" w14:textId="77777777" w:rsidR="00B67AE7" w:rsidRPr="00D147C5" w:rsidRDefault="00B67AE7" w:rsidP="00B67AE7">
      <w:pPr>
        <w:jc w:val="center"/>
        <w:rPr>
          <w:b/>
          <w:sz w:val="32"/>
          <w:szCs w:val="32"/>
        </w:rPr>
      </w:pPr>
    </w:p>
    <w:p w14:paraId="7BB26FC4" w14:textId="77777777" w:rsidR="00B67AE7" w:rsidRPr="00D147C5" w:rsidRDefault="00B67AE7" w:rsidP="00B67AE7">
      <w:pPr>
        <w:jc w:val="center"/>
        <w:rPr>
          <w:b/>
          <w:sz w:val="32"/>
          <w:szCs w:val="32"/>
        </w:rPr>
      </w:pPr>
    </w:p>
    <w:p w14:paraId="0776AC91" w14:textId="77777777" w:rsidR="00B67AE7" w:rsidRPr="00D147C5" w:rsidRDefault="00B67AE7" w:rsidP="00B67AE7">
      <w:pPr>
        <w:jc w:val="center"/>
        <w:rPr>
          <w:b/>
          <w:sz w:val="32"/>
          <w:szCs w:val="32"/>
        </w:rPr>
      </w:pPr>
    </w:p>
    <w:p w14:paraId="6EC6DB9D" w14:textId="433F3680" w:rsidR="00B67AE7" w:rsidRPr="00D147C5" w:rsidRDefault="00B67AE7" w:rsidP="00B67AE7">
      <w:pPr>
        <w:jc w:val="center"/>
        <w:rPr>
          <w:b/>
          <w:sz w:val="32"/>
          <w:szCs w:val="32"/>
        </w:rPr>
      </w:pPr>
      <w:r w:rsidRPr="00D147C5">
        <w:rPr>
          <w:b/>
          <w:sz w:val="32"/>
          <w:szCs w:val="32"/>
        </w:rPr>
        <w:t>AGRADECIMIENTO</w:t>
      </w:r>
    </w:p>
    <w:p w14:paraId="0F9DF1B6" w14:textId="24E3E31B" w:rsidR="00B67AE7" w:rsidRDefault="008D4D2C" w:rsidP="00B67AE7">
      <w:r>
        <w:t xml:space="preserve">Quiero agradecer </w:t>
      </w:r>
      <w:r w:rsidR="00820AF3">
        <w:t xml:space="preserve">a mi madre Alexandra y a mi hermana Cristina por estar siempre motivándome en mi ámbito laboral y en el académico, por estar al pendiente de </w:t>
      </w:r>
      <w:proofErr w:type="spellStart"/>
      <w:r w:rsidR="00820AF3">
        <w:t>mi</w:t>
      </w:r>
      <w:proofErr w:type="spellEnd"/>
      <w:r w:rsidR="00820AF3">
        <w:t xml:space="preserve"> y de mi crecimiento como persona. Agradecer también a mis profesores</w:t>
      </w:r>
      <w:r w:rsidR="00C454F4">
        <w:t xml:space="preserve"> que me han enseñado como ser un buen profesional y que además han solventado todas mis dudas incluso en el ámbito no académico.</w:t>
      </w:r>
    </w:p>
    <w:p w14:paraId="558C4B90" w14:textId="4CB0F22F" w:rsidR="00C454F4" w:rsidRDefault="00C454F4" w:rsidP="00B67AE7">
      <w:r>
        <w:t xml:space="preserve">Gracias a mis </w:t>
      </w:r>
      <w:r w:rsidR="00F45997">
        <w:t>amigos</w:t>
      </w:r>
      <w:r>
        <w:t xml:space="preserve"> quienes han estado pendientes y supieron dar esas palabras de aliento </w:t>
      </w:r>
      <w:r w:rsidR="00F45997">
        <w:t xml:space="preserve">en momentos clave </w:t>
      </w:r>
      <w:r>
        <w:t xml:space="preserve">para </w:t>
      </w:r>
      <w:r w:rsidR="00F45997">
        <w:t>no desfallecer y seguir adelante</w:t>
      </w:r>
      <w:r>
        <w:t>.</w:t>
      </w:r>
    </w:p>
    <w:p w14:paraId="588C9AF4" w14:textId="252163AD" w:rsidR="00F45997" w:rsidRDefault="00F45997" w:rsidP="00B67AE7"/>
    <w:p w14:paraId="5F79ADF3" w14:textId="77777777" w:rsidR="00F45997" w:rsidRPr="00D147C5" w:rsidRDefault="00F45997" w:rsidP="00F45997">
      <w:pPr>
        <w:spacing w:after="0"/>
        <w:jc w:val="right"/>
        <w:rPr>
          <w:b/>
          <w:sz w:val="24"/>
          <w:szCs w:val="24"/>
        </w:rPr>
      </w:pPr>
      <w:r w:rsidRPr="00D147C5">
        <w:rPr>
          <w:b/>
          <w:sz w:val="24"/>
          <w:szCs w:val="24"/>
        </w:rPr>
        <w:t>Sebastián Alejandro Morales Durán</w:t>
      </w:r>
    </w:p>
    <w:p w14:paraId="0CF99FF2" w14:textId="77777777" w:rsidR="00F45997" w:rsidRPr="00D147C5" w:rsidRDefault="00F45997" w:rsidP="00B67AE7"/>
    <w:p w14:paraId="394E7F07" w14:textId="77777777" w:rsidR="00B67AE7" w:rsidRPr="00D147C5" w:rsidRDefault="00B67AE7" w:rsidP="00B67AE7"/>
    <w:p w14:paraId="136BF3F5" w14:textId="77777777" w:rsidR="00B67AE7" w:rsidRPr="00D147C5" w:rsidRDefault="00B67AE7" w:rsidP="00B67AE7"/>
    <w:p w14:paraId="2F7AAB43" w14:textId="77777777" w:rsidR="00B67AE7" w:rsidRPr="00D147C5" w:rsidRDefault="00B67AE7" w:rsidP="00B67AE7">
      <w:pPr>
        <w:jc w:val="center"/>
        <w:rPr>
          <w:b/>
          <w:sz w:val="32"/>
          <w:szCs w:val="32"/>
        </w:rPr>
      </w:pPr>
    </w:p>
    <w:p w14:paraId="1008F818" w14:textId="77777777" w:rsidR="00B67AE7" w:rsidRPr="00D147C5" w:rsidRDefault="00B67AE7" w:rsidP="00B67AE7">
      <w:pPr>
        <w:jc w:val="center"/>
        <w:rPr>
          <w:b/>
          <w:sz w:val="32"/>
          <w:szCs w:val="32"/>
        </w:rPr>
      </w:pPr>
    </w:p>
    <w:p w14:paraId="43226086" w14:textId="77777777" w:rsidR="00B67AE7" w:rsidRPr="00D147C5" w:rsidRDefault="00B67AE7" w:rsidP="00B67AE7">
      <w:pPr>
        <w:jc w:val="center"/>
        <w:rPr>
          <w:b/>
          <w:sz w:val="32"/>
          <w:szCs w:val="32"/>
        </w:rPr>
      </w:pPr>
    </w:p>
    <w:p w14:paraId="18DDCA2D" w14:textId="77777777" w:rsidR="00B67AE7" w:rsidRPr="00D147C5" w:rsidRDefault="00B67AE7" w:rsidP="00B67AE7">
      <w:pPr>
        <w:jc w:val="center"/>
        <w:rPr>
          <w:b/>
          <w:sz w:val="32"/>
          <w:szCs w:val="32"/>
        </w:rPr>
      </w:pPr>
    </w:p>
    <w:p w14:paraId="0FA1DD7E" w14:textId="77777777" w:rsidR="00B67AE7" w:rsidRPr="00D147C5" w:rsidRDefault="00B67AE7" w:rsidP="00B67AE7">
      <w:pPr>
        <w:jc w:val="center"/>
        <w:rPr>
          <w:b/>
          <w:sz w:val="32"/>
          <w:szCs w:val="32"/>
        </w:rPr>
      </w:pPr>
    </w:p>
    <w:p w14:paraId="4FBAE6A4" w14:textId="77777777" w:rsidR="00B67AE7" w:rsidRPr="00D147C5" w:rsidRDefault="00B67AE7" w:rsidP="00B67AE7">
      <w:pPr>
        <w:jc w:val="center"/>
        <w:rPr>
          <w:b/>
          <w:sz w:val="32"/>
          <w:szCs w:val="32"/>
        </w:rPr>
      </w:pPr>
    </w:p>
    <w:p w14:paraId="31C07D6C" w14:textId="0456D788" w:rsidR="00B67AE7" w:rsidRDefault="00B67AE7" w:rsidP="00F45997">
      <w:pPr>
        <w:rPr>
          <w:b/>
          <w:sz w:val="32"/>
          <w:szCs w:val="32"/>
        </w:rPr>
      </w:pPr>
    </w:p>
    <w:p w14:paraId="129731E8" w14:textId="77777777" w:rsidR="00CC0EC4" w:rsidRPr="00D147C5" w:rsidRDefault="00CC0EC4" w:rsidP="00F45997">
      <w:pPr>
        <w:rPr>
          <w:b/>
          <w:sz w:val="32"/>
          <w:szCs w:val="32"/>
        </w:rPr>
      </w:pPr>
    </w:p>
    <w:p w14:paraId="40986A0E" w14:textId="7AED104A" w:rsidR="00B67AE7" w:rsidRPr="00D147C5" w:rsidRDefault="00B67AE7" w:rsidP="00B67AE7">
      <w:pPr>
        <w:jc w:val="center"/>
        <w:rPr>
          <w:b/>
          <w:sz w:val="32"/>
          <w:szCs w:val="32"/>
        </w:rPr>
      </w:pPr>
      <w:r w:rsidRPr="00D147C5">
        <w:rPr>
          <w:b/>
          <w:sz w:val="32"/>
          <w:szCs w:val="32"/>
        </w:rPr>
        <w:lastRenderedPageBreak/>
        <w:t xml:space="preserve">DEDICATORIA </w:t>
      </w:r>
    </w:p>
    <w:p w14:paraId="3229826A" w14:textId="77777777" w:rsidR="00B67AE7" w:rsidRPr="00D147C5" w:rsidRDefault="00B67AE7" w:rsidP="00B67AE7"/>
    <w:p w14:paraId="3B09C847" w14:textId="630CF13E" w:rsidR="00B67AE7" w:rsidRDefault="00F7296F" w:rsidP="00F7296F">
      <w:r w:rsidRPr="00F7296F">
        <w:t>El presente trabajo está dedicado a mis padres por enseñarme que la mejor forma de aprender es hacerlo uno mismo y que no importa cuán grande sea un trabajo, se puede lograr paso a paso. También está dedicado a todas las personas que han sido mi apoyo a lo largo de mi vida.</w:t>
      </w:r>
    </w:p>
    <w:p w14:paraId="028FCA05" w14:textId="6145C3E8" w:rsidR="00F7296F" w:rsidRDefault="00F7296F" w:rsidP="00F7296F"/>
    <w:p w14:paraId="6E468421" w14:textId="77777777" w:rsidR="00F7296F" w:rsidRPr="00D147C5" w:rsidRDefault="00F7296F" w:rsidP="00F7296F">
      <w:pPr>
        <w:spacing w:before="240" w:after="0"/>
        <w:jc w:val="right"/>
        <w:rPr>
          <w:b/>
          <w:sz w:val="24"/>
          <w:szCs w:val="24"/>
        </w:rPr>
      </w:pPr>
      <w:r w:rsidRPr="00D147C5">
        <w:rPr>
          <w:b/>
          <w:sz w:val="24"/>
          <w:szCs w:val="24"/>
        </w:rPr>
        <w:t>Xavier Gonzalo Calle Avila</w:t>
      </w:r>
    </w:p>
    <w:p w14:paraId="4C798DEC" w14:textId="77777777" w:rsidR="00F7296F" w:rsidRPr="00D147C5" w:rsidRDefault="00F7296F" w:rsidP="00F7296F">
      <w:pPr>
        <w:rPr>
          <w:b/>
          <w:sz w:val="32"/>
          <w:szCs w:val="32"/>
        </w:rPr>
      </w:pPr>
    </w:p>
    <w:p w14:paraId="015510CE" w14:textId="77777777" w:rsidR="00B67AE7" w:rsidRPr="00D147C5" w:rsidRDefault="00B67AE7" w:rsidP="00B67AE7">
      <w:pPr>
        <w:jc w:val="center"/>
        <w:rPr>
          <w:b/>
          <w:sz w:val="32"/>
          <w:szCs w:val="32"/>
        </w:rPr>
      </w:pPr>
    </w:p>
    <w:p w14:paraId="37726D7A" w14:textId="77777777" w:rsidR="00B67AE7" w:rsidRPr="00D147C5" w:rsidRDefault="00B67AE7" w:rsidP="00B67AE7">
      <w:pPr>
        <w:jc w:val="center"/>
        <w:rPr>
          <w:b/>
          <w:sz w:val="32"/>
          <w:szCs w:val="32"/>
        </w:rPr>
      </w:pPr>
    </w:p>
    <w:p w14:paraId="3BDEB577" w14:textId="77777777" w:rsidR="00B67AE7" w:rsidRPr="00D147C5" w:rsidRDefault="00B67AE7" w:rsidP="00B67AE7">
      <w:pPr>
        <w:jc w:val="center"/>
        <w:rPr>
          <w:b/>
          <w:sz w:val="32"/>
          <w:szCs w:val="32"/>
        </w:rPr>
      </w:pPr>
    </w:p>
    <w:p w14:paraId="69E47ADB" w14:textId="77777777" w:rsidR="00B67AE7" w:rsidRPr="00D147C5" w:rsidRDefault="00B67AE7" w:rsidP="00B67AE7">
      <w:pPr>
        <w:jc w:val="center"/>
        <w:rPr>
          <w:b/>
          <w:sz w:val="32"/>
          <w:szCs w:val="32"/>
        </w:rPr>
      </w:pPr>
    </w:p>
    <w:p w14:paraId="7D4A2196" w14:textId="77777777" w:rsidR="00B67AE7" w:rsidRPr="00D147C5" w:rsidRDefault="00B67AE7" w:rsidP="00B67AE7">
      <w:pPr>
        <w:jc w:val="center"/>
        <w:rPr>
          <w:b/>
          <w:sz w:val="32"/>
          <w:szCs w:val="32"/>
        </w:rPr>
      </w:pPr>
    </w:p>
    <w:p w14:paraId="1FF76544" w14:textId="77777777" w:rsidR="00B67AE7" w:rsidRPr="00D147C5" w:rsidRDefault="00B67AE7" w:rsidP="00B67AE7">
      <w:pPr>
        <w:jc w:val="center"/>
        <w:rPr>
          <w:b/>
          <w:sz w:val="32"/>
          <w:szCs w:val="32"/>
        </w:rPr>
      </w:pPr>
    </w:p>
    <w:p w14:paraId="70F49939" w14:textId="77777777" w:rsidR="00B67AE7" w:rsidRPr="00D147C5" w:rsidRDefault="00B67AE7" w:rsidP="00B67AE7">
      <w:pPr>
        <w:jc w:val="center"/>
        <w:rPr>
          <w:b/>
          <w:sz w:val="32"/>
          <w:szCs w:val="32"/>
        </w:rPr>
      </w:pPr>
    </w:p>
    <w:p w14:paraId="72A71065" w14:textId="77777777" w:rsidR="00B67AE7" w:rsidRPr="00D147C5" w:rsidRDefault="00B67AE7" w:rsidP="00B67AE7">
      <w:pPr>
        <w:jc w:val="center"/>
        <w:rPr>
          <w:b/>
          <w:sz w:val="32"/>
          <w:szCs w:val="32"/>
        </w:rPr>
      </w:pPr>
    </w:p>
    <w:p w14:paraId="0E2CFA17" w14:textId="77777777" w:rsidR="00B67AE7" w:rsidRPr="00D147C5" w:rsidRDefault="00B67AE7" w:rsidP="00B67AE7">
      <w:pPr>
        <w:jc w:val="center"/>
        <w:rPr>
          <w:b/>
          <w:sz w:val="32"/>
          <w:szCs w:val="32"/>
        </w:rPr>
      </w:pPr>
    </w:p>
    <w:p w14:paraId="6E830085" w14:textId="77777777" w:rsidR="00B67AE7" w:rsidRPr="00D147C5" w:rsidRDefault="00B67AE7" w:rsidP="00B67AE7">
      <w:pPr>
        <w:jc w:val="center"/>
        <w:rPr>
          <w:b/>
          <w:sz w:val="32"/>
          <w:szCs w:val="32"/>
        </w:rPr>
      </w:pPr>
    </w:p>
    <w:p w14:paraId="32B7E90D" w14:textId="77777777" w:rsidR="00B67AE7" w:rsidRPr="00D147C5" w:rsidRDefault="00B67AE7" w:rsidP="00B67AE7">
      <w:pPr>
        <w:jc w:val="center"/>
        <w:rPr>
          <w:b/>
          <w:sz w:val="32"/>
          <w:szCs w:val="32"/>
        </w:rPr>
      </w:pPr>
    </w:p>
    <w:p w14:paraId="54745F94" w14:textId="77777777" w:rsidR="00B67AE7" w:rsidRPr="00D147C5" w:rsidRDefault="00B67AE7" w:rsidP="00B67AE7">
      <w:pPr>
        <w:jc w:val="center"/>
        <w:rPr>
          <w:b/>
          <w:sz w:val="32"/>
          <w:szCs w:val="32"/>
        </w:rPr>
      </w:pPr>
    </w:p>
    <w:p w14:paraId="304C0CB4" w14:textId="77777777" w:rsidR="00B67AE7" w:rsidRPr="00D147C5" w:rsidRDefault="00B67AE7" w:rsidP="00F7296F">
      <w:pPr>
        <w:rPr>
          <w:b/>
          <w:sz w:val="32"/>
          <w:szCs w:val="32"/>
        </w:rPr>
      </w:pPr>
    </w:p>
    <w:p w14:paraId="70901DC5" w14:textId="067CE1B6" w:rsidR="00B67AE7" w:rsidRPr="00D147C5" w:rsidRDefault="00B67AE7" w:rsidP="00B67AE7">
      <w:pPr>
        <w:jc w:val="center"/>
        <w:rPr>
          <w:b/>
          <w:sz w:val="32"/>
          <w:szCs w:val="32"/>
        </w:rPr>
      </w:pPr>
      <w:r w:rsidRPr="00D147C5">
        <w:rPr>
          <w:b/>
          <w:sz w:val="32"/>
          <w:szCs w:val="32"/>
        </w:rPr>
        <w:lastRenderedPageBreak/>
        <w:t>AGRADECIMIENTO</w:t>
      </w:r>
    </w:p>
    <w:p w14:paraId="3722F267" w14:textId="77777777" w:rsidR="00F7296F" w:rsidRDefault="00F7296F" w:rsidP="00F7296F">
      <w:r>
        <w:t xml:space="preserve">Quiero expresar mi gratitud a Dios que me ha colmado de bendiciones y buenas personas en mi vida. </w:t>
      </w:r>
    </w:p>
    <w:p w14:paraId="52BA2851" w14:textId="77777777" w:rsidR="00F7296F" w:rsidRDefault="00F7296F" w:rsidP="00F7296F">
      <w:r>
        <w:t>Agradezco a mis padres por ser mi ejemplo y haberme apoyado con amor y paciencia durante toda mi carrera universitaria.</w:t>
      </w:r>
    </w:p>
    <w:p w14:paraId="5F132061" w14:textId="7B5E8251" w:rsidR="00725089" w:rsidRDefault="00F7296F" w:rsidP="00F7296F">
      <w:r>
        <w:t>Finalmente quiero agradecer a la Escuela Politécnica Nacional, autoridades, profesores y compañeros que han estado presentes en mi vida educativa y personal.</w:t>
      </w:r>
    </w:p>
    <w:p w14:paraId="77ADD3B7" w14:textId="77777777" w:rsidR="00F7296F" w:rsidRDefault="00F7296F" w:rsidP="00F7296F"/>
    <w:p w14:paraId="62A00B4A" w14:textId="77777777" w:rsidR="00F7296F" w:rsidRPr="00D147C5" w:rsidRDefault="00F7296F" w:rsidP="00F7296F">
      <w:pPr>
        <w:spacing w:before="240" w:after="0"/>
        <w:jc w:val="right"/>
        <w:rPr>
          <w:b/>
          <w:sz w:val="24"/>
          <w:szCs w:val="24"/>
        </w:rPr>
      </w:pPr>
      <w:r w:rsidRPr="00D147C5">
        <w:rPr>
          <w:b/>
          <w:sz w:val="24"/>
          <w:szCs w:val="24"/>
        </w:rPr>
        <w:t>Xavier Gonzalo Calle Avila</w:t>
      </w:r>
    </w:p>
    <w:p w14:paraId="7FB5ACA9" w14:textId="77777777" w:rsidR="00F7296F" w:rsidRPr="00D147C5" w:rsidRDefault="00F7296F" w:rsidP="00F7296F"/>
    <w:p w14:paraId="7BCDFFC7" w14:textId="77777777" w:rsidR="00725089" w:rsidRPr="00D147C5" w:rsidRDefault="00725089" w:rsidP="00B67AE7"/>
    <w:p w14:paraId="28DA6DA1" w14:textId="77777777" w:rsidR="00725089" w:rsidRPr="00D147C5" w:rsidRDefault="00725089" w:rsidP="00B67AE7"/>
    <w:p w14:paraId="5EAC8889" w14:textId="77777777" w:rsidR="00725089" w:rsidRPr="00D147C5" w:rsidRDefault="00725089" w:rsidP="00B67AE7"/>
    <w:p w14:paraId="1BFEE1D0" w14:textId="77777777" w:rsidR="00725089" w:rsidRPr="00D147C5" w:rsidRDefault="00725089" w:rsidP="00B67AE7"/>
    <w:p w14:paraId="1C29AD93" w14:textId="77777777" w:rsidR="00725089" w:rsidRPr="00D147C5" w:rsidRDefault="00725089" w:rsidP="00B67AE7"/>
    <w:p w14:paraId="05F49F0C" w14:textId="77777777" w:rsidR="00725089" w:rsidRPr="00D147C5" w:rsidRDefault="00725089" w:rsidP="00B67AE7"/>
    <w:p w14:paraId="14863D25" w14:textId="77777777" w:rsidR="00725089" w:rsidRPr="00D147C5" w:rsidRDefault="00725089" w:rsidP="00B67AE7"/>
    <w:p w14:paraId="7CE4673D" w14:textId="77777777" w:rsidR="00725089" w:rsidRPr="00D147C5" w:rsidRDefault="00725089" w:rsidP="00B67AE7"/>
    <w:p w14:paraId="61599535" w14:textId="77777777" w:rsidR="00725089" w:rsidRPr="00D147C5" w:rsidRDefault="00725089" w:rsidP="00B67AE7"/>
    <w:p w14:paraId="44BDEA72" w14:textId="77777777" w:rsidR="00725089" w:rsidRPr="00D147C5" w:rsidRDefault="00725089" w:rsidP="00B67AE7"/>
    <w:p w14:paraId="44D7E93C" w14:textId="77777777" w:rsidR="00725089" w:rsidRPr="00D147C5" w:rsidRDefault="00725089" w:rsidP="00B67AE7"/>
    <w:p w14:paraId="2A1B8A20" w14:textId="77777777" w:rsidR="00725089" w:rsidRPr="00D147C5" w:rsidRDefault="00725089" w:rsidP="00B67AE7"/>
    <w:p w14:paraId="7D8EB39B" w14:textId="77777777" w:rsidR="00725089" w:rsidRPr="00D147C5" w:rsidRDefault="00725089" w:rsidP="00B67AE7"/>
    <w:p w14:paraId="668D342C" w14:textId="77777777" w:rsidR="00725089" w:rsidRPr="00D147C5" w:rsidRDefault="00725089" w:rsidP="00B67AE7"/>
    <w:p w14:paraId="5217675B" w14:textId="77777777" w:rsidR="00725089" w:rsidRPr="00D147C5" w:rsidRDefault="00725089" w:rsidP="00B67AE7"/>
    <w:p w14:paraId="15E64532" w14:textId="77777777" w:rsidR="00725089" w:rsidRPr="00D147C5" w:rsidRDefault="00725089" w:rsidP="00B67AE7"/>
    <w:p w14:paraId="3DF951C7" w14:textId="77777777" w:rsidR="00725089" w:rsidRPr="00D147C5" w:rsidRDefault="00725089" w:rsidP="00B67AE7"/>
    <w:p w14:paraId="20C30521" w14:textId="77777777" w:rsidR="00725089" w:rsidRPr="00D147C5" w:rsidRDefault="00725089" w:rsidP="00725089">
      <w:pPr>
        <w:jc w:val="center"/>
        <w:rPr>
          <w:b/>
          <w:sz w:val="32"/>
          <w:szCs w:val="32"/>
        </w:rPr>
      </w:pPr>
      <w:r w:rsidRPr="00D147C5">
        <w:rPr>
          <w:b/>
          <w:sz w:val="32"/>
          <w:szCs w:val="32"/>
        </w:rPr>
        <w:t>ÍNDICE DE CONTENIDOS</w:t>
      </w:r>
    </w:p>
    <w:p w14:paraId="07527F5E" w14:textId="460D1FC1" w:rsidR="006C3E84" w:rsidRDefault="00EB0249">
      <w:pPr>
        <w:pStyle w:val="TDC1"/>
        <w:tabs>
          <w:tab w:val="left" w:pos="440"/>
          <w:tab w:val="right" w:leader="dot" w:pos="8494"/>
        </w:tabs>
        <w:rPr>
          <w:rFonts w:asciiTheme="minorHAnsi" w:eastAsiaTheme="minorEastAsia" w:hAnsiTheme="minorHAnsi"/>
          <w:noProof/>
          <w:lang w:eastAsia="es-EC"/>
        </w:rPr>
      </w:pPr>
      <w:r w:rsidRPr="00D147C5">
        <w:fldChar w:fldCharType="begin"/>
      </w:r>
      <w:r w:rsidRPr="00D147C5">
        <w:instrText xml:space="preserve"> TOC \o "1-3" \h \z \u </w:instrText>
      </w:r>
      <w:r w:rsidRPr="00D147C5">
        <w:fldChar w:fldCharType="separate"/>
      </w:r>
      <w:hyperlink w:anchor="_Toc90887038" w:history="1">
        <w:r w:rsidR="006C3E84" w:rsidRPr="00686AAE">
          <w:rPr>
            <w:rStyle w:val="Hipervnculo"/>
            <w:noProof/>
          </w:rPr>
          <w:t>1</w:t>
        </w:r>
        <w:r w:rsidR="006C3E84">
          <w:rPr>
            <w:rFonts w:asciiTheme="minorHAnsi" w:eastAsiaTheme="minorEastAsia" w:hAnsiTheme="minorHAnsi"/>
            <w:noProof/>
            <w:lang w:eastAsia="es-EC"/>
          </w:rPr>
          <w:tab/>
        </w:r>
        <w:r w:rsidR="006C3E84" w:rsidRPr="00686AAE">
          <w:rPr>
            <w:rStyle w:val="Hipervnculo"/>
            <w:noProof/>
          </w:rPr>
          <w:t>Introducción</w:t>
        </w:r>
        <w:r w:rsidR="006C3E84">
          <w:rPr>
            <w:noProof/>
            <w:webHidden/>
          </w:rPr>
          <w:tab/>
        </w:r>
        <w:r w:rsidR="006C3E84">
          <w:rPr>
            <w:noProof/>
            <w:webHidden/>
          </w:rPr>
          <w:fldChar w:fldCharType="begin"/>
        </w:r>
        <w:r w:rsidR="006C3E84">
          <w:rPr>
            <w:noProof/>
            <w:webHidden/>
          </w:rPr>
          <w:instrText xml:space="preserve"> PAGEREF _Toc90887038 \h </w:instrText>
        </w:r>
        <w:r w:rsidR="006C3E84">
          <w:rPr>
            <w:noProof/>
            <w:webHidden/>
          </w:rPr>
        </w:r>
        <w:r w:rsidR="006C3E84">
          <w:rPr>
            <w:noProof/>
            <w:webHidden/>
          </w:rPr>
          <w:fldChar w:fldCharType="separate"/>
        </w:r>
        <w:r w:rsidR="002701FF">
          <w:rPr>
            <w:noProof/>
            <w:webHidden/>
          </w:rPr>
          <w:t>1</w:t>
        </w:r>
        <w:r w:rsidR="006C3E84">
          <w:rPr>
            <w:noProof/>
            <w:webHidden/>
          </w:rPr>
          <w:fldChar w:fldCharType="end"/>
        </w:r>
      </w:hyperlink>
    </w:p>
    <w:p w14:paraId="02ECFBC4" w14:textId="4867694E"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39" w:history="1">
        <w:r w:rsidR="006C3E84" w:rsidRPr="00686AAE">
          <w:rPr>
            <w:rStyle w:val="Hipervnculo"/>
            <w:noProof/>
          </w:rPr>
          <w:t>1.1</w:t>
        </w:r>
        <w:r w:rsidR="006C3E84">
          <w:rPr>
            <w:rFonts w:asciiTheme="minorHAnsi" w:eastAsiaTheme="minorEastAsia" w:hAnsiTheme="minorHAnsi"/>
            <w:noProof/>
            <w:lang w:eastAsia="es-EC"/>
          </w:rPr>
          <w:tab/>
        </w:r>
        <w:r w:rsidR="006C3E84" w:rsidRPr="00686AAE">
          <w:rPr>
            <w:rStyle w:val="Hipervnculo"/>
            <w:noProof/>
          </w:rPr>
          <w:t>Objetivo general</w:t>
        </w:r>
        <w:r w:rsidR="006C3E84">
          <w:rPr>
            <w:noProof/>
            <w:webHidden/>
          </w:rPr>
          <w:tab/>
        </w:r>
        <w:r w:rsidR="006C3E84">
          <w:rPr>
            <w:noProof/>
            <w:webHidden/>
          </w:rPr>
          <w:fldChar w:fldCharType="begin"/>
        </w:r>
        <w:r w:rsidR="006C3E84">
          <w:rPr>
            <w:noProof/>
            <w:webHidden/>
          </w:rPr>
          <w:instrText xml:space="preserve"> PAGEREF _Toc90887039 \h </w:instrText>
        </w:r>
        <w:r w:rsidR="006C3E84">
          <w:rPr>
            <w:noProof/>
            <w:webHidden/>
          </w:rPr>
        </w:r>
        <w:r w:rsidR="006C3E84">
          <w:rPr>
            <w:noProof/>
            <w:webHidden/>
          </w:rPr>
          <w:fldChar w:fldCharType="separate"/>
        </w:r>
        <w:r w:rsidR="002701FF">
          <w:rPr>
            <w:noProof/>
            <w:webHidden/>
          </w:rPr>
          <w:t>2</w:t>
        </w:r>
        <w:r w:rsidR="006C3E84">
          <w:rPr>
            <w:noProof/>
            <w:webHidden/>
          </w:rPr>
          <w:fldChar w:fldCharType="end"/>
        </w:r>
      </w:hyperlink>
    </w:p>
    <w:p w14:paraId="58832DAC" w14:textId="1F1F0F4F"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40" w:history="1">
        <w:r w:rsidR="006C3E84" w:rsidRPr="00686AAE">
          <w:rPr>
            <w:rStyle w:val="Hipervnculo"/>
            <w:noProof/>
          </w:rPr>
          <w:t>1.2</w:t>
        </w:r>
        <w:r w:rsidR="006C3E84">
          <w:rPr>
            <w:rFonts w:asciiTheme="minorHAnsi" w:eastAsiaTheme="minorEastAsia" w:hAnsiTheme="minorHAnsi"/>
            <w:noProof/>
            <w:lang w:eastAsia="es-EC"/>
          </w:rPr>
          <w:tab/>
        </w:r>
        <w:r w:rsidR="006C3E84" w:rsidRPr="00686AAE">
          <w:rPr>
            <w:rStyle w:val="Hipervnculo"/>
            <w:noProof/>
          </w:rPr>
          <w:t>Objetivos específicos</w:t>
        </w:r>
        <w:r w:rsidR="006C3E84">
          <w:rPr>
            <w:noProof/>
            <w:webHidden/>
          </w:rPr>
          <w:tab/>
        </w:r>
        <w:r w:rsidR="006C3E84">
          <w:rPr>
            <w:noProof/>
            <w:webHidden/>
          </w:rPr>
          <w:fldChar w:fldCharType="begin"/>
        </w:r>
        <w:r w:rsidR="006C3E84">
          <w:rPr>
            <w:noProof/>
            <w:webHidden/>
          </w:rPr>
          <w:instrText xml:space="preserve"> PAGEREF _Toc90887040 \h </w:instrText>
        </w:r>
        <w:r w:rsidR="006C3E84">
          <w:rPr>
            <w:noProof/>
            <w:webHidden/>
          </w:rPr>
        </w:r>
        <w:r w:rsidR="006C3E84">
          <w:rPr>
            <w:noProof/>
            <w:webHidden/>
          </w:rPr>
          <w:fldChar w:fldCharType="separate"/>
        </w:r>
        <w:r w:rsidR="002701FF">
          <w:rPr>
            <w:noProof/>
            <w:webHidden/>
          </w:rPr>
          <w:t>2</w:t>
        </w:r>
        <w:r w:rsidR="006C3E84">
          <w:rPr>
            <w:noProof/>
            <w:webHidden/>
          </w:rPr>
          <w:fldChar w:fldCharType="end"/>
        </w:r>
      </w:hyperlink>
    </w:p>
    <w:p w14:paraId="3B7C046A" w14:textId="270C0C38"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41" w:history="1">
        <w:r w:rsidR="006C3E84" w:rsidRPr="00686AAE">
          <w:rPr>
            <w:rStyle w:val="Hipervnculo"/>
            <w:noProof/>
          </w:rPr>
          <w:t>1.3</w:t>
        </w:r>
        <w:r w:rsidR="006C3E84">
          <w:rPr>
            <w:rFonts w:asciiTheme="minorHAnsi" w:eastAsiaTheme="minorEastAsia" w:hAnsiTheme="minorHAnsi"/>
            <w:noProof/>
            <w:lang w:eastAsia="es-EC"/>
          </w:rPr>
          <w:tab/>
        </w:r>
        <w:r w:rsidR="006C3E84" w:rsidRPr="00686AAE">
          <w:rPr>
            <w:rStyle w:val="Hipervnculo"/>
            <w:noProof/>
          </w:rPr>
          <w:t>Alcance</w:t>
        </w:r>
        <w:r w:rsidR="006C3E84">
          <w:rPr>
            <w:noProof/>
            <w:webHidden/>
          </w:rPr>
          <w:tab/>
        </w:r>
        <w:r w:rsidR="006C3E84">
          <w:rPr>
            <w:noProof/>
            <w:webHidden/>
          </w:rPr>
          <w:fldChar w:fldCharType="begin"/>
        </w:r>
        <w:r w:rsidR="006C3E84">
          <w:rPr>
            <w:noProof/>
            <w:webHidden/>
          </w:rPr>
          <w:instrText xml:space="preserve"> PAGEREF _Toc90887041 \h </w:instrText>
        </w:r>
        <w:r w:rsidR="006C3E84">
          <w:rPr>
            <w:noProof/>
            <w:webHidden/>
          </w:rPr>
        </w:r>
        <w:r w:rsidR="006C3E84">
          <w:rPr>
            <w:noProof/>
            <w:webHidden/>
          </w:rPr>
          <w:fldChar w:fldCharType="separate"/>
        </w:r>
        <w:r w:rsidR="002701FF">
          <w:rPr>
            <w:noProof/>
            <w:webHidden/>
          </w:rPr>
          <w:t>2</w:t>
        </w:r>
        <w:r w:rsidR="006C3E84">
          <w:rPr>
            <w:noProof/>
            <w:webHidden/>
          </w:rPr>
          <w:fldChar w:fldCharType="end"/>
        </w:r>
      </w:hyperlink>
    </w:p>
    <w:p w14:paraId="1FC23AB0" w14:textId="1699598E" w:rsidR="006C3E84" w:rsidRDefault="00E14718">
      <w:pPr>
        <w:pStyle w:val="TDC1"/>
        <w:tabs>
          <w:tab w:val="left" w:pos="440"/>
          <w:tab w:val="right" w:leader="dot" w:pos="8494"/>
        </w:tabs>
        <w:rPr>
          <w:rFonts w:asciiTheme="minorHAnsi" w:eastAsiaTheme="minorEastAsia" w:hAnsiTheme="minorHAnsi"/>
          <w:noProof/>
          <w:lang w:eastAsia="es-EC"/>
        </w:rPr>
      </w:pPr>
      <w:hyperlink w:anchor="_Toc90887042" w:history="1">
        <w:r w:rsidR="006C3E84" w:rsidRPr="00686AAE">
          <w:rPr>
            <w:rStyle w:val="Hipervnculo"/>
            <w:noProof/>
          </w:rPr>
          <w:t>2</w:t>
        </w:r>
        <w:r w:rsidR="006C3E84">
          <w:rPr>
            <w:rFonts w:asciiTheme="minorHAnsi" w:eastAsiaTheme="minorEastAsia" w:hAnsiTheme="minorHAnsi"/>
            <w:noProof/>
            <w:lang w:eastAsia="es-EC"/>
          </w:rPr>
          <w:tab/>
        </w:r>
        <w:r w:rsidR="006C3E84" w:rsidRPr="00686AAE">
          <w:rPr>
            <w:rStyle w:val="Hipervnculo"/>
            <w:noProof/>
          </w:rPr>
          <w:t>Metodología</w:t>
        </w:r>
        <w:r w:rsidR="006C3E84">
          <w:rPr>
            <w:noProof/>
            <w:webHidden/>
          </w:rPr>
          <w:tab/>
        </w:r>
        <w:r w:rsidR="006C3E84">
          <w:rPr>
            <w:noProof/>
            <w:webHidden/>
          </w:rPr>
          <w:fldChar w:fldCharType="begin"/>
        </w:r>
        <w:r w:rsidR="006C3E84">
          <w:rPr>
            <w:noProof/>
            <w:webHidden/>
          </w:rPr>
          <w:instrText xml:space="preserve"> PAGEREF _Toc90887042 \h </w:instrText>
        </w:r>
        <w:r w:rsidR="006C3E84">
          <w:rPr>
            <w:noProof/>
            <w:webHidden/>
          </w:rPr>
        </w:r>
        <w:r w:rsidR="006C3E84">
          <w:rPr>
            <w:noProof/>
            <w:webHidden/>
          </w:rPr>
          <w:fldChar w:fldCharType="separate"/>
        </w:r>
        <w:r w:rsidR="002701FF">
          <w:rPr>
            <w:noProof/>
            <w:webHidden/>
          </w:rPr>
          <w:t>4</w:t>
        </w:r>
        <w:r w:rsidR="006C3E84">
          <w:rPr>
            <w:noProof/>
            <w:webHidden/>
          </w:rPr>
          <w:fldChar w:fldCharType="end"/>
        </w:r>
      </w:hyperlink>
    </w:p>
    <w:p w14:paraId="79524627" w14:textId="60E74367"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43" w:history="1">
        <w:r w:rsidR="006C3E84" w:rsidRPr="00686AAE">
          <w:rPr>
            <w:rStyle w:val="Hipervnculo"/>
            <w:noProof/>
          </w:rPr>
          <w:t>2.1</w:t>
        </w:r>
        <w:r w:rsidR="006C3E84">
          <w:rPr>
            <w:rFonts w:asciiTheme="minorHAnsi" w:eastAsiaTheme="minorEastAsia" w:hAnsiTheme="minorHAnsi"/>
            <w:noProof/>
            <w:lang w:eastAsia="es-EC"/>
          </w:rPr>
          <w:tab/>
        </w:r>
        <w:r w:rsidR="006C3E84" w:rsidRPr="00686AAE">
          <w:rPr>
            <w:rStyle w:val="Hipervnculo"/>
            <w:noProof/>
          </w:rPr>
          <w:t>Metodología de Desarrollo</w:t>
        </w:r>
        <w:r w:rsidR="006C3E84">
          <w:rPr>
            <w:noProof/>
            <w:webHidden/>
          </w:rPr>
          <w:tab/>
        </w:r>
        <w:r w:rsidR="006C3E84">
          <w:rPr>
            <w:noProof/>
            <w:webHidden/>
          </w:rPr>
          <w:fldChar w:fldCharType="begin"/>
        </w:r>
        <w:r w:rsidR="006C3E84">
          <w:rPr>
            <w:noProof/>
            <w:webHidden/>
          </w:rPr>
          <w:instrText xml:space="preserve"> PAGEREF _Toc90887043 \h </w:instrText>
        </w:r>
        <w:r w:rsidR="006C3E84">
          <w:rPr>
            <w:noProof/>
            <w:webHidden/>
          </w:rPr>
        </w:r>
        <w:r w:rsidR="006C3E84">
          <w:rPr>
            <w:noProof/>
            <w:webHidden/>
          </w:rPr>
          <w:fldChar w:fldCharType="separate"/>
        </w:r>
        <w:r w:rsidR="002701FF">
          <w:rPr>
            <w:noProof/>
            <w:webHidden/>
          </w:rPr>
          <w:t>4</w:t>
        </w:r>
        <w:r w:rsidR="006C3E84">
          <w:rPr>
            <w:noProof/>
            <w:webHidden/>
          </w:rPr>
          <w:fldChar w:fldCharType="end"/>
        </w:r>
      </w:hyperlink>
    </w:p>
    <w:p w14:paraId="645A4CAA" w14:textId="7657B47B" w:rsidR="006C3E84" w:rsidRDefault="00E14718">
      <w:pPr>
        <w:pStyle w:val="TDC3"/>
        <w:tabs>
          <w:tab w:val="left" w:pos="1320"/>
          <w:tab w:val="right" w:leader="dot" w:pos="8494"/>
        </w:tabs>
        <w:rPr>
          <w:rFonts w:asciiTheme="minorHAnsi" w:eastAsiaTheme="minorEastAsia" w:hAnsiTheme="minorHAnsi"/>
          <w:noProof/>
          <w:lang w:eastAsia="es-EC"/>
        </w:rPr>
      </w:pPr>
      <w:hyperlink w:anchor="_Toc90887044" w:history="1">
        <w:r w:rsidR="006C3E84" w:rsidRPr="00686AAE">
          <w:rPr>
            <w:rStyle w:val="Hipervnculo"/>
            <w:noProof/>
          </w:rPr>
          <w:t>2.1.1</w:t>
        </w:r>
        <w:r w:rsidR="006C3E84">
          <w:rPr>
            <w:rFonts w:asciiTheme="minorHAnsi" w:eastAsiaTheme="minorEastAsia" w:hAnsiTheme="minorHAnsi"/>
            <w:noProof/>
            <w:lang w:eastAsia="es-EC"/>
          </w:rPr>
          <w:tab/>
        </w:r>
        <w:r w:rsidR="006C3E84" w:rsidRPr="00686AAE">
          <w:rPr>
            <w:rStyle w:val="Hipervnculo"/>
            <w:noProof/>
          </w:rPr>
          <w:t>Roles</w:t>
        </w:r>
        <w:r w:rsidR="006C3E84">
          <w:rPr>
            <w:noProof/>
            <w:webHidden/>
          </w:rPr>
          <w:tab/>
        </w:r>
        <w:r w:rsidR="006C3E84">
          <w:rPr>
            <w:noProof/>
            <w:webHidden/>
          </w:rPr>
          <w:fldChar w:fldCharType="begin"/>
        </w:r>
        <w:r w:rsidR="006C3E84">
          <w:rPr>
            <w:noProof/>
            <w:webHidden/>
          </w:rPr>
          <w:instrText xml:space="preserve"> PAGEREF _Toc90887044 \h </w:instrText>
        </w:r>
        <w:r w:rsidR="006C3E84">
          <w:rPr>
            <w:noProof/>
            <w:webHidden/>
          </w:rPr>
        </w:r>
        <w:r w:rsidR="006C3E84">
          <w:rPr>
            <w:noProof/>
            <w:webHidden/>
          </w:rPr>
          <w:fldChar w:fldCharType="separate"/>
        </w:r>
        <w:r w:rsidR="002701FF">
          <w:rPr>
            <w:noProof/>
            <w:webHidden/>
          </w:rPr>
          <w:t>4</w:t>
        </w:r>
        <w:r w:rsidR="006C3E84">
          <w:rPr>
            <w:noProof/>
            <w:webHidden/>
          </w:rPr>
          <w:fldChar w:fldCharType="end"/>
        </w:r>
      </w:hyperlink>
    </w:p>
    <w:p w14:paraId="773BF164" w14:textId="16CDBEDE" w:rsidR="006C3E84" w:rsidRDefault="00E14718">
      <w:pPr>
        <w:pStyle w:val="TDC3"/>
        <w:tabs>
          <w:tab w:val="left" w:pos="1320"/>
          <w:tab w:val="right" w:leader="dot" w:pos="8494"/>
        </w:tabs>
        <w:rPr>
          <w:rFonts w:asciiTheme="minorHAnsi" w:eastAsiaTheme="minorEastAsia" w:hAnsiTheme="minorHAnsi"/>
          <w:noProof/>
          <w:lang w:eastAsia="es-EC"/>
        </w:rPr>
      </w:pPr>
      <w:hyperlink w:anchor="_Toc90887045" w:history="1">
        <w:r w:rsidR="006C3E84" w:rsidRPr="00686AAE">
          <w:rPr>
            <w:rStyle w:val="Hipervnculo"/>
            <w:noProof/>
          </w:rPr>
          <w:t>2.1.2</w:t>
        </w:r>
        <w:r w:rsidR="006C3E84">
          <w:rPr>
            <w:rFonts w:asciiTheme="minorHAnsi" w:eastAsiaTheme="minorEastAsia" w:hAnsiTheme="minorHAnsi"/>
            <w:noProof/>
            <w:lang w:eastAsia="es-EC"/>
          </w:rPr>
          <w:tab/>
        </w:r>
        <w:r w:rsidR="006C3E84" w:rsidRPr="00686AAE">
          <w:rPr>
            <w:rStyle w:val="Hipervnculo"/>
            <w:noProof/>
          </w:rPr>
          <w:t>Artefactos</w:t>
        </w:r>
        <w:r w:rsidR="006C3E84">
          <w:rPr>
            <w:noProof/>
            <w:webHidden/>
          </w:rPr>
          <w:tab/>
        </w:r>
        <w:r w:rsidR="006C3E84">
          <w:rPr>
            <w:noProof/>
            <w:webHidden/>
          </w:rPr>
          <w:fldChar w:fldCharType="begin"/>
        </w:r>
        <w:r w:rsidR="006C3E84">
          <w:rPr>
            <w:noProof/>
            <w:webHidden/>
          </w:rPr>
          <w:instrText xml:space="preserve"> PAGEREF _Toc90887045 \h </w:instrText>
        </w:r>
        <w:r w:rsidR="006C3E84">
          <w:rPr>
            <w:noProof/>
            <w:webHidden/>
          </w:rPr>
        </w:r>
        <w:r w:rsidR="006C3E84">
          <w:rPr>
            <w:noProof/>
            <w:webHidden/>
          </w:rPr>
          <w:fldChar w:fldCharType="separate"/>
        </w:r>
        <w:r w:rsidR="002701FF">
          <w:rPr>
            <w:noProof/>
            <w:webHidden/>
          </w:rPr>
          <w:t>5</w:t>
        </w:r>
        <w:r w:rsidR="006C3E84">
          <w:rPr>
            <w:noProof/>
            <w:webHidden/>
          </w:rPr>
          <w:fldChar w:fldCharType="end"/>
        </w:r>
      </w:hyperlink>
    </w:p>
    <w:p w14:paraId="51A88F26" w14:textId="5D5EF80B"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46" w:history="1">
        <w:r w:rsidR="006C3E84" w:rsidRPr="00686AAE">
          <w:rPr>
            <w:rStyle w:val="Hipervnculo"/>
            <w:noProof/>
          </w:rPr>
          <w:t>2.2</w:t>
        </w:r>
        <w:r w:rsidR="006C3E84">
          <w:rPr>
            <w:rFonts w:asciiTheme="minorHAnsi" w:eastAsiaTheme="minorEastAsia" w:hAnsiTheme="minorHAnsi"/>
            <w:noProof/>
            <w:lang w:eastAsia="es-EC"/>
          </w:rPr>
          <w:tab/>
        </w:r>
        <w:r w:rsidR="006C3E84" w:rsidRPr="00686AAE">
          <w:rPr>
            <w:rStyle w:val="Hipervnculo"/>
            <w:noProof/>
          </w:rPr>
          <w:t>Diseño de interfaces (mockups)</w:t>
        </w:r>
        <w:r w:rsidR="006C3E84">
          <w:rPr>
            <w:noProof/>
            <w:webHidden/>
          </w:rPr>
          <w:tab/>
        </w:r>
        <w:r w:rsidR="006C3E84">
          <w:rPr>
            <w:noProof/>
            <w:webHidden/>
          </w:rPr>
          <w:fldChar w:fldCharType="begin"/>
        </w:r>
        <w:r w:rsidR="006C3E84">
          <w:rPr>
            <w:noProof/>
            <w:webHidden/>
          </w:rPr>
          <w:instrText xml:space="preserve"> PAGEREF _Toc90887046 \h </w:instrText>
        </w:r>
        <w:r w:rsidR="006C3E84">
          <w:rPr>
            <w:noProof/>
            <w:webHidden/>
          </w:rPr>
        </w:r>
        <w:r w:rsidR="006C3E84">
          <w:rPr>
            <w:noProof/>
            <w:webHidden/>
          </w:rPr>
          <w:fldChar w:fldCharType="separate"/>
        </w:r>
        <w:r w:rsidR="002701FF">
          <w:rPr>
            <w:noProof/>
            <w:webHidden/>
          </w:rPr>
          <w:t>7</w:t>
        </w:r>
        <w:r w:rsidR="006C3E84">
          <w:rPr>
            <w:noProof/>
            <w:webHidden/>
          </w:rPr>
          <w:fldChar w:fldCharType="end"/>
        </w:r>
      </w:hyperlink>
    </w:p>
    <w:p w14:paraId="4A888E87" w14:textId="0EA853BD" w:rsidR="006C3E84" w:rsidRDefault="00E14718">
      <w:pPr>
        <w:pStyle w:val="TDC3"/>
        <w:tabs>
          <w:tab w:val="left" w:pos="1320"/>
          <w:tab w:val="right" w:leader="dot" w:pos="8494"/>
        </w:tabs>
        <w:rPr>
          <w:rFonts w:asciiTheme="minorHAnsi" w:eastAsiaTheme="minorEastAsia" w:hAnsiTheme="minorHAnsi"/>
          <w:noProof/>
          <w:lang w:eastAsia="es-EC"/>
        </w:rPr>
      </w:pPr>
      <w:hyperlink w:anchor="_Toc90887047" w:history="1">
        <w:r w:rsidR="006C3E84" w:rsidRPr="00686AAE">
          <w:rPr>
            <w:rStyle w:val="Hipervnculo"/>
            <w:noProof/>
          </w:rPr>
          <w:t>2.2.1</w:t>
        </w:r>
        <w:r w:rsidR="006C3E84">
          <w:rPr>
            <w:rFonts w:asciiTheme="minorHAnsi" w:eastAsiaTheme="minorEastAsia" w:hAnsiTheme="minorHAnsi"/>
            <w:noProof/>
            <w:lang w:eastAsia="es-EC"/>
          </w:rPr>
          <w:tab/>
        </w:r>
        <w:r w:rsidR="006C3E84" w:rsidRPr="00686AAE">
          <w:rPr>
            <w:rStyle w:val="Hipervnculo"/>
            <w:noProof/>
          </w:rPr>
          <w:t>Herramienta utilizada para el diseño</w:t>
        </w:r>
        <w:r w:rsidR="006C3E84">
          <w:rPr>
            <w:noProof/>
            <w:webHidden/>
          </w:rPr>
          <w:tab/>
        </w:r>
        <w:r w:rsidR="006C3E84">
          <w:rPr>
            <w:noProof/>
            <w:webHidden/>
          </w:rPr>
          <w:fldChar w:fldCharType="begin"/>
        </w:r>
        <w:r w:rsidR="006C3E84">
          <w:rPr>
            <w:noProof/>
            <w:webHidden/>
          </w:rPr>
          <w:instrText xml:space="preserve"> PAGEREF _Toc90887047 \h </w:instrText>
        </w:r>
        <w:r w:rsidR="006C3E84">
          <w:rPr>
            <w:noProof/>
            <w:webHidden/>
          </w:rPr>
        </w:r>
        <w:r w:rsidR="006C3E84">
          <w:rPr>
            <w:noProof/>
            <w:webHidden/>
          </w:rPr>
          <w:fldChar w:fldCharType="separate"/>
        </w:r>
        <w:r w:rsidR="002701FF">
          <w:rPr>
            <w:noProof/>
            <w:webHidden/>
          </w:rPr>
          <w:t>7</w:t>
        </w:r>
        <w:r w:rsidR="006C3E84">
          <w:rPr>
            <w:noProof/>
            <w:webHidden/>
          </w:rPr>
          <w:fldChar w:fldCharType="end"/>
        </w:r>
      </w:hyperlink>
    </w:p>
    <w:p w14:paraId="73D0B631" w14:textId="4766C5B1" w:rsidR="006C3E84" w:rsidRDefault="00E14718">
      <w:pPr>
        <w:pStyle w:val="TDC3"/>
        <w:tabs>
          <w:tab w:val="left" w:pos="1320"/>
          <w:tab w:val="right" w:leader="dot" w:pos="8494"/>
        </w:tabs>
        <w:rPr>
          <w:rFonts w:asciiTheme="minorHAnsi" w:eastAsiaTheme="minorEastAsia" w:hAnsiTheme="minorHAnsi"/>
          <w:noProof/>
          <w:lang w:eastAsia="es-EC"/>
        </w:rPr>
      </w:pPr>
      <w:hyperlink w:anchor="_Toc90887048" w:history="1">
        <w:r w:rsidR="006C3E84" w:rsidRPr="00686AAE">
          <w:rPr>
            <w:rStyle w:val="Hipervnculo"/>
            <w:noProof/>
          </w:rPr>
          <w:t>2.2.2</w:t>
        </w:r>
        <w:r w:rsidR="006C3E84">
          <w:rPr>
            <w:rFonts w:asciiTheme="minorHAnsi" w:eastAsiaTheme="minorEastAsia" w:hAnsiTheme="minorHAnsi"/>
            <w:noProof/>
            <w:lang w:eastAsia="es-EC"/>
          </w:rPr>
          <w:tab/>
        </w:r>
        <w:r w:rsidR="006C3E84" w:rsidRPr="00686AAE">
          <w:rPr>
            <w:rStyle w:val="Hipervnculo"/>
            <w:noProof/>
          </w:rPr>
          <w:t>Sistema Web</w:t>
        </w:r>
        <w:r w:rsidR="006C3E84">
          <w:rPr>
            <w:noProof/>
            <w:webHidden/>
          </w:rPr>
          <w:tab/>
        </w:r>
        <w:r w:rsidR="006C3E84">
          <w:rPr>
            <w:noProof/>
            <w:webHidden/>
          </w:rPr>
          <w:fldChar w:fldCharType="begin"/>
        </w:r>
        <w:r w:rsidR="006C3E84">
          <w:rPr>
            <w:noProof/>
            <w:webHidden/>
          </w:rPr>
          <w:instrText xml:space="preserve"> PAGEREF _Toc90887048 \h </w:instrText>
        </w:r>
        <w:r w:rsidR="006C3E84">
          <w:rPr>
            <w:noProof/>
            <w:webHidden/>
          </w:rPr>
        </w:r>
        <w:r w:rsidR="006C3E84">
          <w:rPr>
            <w:noProof/>
            <w:webHidden/>
          </w:rPr>
          <w:fldChar w:fldCharType="separate"/>
        </w:r>
        <w:r w:rsidR="002701FF">
          <w:rPr>
            <w:noProof/>
            <w:webHidden/>
          </w:rPr>
          <w:t>8</w:t>
        </w:r>
        <w:r w:rsidR="006C3E84">
          <w:rPr>
            <w:noProof/>
            <w:webHidden/>
          </w:rPr>
          <w:fldChar w:fldCharType="end"/>
        </w:r>
      </w:hyperlink>
    </w:p>
    <w:p w14:paraId="28EA7E3F" w14:textId="3CB5ED3F"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49" w:history="1">
        <w:r w:rsidR="006C3E84" w:rsidRPr="00686AAE">
          <w:rPr>
            <w:rStyle w:val="Hipervnculo"/>
            <w:noProof/>
          </w:rPr>
          <w:t>2.3</w:t>
        </w:r>
        <w:r w:rsidR="006C3E84">
          <w:rPr>
            <w:rFonts w:asciiTheme="minorHAnsi" w:eastAsiaTheme="minorEastAsia" w:hAnsiTheme="minorHAnsi"/>
            <w:noProof/>
            <w:lang w:eastAsia="es-EC"/>
          </w:rPr>
          <w:tab/>
        </w:r>
        <w:r w:rsidR="006C3E84" w:rsidRPr="00686AAE">
          <w:rPr>
            <w:rStyle w:val="Hipervnculo"/>
            <w:noProof/>
          </w:rPr>
          <w:t>Diseño de la arquitectura</w:t>
        </w:r>
        <w:r w:rsidR="006C3E84">
          <w:rPr>
            <w:noProof/>
            <w:webHidden/>
          </w:rPr>
          <w:tab/>
        </w:r>
        <w:r w:rsidR="006C3E84">
          <w:rPr>
            <w:noProof/>
            <w:webHidden/>
          </w:rPr>
          <w:fldChar w:fldCharType="begin"/>
        </w:r>
        <w:r w:rsidR="006C3E84">
          <w:rPr>
            <w:noProof/>
            <w:webHidden/>
          </w:rPr>
          <w:instrText xml:space="preserve"> PAGEREF _Toc90887049 \h </w:instrText>
        </w:r>
        <w:r w:rsidR="006C3E84">
          <w:rPr>
            <w:noProof/>
            <w:webHidden/>
          </w:rPr>
        </w:r>
        <w:r w:rsidR="006C3E84">
          <w:rPr>
            <w:noProof/>
            <w:webHidden/>
          </w:rPr>
          <w:fldChar w:fldCharType="separate"/>
        </w:r>
        <w:r w:rsidR="002701FF">
          <w:rPr>
            <w:noProof/>
            <w:webHidden/>
          </w:rPr>
          <w:t>9</w:t>
        </w:r>
        <w:r w:rsidR="006C3E84">
          <w:rPr>
            <w:noProof/>
            <w:webHidden/>
          </w:rPr>
          <w:fldChar w:fldCharType="end"/>
        </w:r>
      </w:hyperlink>
    </w:p>
    <w:p w14:paraId="46FA07E2" w14:textId="10C29496" w:rsidR="006C3E84" w:rsidRDefault="00E14718">
      <w:pPr>
        <w:pStyle w:val="TDC3"/>
        <w:tabs>
          <w:tab w:val="left" w:pos="1320"/>
          <w:tab w:val="right" w:leader="dot" w:pos="8494"/>
        </w:tabs>
        <w:rPr>
          <w:rFonts w:asciiTheme="minorHAnsi" w:eastAsiaTheme="minorEastAsia" w:hAnsiTheme="minorHAnsi"/>
          <w:noProof/>
          <w:lang w:eastAsia="es-EC"/>
        </w:rPr>
      </w:pPr>
      <w:hyperlink w:anchor="_Toc90887050" w:history="1">
        <w:r w:rsidR="006C3E84" w:rsidRPr="00686AAE">
          <w:rPr>
            <w:rStyle w:val="Hipervnculo"/>
            <w:noProof/>
          </w:rPr>
          <w:t>2.3.1</w:t>
        </w:r>
        <w:r w:rsidR="006C3E84">
          <w:rPr>
            <w:rFonts w:asciiTheme="minorHAnsi" w:eastAsiaTheme="minorEastAsia" w:hAnsiTheme="minorHAnsi"/>
            <w:noProof/>
            <w:lang w:eastAsia="es-EC"/>
          </w:rPr>
          <w:tab/>
        </w:r>
        <w:r w:rsidR="006C3E84" w:rsidRPr="00686AAE">
          <w:rPr>
            <w:rStyle w:val="Hipervnculo"/>
            <w:noProof/>
          </w:rPr>
          <w:t>Patrón arquitectónico</w:t>
        </w:r>
        <w:r w:rsidR="006C3E84">
          <w:rPr>
            <w:noProof/>
            <w:webHidden/>
          </w:rPr>
          <w:tab/>
        </w:r>
        <w:r w:rsidR="006C3E84">
          <w:rPr>
            <w:noProof/>
            <w:webHidden/>
          </w:rPr>
          <w:fldChar w:fldCharType="begin"/>
        </w:r>
        <w:r w:rsidR="006C3E84">
          <w:rPr>
            <w:noProof/>
            <w:webHidden/>
          </w:rPr>
          <w:instrText xml:space="preserve"> PAGEREF _Toc90887050 \h </w:instrText>
        </w:r>
        <w:r w:rsidR="006C3E84">
          <w:rPr>
            <w:noProof/>
            <w:webHidden/>
          </w:rPr>
        </w:r>
        <w:r w:rsidR="006C3E84">
          <w:rPr>
            <w:noProof/>
            <w:webHidden/>
          </w:rPr>
          <w:fldChar w:fldCharType="separate"/>
        </w:r>
        <w:r w:rsidR="002701FF">
          <w:rPr>
            <w:noProof/>
            <w:webHidden/>
          </w:rPr>
          <w:t>9</w:t>
        </w:r>
        <w:r w:rsidR="006C3E84">
          <w:rPr>
            <w:noProof/>
            <w:webHidden/>
          </w:rPr>
          <w:fldChar w:fldCharType="end"/>
        </w:r>
      </w:hyperlink>
    </w:p>
    <w:p w14:paraId="010D5082" w14:textId="6F7D1D0D" w:rsidR="006C3E84" w:rsidRDefault="00E14718">
      <w:pPr>
        <w:pStyle w:val="TDC3"/>
        <w:tabs>
          <w:tab w:val="left" w:pos="1320"/>
          <w:tab w:val="right" w:leader="dot" w:pos="8494"/>
        </w:tabs>
        <w:rPr>
          <w:rFonts w:asciiTheme="minorHAnsi" w:eastAsiaTheme="minorEastAsia" w:hAnsiTheme="minorHAnsi"/>
          <w:noProof/>
          <w:lang w:eastAsia="es-EC"/>
        </w:rPr>
      </w:pPr>
      <w:hyperlink w:anchor="_Toc90887051" w:history="1">
        <w:r w:rsidR="006C3E84" w:rsidRPr="00686AAE">
          <w:rPr>
            <w:rStyle w:val="Hipervnculo"/>
            <w:noProof/>
          </w:rPr>
          <w:t>2.3.2</w:t>
        </w:r>
        <w:r w:rsidR="006C3E84">
          <w:rPr>
            <w:rFonts w:asciiTheme="minorHAnsi" w:eastAsiaTheme="minorEastAsia" w:hAnsiTheme="minorHAnsi"/>
            <w:noProof/>
            <w:lang w:eastAsia="es-EC"/>
          </w:rPr>
          <w:tab/>
        </w:r>
        <w:r w:rsidR="006C3E84" w:rsidRPr="00686AAE">
          <w:rPr>
            <w:rStyle w:val="Hipervnculo"/>
            <w:noProof/>
          </w:rPr>
          <w:t>Sistema Web</w:t>
        </w:r>
        <w:r w:rsidR="006C3E84">
          <w:rPr>
            <w:noProof/>
            <w:webHidden/>
          </w:rPr>
          <w:tab/>
        </w:r>
        <w:r w:rsidR="006C3E84">
          <w:rPr>
            <w:noProof/>
            <w:webHidden/>
          </w:rPr>
          <w:fldChar w:fldCharType="begin"/>
        </w:r>
        <w:r w:rsidR="006C3E84">
          <w:rPr>
            <w:noProof/>
            <w:webHidden/>
          </w:rPr>
          <w:instrText xml:space="preserve"> PAGEREF _Toc90887051 \h </w:instrText>
        </w:r>
        <w:r w:rsidR="006C3E84">
          <w:rPr>
            <w:noProof/>
            <w:webHidden/>
          </w:rPr>
        </w:r>
        <w:r w:rsidR="006C3E84">
          <w:rPr>
            <w:noProof/>
            <w:webHidden/>
          </w:rPr>
          <w:fldChar w:fldCharType="separate"/>
        </w:r>
        <w:r w:rsidR="002701FF">
          <w:rPr>
            <w:noProof/>
            <w:webHidden/>
          </w:rPr>
          <w:t>9</w:t>
        </w:r>
        <w:r w:rsidR="006C3E84">
          <w:rPr>
            <w:noProof/>
            <w:webHidden/>
          </w:rPr>
          <w:fldChar w:fldCharType="end"/>
        </w:r>
      </w:hyperlink>
    </w:p>
    <w:p w14:paraId="76D631D0" w14:textId="30579A0E"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52" w:history="1">
        <w:r w:rsidR="006C3E84" w:rsidRPr="00686AAE">
          <w:rPr>
            <w:rStyle w:val="Hipervnculo"/>
            <w:noProof/>
          </w:rPr>
          <w:t>2.4</w:t>
        </w:r>
        <w:r w:rsidR="006C3E84">
          <w:rPr>
            <w:rFonts w:asciiTheme="minorHAnsi" w:eastAsiaTheme="minorEastAsia" w:hAnsiTheme="minorHAnsi"/>
            <w:noProof/>
            <w:lang w:eastAsia="es-EC"/>
          </w:rPr>
          <w:tab/>
        </w:r>
        <w:r w:rsidR="006C3E84" w:rsidRPr="00686AAE">
          <w:rPr>
            <w:rStyle w:val="Hipervnculo"/>
            <w:noProof/>
          </w:rPr>
          <w:t>Herramientas de desarrollo</w:t>
        </w:r>
        <w:r w:rsidR="006C3E84">
          <w:rPr>
            <w:noProof/>
            <w:webHidden/>
          </w:rPr>
          <w:tab/>
        </w:r>
        <w:r w:rsidR="006C3E84">
          <w:rPr>
            <w:noProof/>
            <w:webHidden/>
          </w:rPr>
          <w:fldChar w:fldCharType="begin"/>
        </w:r>
        <w:r w:rsidR="006C3E84">
          <w:rPr>
            <w:noProof/>
            <w:webHidden/>
          </w:rPr>
          <w:instrText xml:space="preserve"> PAGEREF _Toc90887052 \h </w:instrText>
        </w:r>
        <w:r w:rsidR="006C3E84">
          <w:rPr>
            <w:noProof/>
            <w:webHidden/>
          </w:rPr>
        </w:r>
        <w:r w:rsidR="006C3E84">
          <w:rPr>
            <w:noProof/>
            <w:webHidden/>
          </w:rPr>
          <w:fldChar w:fldCharType="separate"/>
        </w:r>
        <w:r w:rsidR="002701FF">
          <w:rPr>
            <w:noProof/>
            <w:webHidden/>
          </w:rPr>
          <w:t>10</w:t>
        </w:r>
        <w:r w:rsidR="006C3E84">
          <w:rPr>
            <w:noProof/>
            <w:webHidden/>
          </w:rPr>
          <w:fldChar w:fldCharType="end"/>
        </w:r>
      </w:hyperlink>
    </w:p>
    <w:p w14:paraId="1241E750" w14:textId="2DCAD7DE" w:rsidR="006C3E84" w:rsidRDefault="00E14718">
      <w:pPr>
        <w:pStyle w:val="TDC3"/>
        <w:tabs>
          <w:tab w:val="left" w:pos="1320"/>
          <w:tab w:val="right" w:leader="dot" w:pos="8494"/>
        </w:tabs>
        <w:rPr>
          <w:rFonts w:asciiTheme="minorHAnsi" w:eastAsiaTheme="minorEastAsia" w:hAnsiTheme="minorHAnsi"/>
          <w:noProof/>
          <w:lang w:eastAsia="es-EC"/>
        </w:rPr>
      </w:pPr>
      <w:hyperlink w:anchor="_Toc90887053" w:history="1">
        <w:r w:rsidR="006C3E84" w:rsidRPr="00686AAE">
          <w:rPr>
            <w:rStyle w:val="Hipervnculo"/>
            <w:noProof/>
          </w:rPr>
          <w:t>2.4.1</w:t>
        </w:r>
        <w:r w:rsidR="006C3E84">
          <w:rPr>
            <w:rFonts w:asciiTheme="minorHAnsi" w:eastAsiaTheme="minorEastAsia" w:hAnsiTheme="minorHAnsi"/>
            <w:noProof/>
            <w:lang w:eastAsia="es-EC"/>
          </w:rPr>
          <w:tab/>
        </w:r>
        <w:r w:rsidR="006C3E84" w:rsidRPr="00686AAE">
          <w:rPr>
            <w:rStyle w:val="Hipervnculo"/>
            <w:noProof/>
          </w:rPr>
          <w:t>Sistema Web</w:t>
        </w:r>
        <w:r w:rsidR="006C3E84">
          <w:rPr>
            <w:noProof/>
            <w:webHidden/>
          </w:rPr>
          <w:tab/>
        </w:r>
        <w:r w:rsidR="006C3E84">
          <w:rPr>
            <w:noProof/>
            <w:webHidden/>
          </w:rPr>
          <w:fldChar w:fldCharType="begin"/>
        </w:r>
        <w:r w:rsidR="006C3E84">
          <w:rPr>
            <w:noProof/>
            <w:webHidden/>
          </w:rPr>
          <w:instrText xml:space="preserve"> PAGEREF _Toc90887053 \h </w:instrText>
        </w:r>
        <w:r w:rsidR="006C3E84">
          <w:rPr>
            <w:noProof/>
            <w:webHidden/>
          </w:rPr>
        </w:r>
        <w:r w:rsidR="006C3E84">
          <w:rPr>
            <w:noProof/>
            <w:webHidden/>
          </w:rPr>
          <w:fldChar w:fldCharType="separate"/>
        </w:r>
        <w:r w:rsidR="002701FF">
          <w:rPr>
            <w:noProof/>
            <w:webHidden/>
          </w:rPr>
          <w:t>10</w:t>
        </w:r>
        <w:r w:rsidR="006C3E84">
          <w:rPr>
            <w:noProof/>
            <w:webHidden/>
          </w:rPr>
          <w:fldChar w:fldCharType="end"/>
        </w:r>
      </w:hyperlink>
    </w:p>
    <w:p w14:paraId="0553928D" w14:textId="6F94B620" w:rsidR="006C3E84" w:rsidRDefault="00E14718">
      <w:pPr>
        <w:pStyle w:val="TDC1"/>
        <w:tabs>
          <w:tab w:val="left" w:pos="440"/>
          <w:tab w:val="right" w:leader="dot" w:pos="8494"/>
        </w:tabs>
        <w:rPr>
          <w:rFonts w:asciiTheme="minorHAnsi" w:eastAsiaTheme="minorEastAsia" w:hAnsiTheme="minorHAnsi"/>
          <w:noProof/>
          <w:lang w:eastAsia="es-EC"/>
        </w:rPr>
      </w:pPr>
      <w:hyperlink w:anchor="_Toc90887054" w:history="1">
        <w:r w:rsidR="006C3E84" w:rsidRPr="00686AAE">
          <w:rPr>
            <w:rStyle w:val="Hipervnculo"/>
            <w:noProof/>
          </w:rPr>
          <w:t>3</w:t>
        </w:r>
        <w:r w:rsidR="006C3E84">
          <w:rPr>
            <w:rFonts w:asciiTheme="minorHAnsi" w:eastAsiaTheme="minorEastAsia" w:hAnsiTheme="minorHAnsi"/>
            <w:noProof/>
            <w:lang w:eastAsia="es-EC"/>
          </w:rPr>
          <w:tab/>
        </w:r>
        <w:r w:rsidR="006C3E84" w:rsidRPr="00686AAE">
          <w:rPr>
            <w:rStyle w:val="Hipervnculo"/>
            <w:noProof/>
          </w:rPr>
          <w:t>Resultados y Discusión</w:t>
        </w:r>
        <w:r w:rsidR="006C3E84">
          <w:rPr>
            <w:noProof/>
            <w:webHidden/>
          </w:rPr>
          <w:tab/>
        </w:r>
        <w:r w:rsidR="006C3E84">
          <w:rPr>
            <w:noProof/>
            <w:webHidden/>
          </w:rPr>
          <w:fldChar w:fldCharType="begin"/>
        </w:r>
        <w:r w:rsidR="006C3E84">
          <w:rPr>
            <w:noProof/>
            <w:webHidden/>
          </w:rPr>
          <w:instrText xml:space="preserve"> PAGEREF _Toc90887054 \h </w:instrText>
        </w:r>
        <w:r w:rsidR="006C3E84">
          <w:rPr>
            <w:noProof/>
            <w:webHidden/>
          </w:rPr>
        </w:r>
        <w:r w:rsidR="006C3E84">
          <w:rPr>
            <w:noProof/>
            <w:webHidden/>
          </w:rPr>
          <w:fldChar w:fldCharType="separate"/>
        </w:r>
        <w:r w:rsidR="002701FF">
          <w:rPr>
            <w:noProof/>
            <w:webHidden/>
          </w:rPr>
          <w:t>12</w:t>
        </w:r>
        <w:r w:rsidR="006C3E84">
          <w:rPr>
            <w:noProof/>
            <w:webHidden/>
          </w:rPr>
          <w:fldChar w:fldCharType="end"/>
        </w:r>
      </w:hyperlink>
    </w:p>
    <w:p w14:paraId="7229DE52" w14:textId="42D273C3"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55" w:history="1">
        <w:r w:rsidR="006C3E84" w:rsidRPr="00686AAE">
          <w:rPr>
            <w:rStyle w:val="Hipervnculo"/>
            <w:rFonts w:eastAsia="Calibri" w:cs="Arial"/>
            <w:noProof/>
          </w:rPr>
          <w:t>3.1</w:t>
        </w:r>
        <w:r w:rsidR="006C3E84">
          <w:rPr>
            <w:rFonts w:asciiTheme="minorHAnsi" w:eastAsiaTheme="minorEastAsia" w:hAnsiTheme="minorHAnsi"/>
            <w:noProof/>
            <w:lang w:eastAsia="es-EC"/>
          </w:rPr>
          <w:tab/>
        </w:r>
        <w:r w:rsidR="006C3E84" w:rsidRPr="00686AAE">
          <w:rPr>
            <w:rStyle w:val="Hipervnculo"/>
            <w:i/>
            <w:iCs/>
            <w:noProof/>
          </w:rPr>
          <w:t>Sprint</w:t>
        </w:r>
        <w:r w:rsidR="006C3E84" w:rsidRPr="00686AAE">
          <w:rPr>
            <w:rStyle w:val="Hipervnculo"/>
            <w:noProof/>
          </w:rPr>
          <w:t xml:space="preserve"> 0. Configuraciones iniciales</w:t>
        </w:r>
        <w:r w:rsidR="006C3E84">
          <w:rPr>
            <w:noProof/>
            <w:webHidden/>
          </w:rPr>
          <w:tab/>
        </w:r>
        <w:r w:rsidR="006C3E84">
          <w:rPr>
            <w:noProof/>
            <w:webHidden/>
          </w:rPr>
          <w:fldChar w:fldCharType="begin"/>
        </w:r>
        <w:r w:rsidR="006C3E84">
          <w:rPr>
            <w:noProof/>
            <w:webHidden/>
          </w:rPr>
          <w:instrText xml:space="preserve"> PAGEREF _Toc90887055 \h </w:instrText>
        </w:r>
        <w:r w:rsidR="006C3E84">
          <w:rPr>
            <w:noProof/>
            <w:webHidden/>
          </w:rPr>
        </w:r>
        <w:r w:rsidR="006C3E84">
          <w:rPr>
            <w:noProof/>
            <w:webHidden/>
          </w:rPr>
          <w:fldChar w:fldCharType="separate"/>
        </w:r>
        <w:r w:rsidR="002701FF">
          <w:rPr>
            <w:noProof/>
            <w:webHidden/>
          </w:rPr>
          <w:t>12</w:t>
        </w:r>
        <w:r w:rsidR="006C3E84">
          <w:rPr>
            <w:noProof/>
            <w:webHidden/>
          </w:rPr>
          <w:fldChar w:fldCharType="end"/>
        </w:r>
      </w:hyperlink>
    </w:p>
    <w:p w14:paraId="4B42EB58" w14:textId="5C894B02"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56" w:history="1">
        <w:r w:rsidR="006C3E84" w:rsidRPr="00686AAE">
          <w:rPr>
            <w:rStyle w:val="Hipervnculo"/>
            <w:rFonts w:eastAsia="Calibri" w:cs="Arial"/>
            <w:noProof/>
          </w:rPr>
          <w:t>3.2</w:t>
        </w:r>
        <w:r w:rsidR="006C3E84">
          <w:rPr>
            <w:rFonts w:asciiTheme="minorHAnsi" w:eastAsiaTheme="minorEastAsia" w:hAnsiTheme="minorHAnsi"/>
            <w:noProof/>
            <w:lang w:eastAsia="es-EC"/>
          </w:rPr>
          <w:tab/>
        </w:r>
        <w:r w:rsidR="006C3E84" w:rsidRPr="00686AAE">
          <w:rPr>
            <w:rStyle w:val="Hipervnculo"/>
            <w:i/>
            <w:iCs/>
            <w:noProof/>
          </w:rPr>
          <w:t>Sprint</w:t>
        </w:r>
        <w:r w:rsidR="006C3E84" w:rsidRPr="00686AAE">
          <w:rPr>
            <w:rStyle w:val="Hipervnculo"/>
            <w:noProof/>
          </w:rPr>
          <w:t xml:space="preserve"> 1. Creación de </w:t>
        </w:r>
        <w:r w:rsidR="006C3E84" w:rsidRPr="00686AAE">
          <w:rPr>
            <w:rStyle w:val="Hipervnculo"/>
            <w:i/>
            <w:iCs/>
            <w:noProof/>
          </w:rPr>
          <w:t>EndPoints</w:t>
        </w:r>
        <w:r w:rsidR="006C3E84" w:rsidRPr="00686AAE">
          <w:rPr>
            <w:rStyle w:val="Hipervnculo"/>
            <w:noProof/>
          </w:rPr>
          <w:t>, relaciones y recursos</w:t>
        </w:r>
        <w:r w:rsidR="006C3E84">
          <w:rPr>
            <w:noProof/>
            <w:webHidden/>
          </w:rPr>
          <w:tab/>
        </w:r>
        <w:r w:rsidR="006C3E84">
          <w:rPr>
            <w:noProof/>
            <w:webHidden/>
          </w:rPr>
          <w:fldChar w:fldCharType="begin"/>
        </w:r>
        <w:r w:rsidR="006C3E84">
          <w:rPr>
            <w:noProof/>
            <w:webHidden/>
          </w:rPr>
          <w:instrText xml:space="preserve"> PAGEREF _Toc90887056 \h </w:instrText>
        </w:r>
        <w:r w:rsidR="006C3E84">
          <w:rPr>
            <w:noProof/>
            <w:webHidden/>
          </w:rPr>
        </w:r>
        <w:r w:rsidR="006C3E84">
          <w:rPr>
            <w:noProof/>
            <w:webHidden/>
          </w:rPr>
          <w:fldChar w:fldCharType="separate"/>
        </w:r>
        <w:r w:rsidR="002701FF">
          <w:rPr>
            <w:noProof/>
            <w:webHidden/>
          </w:rPr>
          <w:t>14</w:t>
        </w:r>
        <w:r w:rsidR="006C3E84">
          <w:rPr>
            <w:noProof/>
            <w:webHidden/>
          </w:rPr>
          <w:fldChar w:fldCharType="end"/>
        </w:r>
      </w:hyperlink>
    </w:p>
    <w:p w14:paraId="614B7D09" w14:textId="5F5E7351"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57" w:history="1">
        <w:r w:rsidR="006C3E84" w:rsidRPr="00686AAE">
          <w:rPr>
            <w:rStyle w:val="Hipervnculo"/>
            <w:rFonts w:eastAsia="Calibri" w:cs="Arial"/>
            <w:noProof/>
          </w:rPr>
          <w:t>3.3</w:t>
        </w:r>
        <w:r w:rsidR="006C3E84">
          <w:rPr>
            <w:rFonts w:asciiTheme="minorHAnsi" w:eastAsiaTheme="minorEastAsia" w:hAnsiTheme="minorHAnsi"/>
            <w:noProof/>
            <w:lang w:eastAsia="es-EC"/>
          </w:rPr>
          <w:tab/>
        </w:r>
        <w:r w:rsidR="006C3E84" w:rsidRPr="00686AAE">
          <w:rPr>
            <w:rStyle w:val="Hipervnculo"/>
            <w:i/>
            <w:iCs/>
            <w:noProof/>
          </w:rPr>
          <w:t>Sprint</w:t>
        </w:r>
        <w:r w:rsidR="006C3E84" w:rsidRPr="00686AAE">
          <w:rPr>
            <w:rStyle w:val="Hipervnculo"/>
            <w:noProof/>
          </w:rPr>
          <w:t xml:space="preserve"> 2. Diseño de páginas principales</w:t>
        </w:r>
        <w:r w:rsidR="006C3E84">
          <w:rPr>
            <w:noProof/>
            <w:webHidden/>
          </w:rPr>
          <w:tab/>
        </w:r>
        <w:r w:rsidR="006C3E84">
          <w:rPr>
            <w:noProof/>
            <w:webHidden/>
          </w:rPr>
          <w:fldChar w:fldCharType="begin"/>
        </w:r>
        <w:r w:rsidR="006C3E84">
          <w:rPr>
            <w:noProof/>
            <w:webHidden/>
          </w:rPr>
          <w:instrText xml:space="preserve"> PAGEREF _Toc90887057 \h </w:instrText>
        </w:r>
        <w:r w:rsidR="006C3E84">
          <w:rPr>
            <w:noProof/>
            <w:webHidden/>
          </w:rPr>
        </w:r>
        <w:r w:rsidR="006C3E84">
          <w:rPr>
            <w:noProof/>
            <w:webHidden/>
          </w:rPr>
          <w:fldChar w:fldCharType="separate"/>
        </w:r>
        <w:r w:rsidR="002701FF">
          <w:rPr>
            <w:noProof/>
            <w:webHidden/>
          </w:rPr>
          <w:t>16</w:t>
        </w:r>
        <w:r w:rsidR="006C3E84">
          <w:rPr>
            <w:noProof/>
            <w:webHidden/>
          </w:rPr>
          <w:fldChar w:fldCharType="end"/>
        </w:r>
      </w:hyperlink>
    </w:p>
    <w:p w14:paraId="2808BBF4" w14:textId="12385156"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58" w:history="1">
        <w:r w:rsidR="006C3E84" w:rsidRPr="00686AAE">
          <w:rPr>
            <w:rStyle w:val="Hipervnculo"/>
            <w:noProof/>
          </w:rPr>
          <w:t>3.4</w:t>
        </w:r>
        <w:r w:rsidR="006C3E84">
          <w:rPr>
            <w:rFonts w:asciiTheme="minorHAnsi" w:eastAsiaTheme="minorEastAsia" w:hAnsiTheme="minorHAnsi"/>
            <w:noProof/>
            <w:lang w:eastAsia="es-EC"/>
          </w:rPr>
          <w:tab/>
        </w:r>
        <w:r w:rsidR="006C3E84" w:rsidRPr="00686AAE">
          <w:rPr>
            <w:rStyle w:val="Hipervnculo"/>
            <w:i/>
            <w:iCs/>
            <w:noProof/>
          </w:rPr>
          <w:t>Sprint</w:t>
        </w:r>
        <w:r w:rsidR="006C3E84" w:rsidRPr="00686AAE">
          <w:rPr>
            <w:rStyle w:val="Hipervnculo"/>
            <w:noProof/>
          </w:rPr>
          <w:t xml:space="preserve"> 3. Roles y autorizaciones</w:t>
        </w:r>
        <w:r w:rsidR="006C3E84">
          <w:rPr>
            <w:noProof/>
            <w:webHidden/>
          </w:rPr>
          <w:tab/>
        </w:r>
        <w:r w:rsidR="006C3E84">
          <w:rPr>
            <w:noProof/>
            <w:webHidden/>
          </w:rPr>
          <w:fldChar w:fldCharType="begin"/>
        </w:r>
        <w:r w:rsidR="006C3E84">
          <w:rPr>
            <w:noProof/>
            <w:webHidden/>
          </w:rPr>
          <w:instrText xml:space="preserve"> PAGEREF _Toc90887058 \h </w:instrText>
        </w:r>
        <w:r w:rsidR="006C3E84">
          <w:rPr>
            <w:noProof/>
            <w:webHidden/>
          </w:rPr>
        </w:r>
        <w:r w:rsidR="006C3E84">
          <w:rPr>
            <w:noProof/>
            <w:webHidden/>
          </w:rPr>
          <w:fldChar w:fldCharType="separate"/>
        </w:r>
        <w:r w:rsidR="002701FF">
          <w:rPr>
            <w:noProof/>
            <w:webHidden/>
          </w:rPr>
          <w:t>19</w:t>
        </w:r>
        <w:r w:rsidR="006C3E84">
          <w:rPr>
            <w:noProof/>
            <w:webHidden/>
          </w:rPr>
          <w:fldChar w:fldCharType="end"/>
        </w:r>
      </w:hyperlink>
    </w:p>
    <w:p w14:paraId="721F58E1" w14:textId="0F9468D7"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59" w:history="1">
        <w:r w:rsidR="006C3E84" w:rsidRPr="00686AAE">
          <w:rPr>
            <w:rStyle w:val="Hipervnculo"/>
            <w:noProof/>
          </w:rPr>
          <w:t>3.5</w:t>
        </w:r>
        <w:r w:rsidR="006C3E84">
          <w:rPr>
            <w:rFonts w:asciiTheme="minorHAnsi" w:eastAsiaTheme="minorEastAsia" w:hAnsiTheme="minorHAnsi"/>
            <w:noProof/>
            <w:lang w:eastAsia="es-EC"/>
          </w:rPr>
          <w:tab/>
        </w:r>
        <w:r w:rsidR="006C3E84" w:rsidRPr="00686AAE">
          <w:rPr>
            <w:rStyle w:val="Hipervnculo"/>
            <w:i/>
            <w:iCs/>
            <w:noProof/>
          </w:rPr>
          <w:t>Sprint</w:t>
        </w:r>
        <w:r w:rsidR="006C3E84" w:rsidRPr="00686AAE">
          <w:rPr>
            <w:rStyle w:val="Hipervnculo"/>
            <w:noProof/>
          </w:rPr>
          <w:t xml:space="preserve"> 4. Creación de encuestas</w:t>
        </w:r>
        <w:r w:rsidR="006C3E84">
          <w:rPr>
            <w:noProof/>
            <w:webHidden/>
          </w:rPr>
          <w:tab/>
        </w:r>
        <w:r w:rsidR="006C3E84">
          <w:rPr>
            <w:noProof/>
            <w:webHidden/>
          </w:rPr>
          <w:fldChar w:fldCharType="begin"/>
        </w:r>
        <w:r w:rsidR="006C3E84">
          <w:rPr>
            <w:noProof/>
            <w:webHidden/>
          </w:rPr>
          <w:instrText xml:space="preserve"> PAGEREF _Toc90887059 \h </w:instrText>
        </w:r>
        <w:r w:rsidR="006C3E84">
          <w:rPr>
            <w:noProof/>
            <w:webHidden/>
          </w:rPr>
        </w:r>
        <w:r w:rsidR="006C3E84">
          <w:rPr>
            <w:noProof/>
            <w:webHidden/>
          </w:rPr>
          <w:fldChar w:fldCharType="separate"/>
        </w:r>
        <w:r w:rsidR="002701FF">
          <w:rPr>
            <w:noProof/>
            <w:webHidden/>
          </w:rPr>
          <w:t>19</w:t>
        </w:r>
        <w:r w:rsidR="006C3E84">
          <w:rPr>
            <w:noProof/>
            <w:webHidden/>
          </w:rPr>
          <w:fldChar w:fldCharType="end"/>
        </w:r>
      </w:hyperlink>
    </w:p>
    <w:p w14:paraId="37A19664" w14:textId="09F1C950"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60" w:history="1">
        <w:r w:rsidR="006C3E84" w:rsidRPr="00686AAE">
          <w:rPr>
            <w:rStyle w:val="Hipervnculo"/>
            <w:noProof/>
          </w:rPr>
          <w:t>3.6</w:t>
        </w:r>
        <w:r w:rsidR="006C3E84">
          <w:rPr>
            <w:rFonts w:asciiTheme="minorHAnsi" w:eastAsiaTheme="minorEastAsia" w:hAnsiTheme="minorHAnsi"/>
            <w:noProof/>
            <w:lang w:eastAsia="es-EC"/>
          </w:rPr>
          <w:tab/>
        </w:r>
        <w:r w:rsidR="006C3E84" w:rsidRPr="00686AAE">
          <w:rPr>
            <w:rStyle w:val="Hipervnculo"/>
            <w:i/>
            <w:iCs/>
            <w:noProof/>
          </w:rPr>
          <w:t>Sprint</w:t>
        </w:r>
        <w:r w:rsidR="006C3E84" w:rsidRPr="00686AAE">
          <w:rPr>
            <w:rStyle w:val="Hipervnculo"/>
            <w:noProof/>
          </w:rPr>
          <w:t xml:space="preserve"> 5. Visualización de encuestas</w:t>
        </w:r>
        <w:r w:rsidR="006C3E84">
          <w:rPr>
            <w:noProof/>
            <w:webHidden/>
          </w:rPr>
          <w:tab/>
        </w:r>
        <w:r w:rsidR="006C3E84">
          <w:rPr>
            <w:noProof/>
            <w:webHidden/>
          </w:rPr>
          <w:fldChar w:fldCharType="begin"/>
        </w:r>
        <w:r w:rsidR="006C3E84">
          <w:rPr>
            <w:noProof/>
            <w:webHidden/>
          </w:rPr>
          <w:instrText xml:space="preserve"> PAGEREF _Toc90887060 \h </w:instrText>
        </w:r>
        <w:r w:rsidR="006C3E84">
          <w:rPr>
            <w:noProof/>
            <w:webHidden/>
          </w:rPr>
        </w:r>
        <w:r w:rsidR="006C3E84">
          <w:rPr>
            <w:noProof/>
            <w:webHidden/>
          </w:rPr>
          <w:fldChar w:fldCharType="separate"/>
        </w:r>
        <w:r w:rsidR="002701FF">
          <w:rPr>
            <w:noProof/>
            <w:webHidden/>
          </w:rPr>
          <w:t>20</w:t>
        </w:r>
        <w:r w:rsidR="006C3E84">
          <w:rPr>
            <w:noProof/>
            <w:webHidden/>
          </w:rPr>
          <w:fldChar w:fldCharType="end"/>
        </w:r>
      </w:hyperlink>
    </w:p>
    <w:p w14:paraId="4D134E79" w14:textId="64F69AFC"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61" w:history="1">
        <w:r w:rsidR="006C3E84" w:rsidRPr="00686AAE">
          <w:rPr>
            <w:rStyle w:val="Hipervnculo"/>
            <w:noProof/>
          </w:rPr>
          <w:t>3.7</w:t>
        </w:r>
        <w:r w:rsidR="006C3E84">
          <w:rPr>
            <w:rFonts w:asciiTheme="minorHAnsi" w:eastAsiaTheme="minorEastAsia" w:hAnsiTheme="minorHAnsi"/>
            <w:noProof/>
            <w:lang w:eastAsia="es-EC"/>
          </w:rPr>
          <w:tab/>
        </w:r>
        <w:r w:rsidR="006C3E84" w:rsidRPr="00686AAE">
          <w:rPr>
            <w:rStyle w:val="Hipervnculo"/>
            <w:i/>
            <w:iCs/>
            <w:noProof/>
          </w:rPr>
          <w:t>Sprint</w:t>
        </w:r>
        <w:r w:rsidR="006C3E84" w:rsidRPr="00686AAE">
          <w:rPr>
            <w:rStyle w:val="Hipervnculo"/>
            <w:noProof/>
          </w:rPr>
          <w:t xml:space="preserve"> 6. Despliegue del sistema y pruebas</w:t>
        </w:r>
        <w:r w:rsidR="006C3E84">
          <w:rPr>
            <w:noProof/>
            <w:webHidden/>
          </w:rPr>
          <w:tab/>
        </w:r>
        <w:r w:rsidR="006C3E84">
          <w:rPr>
            <w:noProof/>
            <w:webHidden/>
          </w:rPr>
          <w:fldChar w:fldCharType="begin"/>
        </w:r>
        <w:r w:rsidR="006C3E84">
          <w:rPr>
            <w:noProof/>
            <w:webHidden/>
          </w:rPr>
          <w:instrText xml:space="preserve"> PAGEREF _Toc90887061 \h </w:instrText>
        </w:r>
        <w:r w:rsidR="006C3E84">
          <w:rPr>
            <w:noProof/>
            <w:webHidden/>
          </w:rPr>
        </w:r>
        <w:r w:rsidR="006C3E84">
          <w:rPr>
            <w:noProof/>
            <w:webHidden/>
          </w:rPr>
          <w:fldChar w:fldCharType="separate"/>
        </w:r>
        <w:r w:rsidR="002701FF">
          <w:rPr>
            <w:noProof/>
            <w:webHidden/>
          </w:rPr>
          <w:t>22</w:t>
        </w:r>
        <w:r w:rsidR="006C3E84">
          <w:rPr>
            <w:noProof/>
            <w:webHidden/>
          </w:rPr>
          <w:fldChar w:fldCharType="end"/>
        </w:r>
      </w:hyperlink>
    </w:p>
    <w:p w14:paraId="78B6511E" w14:textId="3C00B06C" w:rsidR="006C3E84" w:rsidRDefault="00E14718">
      <w:pPr>
        <w:pStyle w:val="TDC1"/>
        <w:tabs>
          <w:tab w:val="left" w:pos="440"/>
          <w:tab w:val="right" w:leader="dot" w:pos="8494"/>
        </w:tabs>
        <w:rPr>
          <w:rFonts w:asciiTheme="minorHAnsi" w:eastAsiaTheme="minorEastAsia" w:hAnsiTheme="minorHAnsi"/>
          <w:noProof/>
          <w:lang w:eastAsia="es-EC"/>
        </w:rPr>
      </w:pPr>
      <w:hyperlink w:anchor="_Toc90887062" w:history="1">
        <w:r w:rsidR="006C3E84" w:rsidRPr="00686AAE">
          <w:rPr>
            <w:rStyle w:val="Hipervnculo"/>
            <w:noProof/>
          </w:rPr>
          <w:t>4</w:t>
        </w:r>
        <w:r w:rsidR="006C3E84">
          <w:rPr>
            <w:rFonts w:asciiTheme="minorHAnsi" w:eastAsiaTheme="minorEastAsia" w:hAnsiTheme="minorHAnsi"/>
            <w:noProof/>
            <w:lang w:eastAsia="es-EC"/>
          </w:rPr>
          <w:tab/>
        </w:r>
        <w:r w:rsidR="006C3E84" w:rsidRPr="00686AAE">
          <w:rPr>
            <w:rStyle w:val="Hipervnculo"/>
            <w:noProof/>
          </w:rPr>
          <w:t>Conclusiones y Recomendaciones</w:t>
        </w:r>
        <w:r w:rsidR="006C3E84">
          <w:rPr>
            <w:noProof/>
            <w:webHidden/>
          </w:rPr>
          <w:tab/>
        </w:r>
        <w:r w:rsidR="006C3E84">
          <w:rPr>
            <w:noProof/>
            <w:webHidden/>
          </w:rPr>
          <w:fldChar w:fldCharType="begin"/>
        </w:r>
        <w:r w:rsidR="006C3E84">
          <w:rPr>
            <w:noProof/>
            <w:webHidden/>
          </w:rPr>
          <w:instrText xml:space="preserve"> PAGEREF _Toc90887062 \h </w:instrText>
        </w:r>
        <w:r w:rsidR="006C3E84">
          <w:rPr>
            <w:noProof/>
            <w:webHidden/>
          </w:rPr>
        </w:r>
        <w:r w:rsidR="006C3E84">
          <w:rPr>
            <w:noProof/>
            <w:webHidden/>
          </w:rPr>
          <w:fldChar w:fldCharType="separate"/>
        </w:r>
        <w:r w:rsidR="002701FF">
          <w:rPr>
            <w:noProof/>
            <w:webHidden/>
          </w:rPr>
          <w:t>25</w:t>
        </w:r>
        <w:r w:rsidR="006C3E84">
          <w:rPr>
            <w:noProof/>
            <w:webHidden/>
          </w:rPr>
          <w:fldChar w:fldCharType="end"/>
        </w:r>
      </w:hyperlink>
    </w:p>
    <w:p w14:paraId="0552F1F3" w14:textId="2F8F208E"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63" w:history="1">
        <w:r w:rsidR="006C3E84" w:rsidRPr="00686AAE">
          <w:rPr>
            <w:rStyle w:val="Hipervnculo"/>
            <w:noProof/>
          </w:rPr>
          <w:t>4.1</w:t>
        </w:r>
        <w:r w:rsidR="006C3E84">
          <w:rPr>
            <w:rFonts w:asciiTheme="minorHAnsi" w:eastAsiaTheme="minorEastAsia" w:hAnsiTheme="minorHAnsi"/>
            <w:noProof/>
            <w:lang w:eastAsia="es-EC"/>
          </w:rPr>
          <w:tab/>
        </w:r>
        <w:r w:rsidR="006C3E84" w:rsidRPr="00686AAE">
          <w:rPr>
            <w:rStyle w:val="Hipervnculo"/>
            <w:noProof/>
          </w:rPr>
          <w:t>Conclusiones</w:t>
        </w:r>
        <w:r w:rsidR="006C3E84">
          <w:rPr>
            <w:noProof/>
            <w:webHidden/>
          </w:rPr>
          <w:tab/>
        </w:r>
        <w:r w:rsidR="006C3E84">
          <w:rPr>
            <w:noProof/>
            <w:webHidden/>
          </w:rPr>
          <w:fldChar w:fldCharType="begin"/>
        </w:r>
        <w:r w:rsidR="006C3E84">
          <w:rPr>
            <w:noProof/>
            <w:webHidden/>
          </w:rPr>
          <w:instrText xml:space="preserve"> PAGEREF _Toc90887063 \h </w:instrText>
        </w:r>
        <w:r w:rsidR="006C3E84">
          <w:rPr>
            <w:noProof/>
            <w:webHidden/>
          </w:rPr>
        </w:r>
        <w:r w:rsidR="006C3E84">
          <w:rPr>
            <w:noProof/>
            <w:webHidden/>
          </w:rPr>
          <w:fldChar w:fldCharType="separate"/>
        </w:r>
        <w:r w:rsidR="002701FF">
          <w:rPr>
            <w:noProof/>
            <w:webHidden/>
          </w:rPr>
          <w:t>25</w:t>
        </w:r>
        <w:r w:rsidR="006C3E84">
          <w:rPr>
            <w:noProof/>
            <w:webHidden/>
          </w:rPr>
          <w:fldChar w:fldCharType="end"/>
        </w:r>
      </w:hyperlink>
    </w:p>
    <w:p w14:paraId="5A18A91A" w14:textId="65DA18C4"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64" w:history="1">
        <w:r w:rsidR="006C3E84" w:rsidRPr="00686AAE">
          <w:rPr>
            <w:rStyle w:val="Hipervnculo"/>
            <w:noProof/>
          </w:rPr>
          <w:t>4.2</w:t>
        </w:r>
        <w:r w:rsidR="006C3E84">
          <w:rPr>
            <w:rFonts w:asciiTheme="minorHAnsi" w:eastAsiaTheme="minorEastAsia" w:hAnsiTheme="minorHAnsi"/>
            <w:noProof/>
            <w:lang w:eastAsia="es-EC"/>
          </w:rPr>
          <w:tab/>
        </w:r>
        <w:r w:rsidR="006C3E84" w:rsidRPr="00686AAE">
          <w:rPr>
            <w:rStyle w:val="Hipervnculo"/>
            <w:noProof/>
          </w:rPr>
          <w:t>Recomendaciones</w:t>
        </w:r>
        <w:r w:rsidR="006C3E84">
          <w:rPr>
            <w:noProof/>
            <w:webHidden/>
          </w:rPr>
          <w:tab/>
        </w:r>
        <w:r w:rsidR="006C3E84">
          <w:rPr>
            <w:noProof/>
            <w:webHidden/>
          </w:rPr>
          <w:fldChar w:fldCharType="begin"/>
        </w:r>
        <w:r w:rsidR="006C3E84">
          <w:rPr>
            <w:noProof/>
            <w:webHidden/>
          </w:rPr>
          <w:instrText xml:space="preserve"> PAGEREF _Toc90887064 \h </w:instrText>
        </w:r>
        <w:r w:rsidR="006C3E84">
          <w:rPr>
            <w:noProof/>
            <w:webHidden/>
          </w:rPr>
        </w:r>
        <w:r w:rsidR="006C3E84">
          <w:rPr>
            <w:noProof/>
            <w:webHidden/>
          </w:rPr>
          <w:fldChar w:fldCharType="separate"/>
        </w:r>
        <w:r w:rsidR="002701FF">
          <w:rPr>
            <w:noProof/>
            <w:webHidden/>
          </w:rPr>
          <w:t>26</w:t>
        </w:r>
        <w:r w:rsidR="006C3E84">
          <w:rPr>
            <w:noProof/>
            <w:webHidden/>
          </w:rPr>
          <w:fldChar w:fldCharType="end"/>
        </w:r>
      </w:hyperlink>
    </w:p>
    <w:p w14:paraId="7F1C42A0" w14:textId="243E58A2" w:rsidR="006C3E84" w:rsidRDefault="00E14718">
      <w:pPr>
        <w:pStyle w:val="TDC1"/>
        <w:tabs>
          <w:tab w:val="left" w:pos="440"/>
          <w:tab w:val="right" w:leader="dot" w:pos="8494"/>
        </w:tabs>
        <w:rPr>
          <w:rFonts w:asciiTheme="minorHAnsi" w:eastAsiaTheme="minorEastAsia" w:hAnsiTheme="minorHAnsi"/>
          <w:noProof/>
          <w:lang w:eastAsia="es-EC"/>
        </w:rPr>
      </w:pPr>
      <w:hyperlink w:anchor="_Toc90887065" w:history="1">
        <w:r w:rsidR="006C3E84" w:rsidRPr="00686AAE">
          <w:rPr>
            <w:rStyle w:val="Hipervnculo"/>
            <w:noProof/>
          </w:rPr>
          <w:t>5</w:t>
        </w:r>
        <w:r w:rsidR="006C3E84">
          <w:rPr>
            <w:rFonts w:asciiTheme="minorHAnsi" w:eastAsiaTheme="minorEastAsia" w:hAnsiTheme="minorHAnsi"/>
            <w:noProof/>
            <w:lang w:eastAsia="es-EC"/>
          </w:rPr>
          <w:tab/>
        </w:r>
        <w:r w:rsidR="006C3E84" w:rsidRPr="00686AAE">
          <w:rPr>
            <w:rStyle w:val="Hipervnculo"/>
            <w:noProof/>
          </w:rPr>
          <w:t>Referencias Bibliográficas</w:t>
        </w:r>
        <w:r w:rsidR="006C3E84">
          <w:rPr>
            <w:noProof/>
            <w:webHidden/>
          </w:rPr>
          <w:tab/>
        </w:r>
        <w:r w:rsidR="006C3E84">
          <w:rPr>
            <w:noProof/>
            <w:webHidden/>
          </w:rPr>
          <w:fldChar w:fldCharType="begin"/>
        </w:r>
        <w:r w:rsidR="006C3E84">
          <w:rPr>
            <w:noProof/>
            <w:webHidden/>
          </w:rPr>
          <w:instrText xml:space="preserve"> PAGEREF _Toc90887065 \h </w:instrText>
        </w:r>
        <w:r w:rsidR="006C3E84">
          <w:rPr>
            <w:noProof/>
            <w:webHidden/>
          </w:rPr>
        </w:r>
        <w:r w:rsidR="006C3E84">
          <w:rPr>
            <w:noProof/>
            <w:webHidden/>
          </w:rPr>
          <w:fldChar w:fldCharType="separate"/>
        </w:r>
        <w:r w:rsidR="002701FF">
          <w:rPr>
            <w:noProof/>
            <w:webHidden/>
          </w:rPr>
          <w:t>27</w:t>
        </w:r>
        <w:r w:rsidR="006C3E84">
          <w:rPr>
            <w:noProof/>
            <w:webHidden/>
          </w:rPr>
          <w:fldChar w:fldCharType="end"/>
        </w:r>
      </w:hyperlink>
    </w:p>
    <w:p w14:paraId="7A3501D0" w14:textId="1C3E27C5" w:rsidR="006C3E84" w:rsidRDefault="00E14718">
      <w:pPr>
        <w:pStyle w:val="TDC1"/>
        <w:tabs>
          <w:tab w:val="left" w:pos="440"/>
          <w:tab w:val="right" w:leader="dot" w:pos="8494"/>
        </w:tabs>
        <w:rPr>
          <w:rFonts w:asciiTheme="minorHAnsi" w:eastAsiaTheme="minorEastAsia" w:hAnsiTheme="minorHAnsi"/>
          <w:noProof/>
          <w:lang w:eastAsia="es-EC"/>
        </w:rPr>
      </w:pPr>
      <w:hyperlink w:anchor="_Toc90887066" w:history="1">
        <w:r w:rsidR="006C3E84" w:rsidRPr="00686AAE">
          <w:rPr>
            <w:rStyle w:val="Hipervnculo"/>
            <w:noProof/>
          </w:rPr>
          <w:t>6</w:t>
        </w:r>
        <w:r w:rsidR="006C3E84">
          <w:rPr>
            <w:rFonts w:asciiTheme="minorHAnsi" w:eastAsiaTheme="minorEastAsia" w:hAnsiTheme="minorHAnsi"/>
            <w:noProof/>
            <w:lang w:eastAsia="es-EC"/>
          </w:rPr>
          <w:tab/>
        </w:r>
        <w:r w:rsidR="006C3E84" w:rsidRPr="00686AAE">
          <w:rPr>
            <w:rStyle w:val="Hipervnculo"/>
            <w:noProof/>
          </w:rPr>
          <w:t>ANEXOS</w:t>
        </w:r>
        <w:r w:rsidR="006C3E84">
          <w:rPr>
            <w:noProof/>
            <w:webHidden/>
          </w:rPr>
          <w:tab/>
        </w:r>
        <w:r w:rsidR="006C3E84">
          <w:rPr>
            <w:noProof/>
            <w:webHidden/>
          </w:rPr>
          <w:fldChar w:fldCharType="begin"/>
        </w:r>
        <w:r w:rsidR="006C3E84">
          <w:rPr>
            <w:noProof/>
            <w:webHidden/>
          </w:rPr>
          <w:instrText xml:space="preserve"> PAGEREF _Toc90887066 \h </w:instrText>
        </w:r>
        <w:r w:rsidR="006C3E84">
          <w:rPr>
            <w:noProof/>
            <w:webHidden/>
          </w:rPr>
        </w:r>
        <w:r w:rsidR="006C3E84">
          <w:rPr>
            <w:noProof/>
            <w:webHidden/>
          </w:rPr>
          <w:fldChar w:fldCharType="separate"/>
        </w:r>
        <w:r w:rsidR="002701FF">
          <w:rPr>
            <w:noProof/>
            <w:webHidden/>
          </w:rPr>
          <w:t>i</w:t>
        </w:r>
        <w:r w:rsidR="006C3E84">
          <w:rPr>
            <w:noProof/>
            <w:webHidden/>
          </w:rPr>
          <w:fldChar w:fldCharType="end"/>
        </w:r>
      </w:hyperlink>
    </w:p>
    <w:p w14:paraId="5E9374FB" w14:textId="6AC859BF"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67" w:history="1">
        <w:r w:rsidR="006C3E84" w:rsidRPr="00686AAE">
          <w:rPr>
            <w:rStyle w:val="Hipervnculo"/>
            <w:noProof/>
          </w:rPr>
          <w:t>6.1</w:t>
        </w:r>
        <w:r w:rsidR="006C3E84">
          <w:rPr>
            <w:rFonts w:asciiTheme="minorHAnsi" w:eastAsiaTheme="minorEastAsia" w:hAnsiTheme="minorHAnsi"/>
            <w:noProof/>
            <w:lang w:eastAsia="es-EC"/>
          </w:rPr>
          <w:tab/>
        </w:r>
        <w:r w:rsidR="006C3E84" w:rsidRPr="00686AAE">
          <w:rPr>
            <w:rStyle w:val="Hipervnculo"/>
            <w:noProof/>
          </w:rPr>
          <w:t>Manual Técnico</w:t>
        </w:r>
        <w:r w:rsidR="006C3E84">
          <w:rPr>
            <w:noProof/>
            <w:webHidden/>
          </w:rPr>
          <w:tab/>
        </w:r>
        <w:r w:rsidR="006C3E84">
          <w:rPr>
            <w:noProof/>
            <w:webHidden/>
          </w:rPr>
          <w:fldChar w:fldCharType="begin"/>
        </w:r>
        <w:r w:rsidR="006C3E84">
          <w:rPr>
            <w:noProof/>
            <w:webHidden/>
          </w:rPr>
          <w:instrText xml:space="preserve"> PAGEREF _Toc90887067 \h </w:instrText>
        </w:r>
        <w:r w:rsidR="006C3E84">
          <w:rPr>
            <w:noProof/>
            <w:webHidden/>
          </w:rPr>
        </w:r>
        <w:r w:rsidR="006C3E84">
          <w:rPr>
            <w:noProof/>
            <w:webHidden/>
          </w:rPr>
          <w:fldChar w:fldCharType="separate"/>
        </w:r>
        <w:r w:rsidR="002701FF">
          <w:rPr>
            <w:noProof/>
            <w:webHidden/>
          </w:rPr>
          <w:t>i</w:t>
        </w:r>
        <w:r w:rsidR="006C3E84">
          <w:rPr>
            <w:noProof/>
            <w:webHidden/>
          </w:rPr>
          <w:fldChar w:fldCharType="end"/>
        </w:r>
      </w:hyperlink>
    </w:p>
    <w:p w14:paraId="59FBBB17" w14:textId="4C21B628"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68" w:history="1">
        <w:r w:rsidR="006C3E84" w:rsidRPr="00686AAE">
          <w:rPr>
            <w:rStyle w:val="Hipervnculo"/>
            <w:noProof/>
          </w:rPr>
          <w:t>6.2</w:t>
        </w:r>
        <w:r w:rsidR="006C3E84">
          <w:rPr>
            <w:rFonts w:asciiTheme="minorHAnsi" w:eastAsiaTheme="minorEastAsia" w:hAnsiTheme="minorHAnsi"/>
            <w:noProof/>
            <w:lang w:eastAsia="es-EC"/>
          </w:rPr>
          <w:tab/>
        </w:r>
        <w:r w:rsidR="006C3E84" w:rsidRPr="00686AAE">
          <w:rPr>
            <w:rStyle w:val="Hipervnculo"/>
            <w:noProof/>
          </w:rPr>
          <w:t>Manual de Usuario</w:t>
        </w:r>
        <w:r w:rsidR="006C3E84">
          <w:rPr>
            <w:noProof/>
            <w:webHidden/>
          </w:rPr>
          <w:tab/>
        </w:r>
        <w:r w:rsidR="006C3E84">
          <w:rPr>
            <w:noProof/>
            <w:webHidden/>
          </w:rPr>
          <w:fldChar w:fldCharType="begin"/>
        </w:r>
        <w:r w:rsidR="006C3E84">
          <w:rPr>
            <w:noProof/>
            <w:webHidden/>
          </w:rPr>
          <w:instrText xml:space="preserve"> PAGEREF _Toc90887068 \h </w:instrText>
        </w:r>
        <w:r w:rsidR="006C3E84">
          <w:rPr>
            <w:noProof/>
            <w:webHidden/>
          </w:rPr>
        </w:r>
        <w:r w:rsidR="006C3E84">
          <w:rPr>
            <w:noProof/>
            <w:webHidden/>
          </w:rPr>
          <w:fldChar w:fldCharType="separate"/>
        </w:r>
        <w:r w:rsidR="002701FF">
          <w:rPr>
            <w:noProof/>
            <w:webHidden/>
          </w:rPr>
          <w:t>i</w:t>
        </w:r>
        <w:r w:rsidR="006C3E84">
          <w:rPr>
            <w:noProof/>
            <w:webHidden/>
          </w:rPr>
          <w:fldChar w:fldCharType="end"/>
        </w:r>
      </w:hyperlink>
    </w:p>
    <w:p w14:paraId="29454F80" w14:textId="3309F2F7" w:rsidR="006C3E84" w:rsidRDefault="00E14718">
      <w:pPr>
        <w:pStyle w:val="TDC2"/>
        <w:tabs>
          <w:tab w:val="left" w:pos="880"/>
          <w:tab w:val="right" w:leader="dot" w:pos="8494"/>
        </w:tabs>
        <w:rPr>
          <w:rFonts w:asciiTheme="minorHAnsi" w:eastAsiaTheme="minorEastAsia" w:hAnsiTheme="minorHAnsi"/>
          <w:noProof/>
          <w:lang w:eastAsia="es-EC"/>
        </w:rPr>
      </w:pPr>
      <w:hyperlink w:anchor="_Toc90887069" w:history="1">
        <w:r w:rsidR="006C3E84" w:rsidRPr="00686AAE">
          <w:rPr>
            <w:rStyle w:val="Hipervnculo"/>
            <w:noProof/>
          </w:rPr>
          <w:t>6.3</w:t>
        </w:r>
        <w:r w:rsidR="006C3E84">
          <w:rPr>
            <w:rFonts w:asciiTheme="minorHAnsi" w:eastAsiaTheme="minorEastAsia" w:hAnsiTheme="minorHAnsi"/>
            <w:noProof/>
            <w:lang w:eastAsia="es-EC"/>
          </w:rPr>
          <w:tab/>
        </w:r>
        <w:r w:rsidR="006C3E84" w:rsidRPr="00686AAE">
          <w:rPr>
            <w:rStyle w:val="Hipervnculo"/>
            <w:noProof/>
          </w:rPr>
          <w:t>Manual de Instalación</w:t>
        </w:r>
        <w:r w:rsidR="006C3E84">
          <w:rPr>
            <w:noProof/>
            <w:webHidden/>
          </w:rPr>
          <w:tab/>
        </w:r>
        <w:r w:rsidR="006C3E84">
          <w:rPr>
            <w:noProof/>
            <w:webHidden/>
          </w:rPr>
          <w:fldChar w:fldCharType="begin"/>
        </w:r>
        <w:r w:rsidR="006C3E84">
          <w:rPr>
            <w:noProof/>
            <w:webHidden/>
          </w:rPr>
          <w:instrText xml:space="preserve"> PAGEREF _Toc90887069 \h </w:instrText>
        </w:r>
        <w:r w:rsidR="006C3E84">
          <w:rPr>
            <w:noProof/>
            <w:webHidden/>
          </w:rPr>
        </w:r>
        <w:r w:rsidR="006C3E84">
          <w:rPr>
            <w:noProof/>
            <w:webHidden/>
          </w:rPr>
          <w:fldChar w:fldCharType="separate"/>
        </w:r>
        <w:r w:rsidR="002701FF">
          <w:rPr>
            <w:noProof/>
            <w:webHidden/>
          </w:rPr>
          <w:t>i</w:t>
        </w:r>
        <w:r w:rsidR="006C3E84">
          <w:rPr>
            <w:noProof/>
            <w:webHidden/>
          </w:rPr>
          <w:fldChar w:fldCharType="end"/>
        </w:r>
      </w:hyperlink>
    </w:p>
    <w:p w14:paraId="66C84A22" w14:textId="6307BBC9" w:rsidR="00725089" w:rsidRPr="00D147C5" w:rsidRDefault="00EB0249" w:rsidP="00B67AE7">
      <w:r w:rsidRPr="00D147C5">
        <w:fldChar w:fldCharType="end"/>
      </w:r>
    </w:p>
    <w:p w14:paraId="00D9280B" w14:textId="77777777" w:rsidR="00D17130" w:rsidRPr="00D147C5" w:rsidRDefault="00D17130">
      <w:pPr>
        <w:spacing w:line="259" w:lineRule="auto"/>
        <w:jc w:val="left"/>
        <w:rPr>
          <w:b/>
          <w:sz w:val="32"/>
          <w:szCs w:val="32"/>
        </w:rPr>
      </w:pPr>
      <w:r w:rsidRPr="00D147C5">
        <w:rPr>
          <w:b/>
          <w:sz w:val="32"/>
          <w:szCs w:val="32"/>
        </w:rPr>
        <w:br w:type="page"/>
      </w:r>
    </w:p>
    <w:p w14:paraId="7576061C" w14:textId="789A7B44" w:rsidR="00815997" w:rsidRPr="00D147C5" w:rsidRDefault="00815997" w:rsidP="00815997">
      <w:pPr>
        <w:jc w:val="center"/>
        <w:rPr>
          <w:b/>
          <w:sz w:val="32"/>
          <w:szCs w:val="32"/>
        </w:rPr>
      </w:pPr>
      <w:r w:rsidRPr="00D147C5">
        <w:rPr>
          <w:b/>
          <w:sz w:val="32"/>
          <w:szCs w:val="32"/>
        </w:rPr>
        <w:lastRenderedPageBreak/>
        <w:t xml:space="preserve">ÍNDICE DE </w:t>
      </w:r>
      <w:r w:rsidR="00193989">
        <w:rPr>
          <w:b/>
          <w:sz w:val="32"/>
          <w:szCs w:val="32"/>
        </w:rPr>
        <w:t>FIGURAS</w:t>
      </w:r>
    </w:p>
    <w:p w14:paraId="04B24E83" w14:textId="0F784C27" w:rsidR="006C3E84" w:rsidRDefault="00193989">
      <w:pPr>
        <w:pStyle w:val="Tabladeilustraciones"/>
        <w:tabs>
          <w:tab w:val="right" w:leader="dot" w:pos="8494"/>
        </w:tabs>
        <w:rPr>
          <w:rFonts w:asciiTheme="minorHAnsi" w:eastAsiaTheme="minorEastAsia" w:hAnsiTheme="minorHAnsi"/>
          <w:noProof/>
          <w:lang w:eastAsia="es-EC"/>
        </w:rPr>
      </w:pPr>
      <w:r>
        <w:fldChar w:fldCharType="begin"/>
      </w:r>
      <w:r>
        <w:instrText xml:space="preserve"> TOC \h \z \c "Fig." </w:instrText>
      </w:r>
      <w:r>
        <w:fldChar w:fldCharType="separate"/>
      </w:r>
      <w:hyperlink w:anchor="_Toc90887070" w:history="1">
        <w:r w:rsidR="006C3E84" w:rsidRPr="00582324">
          <w:rPr>
            <w:rStyle w:val="Hipervnculo"/>
            <w:b/>
            <w:bCs/>
            <w:noProof/>
          </w:rPr>
          <w:t>Fig. 1:</w:t>
        </w:r>
        <w:r w:rsidR="006C3E84" w:rsidRPr="00582324">
          <w:rPr>
            <w:rStyle w:val="Hipervnculo"/>
            <w:noProof/>
          </w:rPr>
          <w:t xml:space="preserve"> Pagina inicial del Sistema Web</w:t>
        </w:r>
        <w:r w:rsidR="006C3E84">
          <w:rPr>
            <w:noProof/>
            <w:webHidden/>
          </w:rPr>
          <w:tab/>
        </w:r>
        <w:r w:rsidR="006C3E84">
          <w:rPr>
            <w:noProof/>
            <w:webHidden/>
          </w:rPr>
          <w:fldChar w:fldCharType="begin"/>
        </w:r>
        <w:r w:rsidR="006C3E84">
          <w:rPr>
            <w:noProof/>
            <w:webHidden/>
          </w:rPr>
          <w:instrText xml:space="preserve"> PAGEREF _Toc90887070 \h </w:instrText>
        </w:r>
        <w:r w:rsidR="006C3E84">
          <w:rPr>
            <w:noProof/>
            <w:webHidden/>
          </w:rPr>
        </w:r>
        <w:r w:rsidR="006C3E84">
          <w:rPr>
            <w:noProof/>
            <w:webHidden/>
          </w:rPr>
          <w:fldChar w:fldCharType="separate"/>
        </w:r>
        <w:r w:rsidR="002701FF">
          <w:rPr>
            <w:noProof/>
            <w:webHidden/>
          </w:rPr>
          <w:t>8</w:t>
        </w:r>
        <w:r w:rsidR="006C3E84">
          <w:rPr>
            <w:noProof/>
            <w:webHidden/>
          </w:rPr>
          <w:fldChar w:fldCharType="end"/>
        </w:r>
      </w:hyperlink>
    </w:p>
    <w:p w14:paraId="477AA8AB" w14:textId="5CB483DC" w:rsidR="006C3E84" w:rsidRDefault="00E14718">
      <w:pPr>
        <w:pStyle w:val="Tabladeilustraciones"/>
        <w:tabs>
          <w:tab w:val="right" w:leader="dot" w:pos="8494"/>
        </w:tabs>
        <w:rPr>
          <w:rFonts w:asciiTheme="minorHAnsi" w:eastAsiaTheme="minorEastAsia" w:hAnsiTheme="minorHAnsi"/>
          <w:noProof/>
          <w:lang w:eastAsia="es-EC"/>
        </w:rPr>
      </w:pPr>
      <w:hyperlink w:anchor="_Toc90887071" w:history="1">
        <w:r w:rsidR="006C3E84" w:rsidRPr="00582324">
          <w:rPr>
            <w:rStyle w:val="Hipervnculo"/>
            <w:b/>
            <w:bCs/>
            <w:noProof/>
          </w:rPr>
          <w:t>Fig. 2:</w:t>
        </w:r>
        <w:r w:rsidR="006C3E84" w:rsidRPr="00582324">
          <w:rPr>
            <w:rStyle w:val="Hipervnculo"/>
            <w:noProof/>
          </w:rPr>
          <w:t xml:space="preserve"> Patrón arquitectónico del sistema web</w:t>
        </w:r>
        <w:r w:rsidR="006C3E84">
          <w:rPr>
            <w:noProof/>
            <w:webHidden/>
          </w:rPr>
          <w:tab/>
        </w:r>
        <w:r w:rsidR="006C3E84">
          <w:rPr>
            <w:noProof/>
            <w:webHidden/>
          </w:rPr>
          <w:fldChar w:fldCharType="begin"/>
        </w:r>
        <w:r w:rsidR="006C3E84">
          <w:rPr>
            <w:noProof/>
            <w:webHidden/>
          </w:rPr>
          <w:instrText xml:space="preserve"> PAGEREF _Toc90887071 \h </w:instrText>
        </w:r>
        <w:r w:rsidR="006C3E84">
          <w:rPr>
            <w:noProof/>
            <w:webHidden/>
          </w:rPr>
        </w:r>
        <w:r w:rsidR="006C3E84">
          <w:rPr>
            <w:noProof/>
            <w:webHidden/>
          </w:rPr>
          <w:fldChar w:fldCharType="separate"/>
        </w:r>
        <w:r w:rsidR="002701FF">
          <w:rPr>
            <w:noProof/>
            <w:webHidden/>
          </w:rPr>
          <w:t>10</w:t>
        </w:r>
        <w:r w:rsidR="006C3E84">
          <w:rPr>
            <w:noProof/>
            <w:webHidden/>
          </w:rPr>
          <w:fldChar w:fldCharType="end"/>
        </w:r>
      </w:hyperlink>
    </w:p>
    <w:p w14:paraId="47A580FC" w14:textId="15A5573A" w:rsidR="006C3E84" w:rsidRDefault="00E14718">
      <w:pPr>
        <w:pStyle w:val="Tabladeilustraciones"/>
        <w:tabs>
          <w:tab w:val="right" w:leader="dot" w:pos="8494"/>
        </w:tabs>
        <w:rPr>
          <w:rFonts w:asciiTheme="minorHAnsi" w:eastAsiaTheme="minorEastAsia" w:hAnsiTheme="minorHAnsi"/>
          <w:noProof/>
          <w:lang w:eastAsia="es-EC"/>
        </w:rPr>
      </w:pPr>
      <w:hyperlink w:anchor="_Toc90887072" w:history="1">
        <w:r w:rsidR="006C3E84" w:rsidRPr="00582324">
          <w:rPr>
            <w:rStyle w:val="Hipervnculo"/>
            <w:b/>
            <w:bCs/>
            <w:noProof/>
          </w:rPr>
          <w:t>Fig. 3:</w:t>
        </w:r>
        <w:r w:rsidR="006C3E84" w:rsidRPr="00582324">
          <w:rPr>
            <w:rStyle w:val="Hipervnculo"/>
            <w:noProof/>
          </w:rPr>
          <w:t xml:space="preserve"> Mockup: Módulo inicio de sesión</w:t>
        </w:r>
        <w:r w:rsidR="006C3E84">
          <w:rPr>
            <w:noProof/>
            <w:webHidden/>
          </w:rPr>
          <w:tab/>
        </w:r>
        <w:r w:rsidR="006C3E84">
          <w:rPr>
            <w:noProof/>
            <w:webHidden/>
          </w:rPr>
          <w:fldChar w:fldCharType="begin"/>
        </w:r>
        <w:r w:rsidR="006C3E84">
          <w:rPr>
            <w:noProof/>
            <w:webHidden/>
          </w:rPr>
          <w:instrText xml:space="preserve"> PAGEREF _Toc90887072 \h </w:instrText>
        </w:r>
        <w:r w:rsidR="006C3E84">
          <w:rPr>
            <w:noProof/>
            <w:webHidden/>
          </w:rPr>
        </w:r>
        <w:r w:rsidR="006C3E84">
          <w:rPr>
            <w:noProof/>
            <w:webHidden/>
          </w:rPr>
          <w:fldChar w:fldCharType="separate"/>
        </w:r>
        <w:r w:rsidR="002701FF">
          <w:rPr>
            <w:noProof/>
            <w:webHidden/>
          </w:rPr>
          <w:t>13</w:t>
        </w:r>
        <w:r w:rsidR="006C3E84">
          <w:rPr>
            <w:noProof/>
            <w:webHidden/>
          </w:rPr>
          <w:fldChar w:fldCharType="end"/>
        </w:r>
      </w:hyperlink>
    </w:p>
    <w:p w14:paraId="33522DB9" w14:textId="19A5BA32" w:rsidR="006C3E84" w:rsidRDefault="00E14718">
      <w:pPr>
        <w:pStyle w:val="Tabladeilustraciones"/>
        <w:tabs>
          <w:tab w:val="right" w:leader="dot" w:pos="8494"/>
        </w:tabs>
        <w:rPr>
          <w:rFonts w:asciiTheme="minorHAnsi" w:eastAsiaTheme="minorEastAsia" w:hAnsiTheme="minorHAnsi"/>
          <w:noProof/>
          <w:lang w:eastAsia="es-EC"/>
        </w:rPr>
      </w:pPr>
      <w:hyperlink w:anchor="_Toc90887073" w:history="1">
        <w:r w:rsidR="006C3E84" w:rsidRPr="00582324">
          <w:rPr>
            <w:rStyle w:val="Hipervnculo"/>
            <w:b/>
            <w:bCs/>
            <w:noProof/>
          </w:rPr>
          <w:t>Fig. 4:</w:t>
        </w:r>
        <w:r w:rsidR="006C3E84" w:rsidRPr="00582324">
          <w:rPr>
            <w:rStyle w:val="Hipervnculo"/>
            <w:noProof/>
          </w:rPr>
          <w:t xml:space="preserve"> Mockup: Perfil</w:t>
        </w:r>
        <w:r w:rsidR="006C3E84">
          <w:rPr>
            <w:noProof/>
            <w:webHidden/>
          </w:rPr>
          <w:tab/>
        </w:r>
        <w:r w:rsidR="006C3E84">
          <w:rPr>
            <w:noProof/>
            <w:webHidden/>
          </w:rPr>
          <w:fldChar w:fldCharType="begin"/>
        </w:r>
        <w:r w:rsidR="006C3E84">
          <w:rPr>
            <w:noProof/>
            <w:webHidden/>
          </w:rPr>
          <w:instrText xml:space="preserve"> PAGEREF _Toc90887073 \h </w:instrText>
        </w:r>
        <w:r w:rsidR="006C3E84">
          <w:rPr>
            <w:noProof/>
            <w:webHidden/>
          </w:rPr>
        </w:r>
        <w:r w:rsidR="006C3E84">
          <w:rPr>
            <w:noProof/>
            <w:webHidden/>
          </w:rPr>
          <w:fldChar w:fldCharType="separate"/>
        </w:r>
        <w:r w:rsidR="002701FF">
          <w:rPr>
            <w:noProof/>
            <w:webHidden/>
          </w:rPr>
          <w:t>13</w:t>
        </w:r>
        <w:r w:rsidR="006C3E84">
          <w:rPr>
            <w:noProof/>
            <w:webHidden/>
          </w:rPr>
          <w:fldChar w:fldCharType="end"/>
        </w:r>
      </w:hyperlink>
    </w:p>
    <w:p w14:paraId="72B0D471" w14:textId="35B661CB" w:rsidR="006C3E84" w:rsidRDefault="00E14718">
      <w:pPr>
        <w:pStyle w:val="Tabladeilustraciones"/>
        <w:tabs>
          <w:tab w:val="right" w:leader="dot" w:pos="8494"/>
        </w:tabs>
        <w:rPr>
          <w:rFonts w:asciiTheme="minorHAnsi" w:eastAsiaTheme="minorEastAsia" w:hAnsiTheme="minorHAnsi"/>
          <w:noProof/>
          <w:lang w:eastAsia="es-EC"/>
        </w:rPr>
      </w:pPr>
      <w:hyperlink w:anchor="_Toc90887074" w:history="1">
        <w:r w:rsidR="006C3E84" w:rsidRPr="00582324">
          <w:rPr>
            <w:rStyle w:val="Hipervnculo"/>
            <w:b/>
            <w:bCs/>
            <w:noProof/>
          </w:rPr>
          <w:t>Fig. 5:</w:t>
        </w:r>
        <w:r w:rsidR="006C3E84" w:rsidRPr="00582324">
          <w:rPr>
            <w:rStyle w:val="Hipervnculo"/>
            <w:noProof/>
          </w:rPr>
          <w:t xml:space="preserve"> Diseño de base de datos</w:t>
        </w:r>
        <w:r w:rsidR="006C3E84">
          <w:rPr>
            <w:noProof/>
            <w:webHidden/>
          </w:rPr>
          <w:tab/>
        </w:r>
        <w:r w:rsidR="006C3E84">
          <w:rPr>
            <w:noProof/>
            <w:webHidden/>
          </w:rPr>
          <w:fldChar w:fldCharType="begin"/>
        </w:r>
        <w:r w:rsidR="006C3E84">
          <w:rPr>
            <w:noProof/>
            <w:webHidden/>
          </w:rPr>
          <w:instrText xml:space="preserve"> PAGEREF _Toc90887074 \h </w:instrText>
        </w:r>
        <w:r w:rsidR="006C3E84">
          <w:rPr>
            <w:noProof/>
            <w:webHidden/>
          </w:rPr>
        </w:r>
        <w:r w:rsidR="006C3E84">
          <w:rPr>
            <w:noProof/>
            <w:webHidden/>
          </w:rPr>
          <w:fldChar w:fldCharType="separate"/>
        </w:r>
        <w:r w:rsidR="002701FF">
          <w:rPr>
            <w:noProof/>
            <w:webHidden/>
          </w:rPr>
          <w:t>14</w:t>
        </w:r>
        <w:r w:rsidR="006C3E84">
          <w:rPr>
            <w:noProof/>
            <w:webHidden/>
          </w:rPr>
          <w:fldChar w:fldCharType="end"/>
        </w:r>
      </w:hyperlink>
    </w:p>
    <w:p w14:paraId="04D2E2C6" w14:textId="1858759D" w:rsidR="006C3E84" w:rsidRDefault="00E14718">
      <w:pPr>
        <w:pStyle w:val="Tabladeilustraciones"/>
        <w:tabs>
          <w:tab w:val="right" w:leader="dot" w:pos="8494"/>
        </w:tabs>
        <w:rPr>
          <w:rFonts w:asciiTheme="minorHAnsi" w:eastAsiaTheme="minorEastAsia" w:hAnsiTheme="minorHAnsi"/>
          <w:noProof/>
          <w:lang w:eastAsia="es-EC"/>
        </w:rPr>
      </w:pPr>
      <w:hyperlink w:anchor="_Toc90887075" w:history="1">
        <w:r w:rsidR="006C3E84" w:rsidRPr="00582324">
          <w:rPr>
            <w:rStyle w:val="Hipervnculo"/>
            <w:b/>
            <w:bCs/>
            <w:noProof/>
          </w:rPr>
          <w:t>Fig. 6:</w:t>
        </w:r>
        <w:r w:rsidR="006C3E84" w:rsidRPr="00582324">
          <w:rPr>
            <w:rStyle w:val="Hipervnculo"/>
            <w:noProof/>
          </w:rPr>
          <w:t xml:space="preserve"> Relación materia – usuario</w:t>
        </w:r>
        <w:r w:rsidR="006C3E84">
          <w:rPr>
            <w:noProof/>
            <w:webHidden/>
          </w:rPr>
          <w:tab/>
        </w:r>
        <w:r w:rsidR="006C3E84">
          <w:rPr>
            <w:noProof/>
            <w:webHidden/>
          </w:rPr>
          <w:fldChar w:fldCharType="begin"/>
        </w:r>
        <w:r w:rsidR="006C3E84">
          <w:rPr>
            <w:noProof/>
            <w:webHidden/>
          </w:rPr>
          <w:instrText xml:space="preserve"> PAGEREF _Toc90887075 \h </w:instrText>
        </w:r>
        <w:r w:rsidR="006C3E84">
          <w:rPr>
            <w:noProof/>
            <w:webHidden/>
          </w:rPr>
        </w:r>
        <w:r w:rsidR="006C3E84">
          <w:rPr>
            <w:noProof/>
            <w:webHidden/>
          </w:rPr>
          <w:fldChar w:fldCharType="separate"/>
        </w:r>
        <w:r w:rsidR="002701FF">
          <w:rPr>
            <w:noProof/>
            <w:webHidden/>
          </w:rPr>
          <w:t>14</w:t>
        </w:r>
        <w:r w:rsidR="006C3E84">
          <w:rPr>
            <w:noProof/>
            <w:webHidden/>
          </w:rPr>
          <w:fldChar w:fldCharType="end"/>
        </w:r>
      </w:hyperlink>
    </w:p>
    <w:p w14:paraId="295272D0" w14:textId="1019127D" w:rsidR="006C3E84" w:rsidRDefault="00E14718">
      <w:pPr>
        <w:pStyle w:val="Tabladeilustraciones"/>
        <w:tabs>
          <w:tab w:val="right" w:leader="dot" w:pos="8494"/>
        </w:tabs>
        <w:rPr>
          <w:rFonts w:asciiTheme="minorHAnsi" w:eastAsiaTheme="minorEastAsia" w:hAnsiTheme="minorHAnsi"/>
          <w:noProof/>
          <w:lang w:eastAsia="es-EC"/>
        </w:rPr>
      </w:pPr>
      <w:hyperlink w:anchor="_Toc90887076" w:history="1">
        <w:r w:rsidR="006C3E84" w:rsidRPr="00582324">
          <w:rPr>
            <w:rStyle w:val="Hipervnculo"/>
            <w:b/>
            <w:bCs/>
            <w:noProof/>
          </w:rPr>
          <w:t>Fig. 7:</w:t>
        </w:r>
        <w:r w:rsidR="006C3E84" w:rsidRPr="00582324">
          <w:rPr>
            <w:rStyle w:val="Hipervnculo"/>
            <w:noProof/>
          </w:rPr>
          <w:t xml:space="preserve"> Endpoints para materias</w:t>
        </w:r>
        <w:r w:rsidR="006C3E84">
          <w:rPr>
            <w:noProof/>
            <w:webHidden/>
          </w:rPr>
          <w:tab/>
        </w:r>
        <w:r w:rsidR="006C3E84">
          <w:rPr>
            <w:noProof/>
            <w:webHidden/>
          </w:rPr>
          <w:fldChar w:fldCharType="begin"/>
        </w:r>
        <w:r w:rsidR="006C3E84">
          <w:rPr>
            <w:noProof/>
            <w:webHidden/>
          </w:rPr>
          <w:instrText xml:space="preserve"> PAGEREF _Toc90887076 \h </w:instrText>
        </w:r>
        <w:r w:rsidR="006C3E84">
          <w:rPr>
            <w:noProof/>
            <w:webHidden/>
          </w:rPr>
        </w:r>
        <w:r w:rsidR="006C3E84">
          <w:rPr>
            <w:noProof/>
            <w:webHidden/>
          </w:rPr>
          <w:fldChar w:fldCharType="separate"/>
        </w:r>
        <w:r w:rsidR="002701FF">
          <w:rPr>
            <w:noProof/>
            <w:webHidden/>
          </w:rPr>
          <w:t>15</w:t>
        </w:r>
        <w:r w:rsidR="006C3E84">
          <w:rPr>
            <w:noProof/>
            <w:webHidden/>
          </w:rPr>
          <w:fldChar w:fldCharType="end"/>
        </w:r>
      </w:hyperlink>
    </w:p>
    <w:p w14:paraId="5B0B67D5" w14:textId="333A75E6" w:rsidR="006C3E84" w:rsidRDefault="00E14718">
      <w:pPr>
        <w:pStyle w:val="Tabladeilustraciones"/>
        <w:tabs>
          <w:tab w:val="right" w:leader="dot" w:pos="8494"/>
        </w:tabs>
        <w:rPr>
          <w:rFonts w:asciiTheme="minorHAnsi" w:eastAsiaTheme="minorEastAsia" w:hAnsiTheme="minorHAnsi"/>
          <w:noProof/>
          <w:lang w:eastAsia="es-EC"/>
        </w:rPr>
      </w:pPr>
      <w:hyperlink w:anchor="_Toc90887077" w:history="1">
        <w:r w:rsidR="006C3E84" w:rsidRPr="00582324">
          <w:rPr>
            <w:rStyle w:val="Hipervnculo"/>
            <w:b/>
            <w:bCs/>
            <w:noProof/>
          </w:rPr>
          <w:t>Fig. 8:</w:t>
        </w:r>
        <w:r w:rsidR="006C3E84" w:rsidRPr="00582324">
          <w:rPr>
            <w:rStyle w:val="Hipervnculo"/>
            <w:noProof/>
          </w:rPr>
          <w:t xml:space="preserve"> Recurso para capítulos</w:t>
        </w:r>
        <w:r w:rsidR="006C3E84">
          <w:rPr>
            <w:noProof/>
            <w:webHidden/>
          </w:rPr>
          <w:tab/>
        </w:r>
        <w:r w:rsidR="006C3E84">
          <w:rPr>
            <w:noProof/>
            <w:webHidden/>
          </w:rPr>
          <w:fldChar w:fldCharType="begin"/>
        </w:r>
        <w:r w:rsidR="006C3E84">
          <w:rPr>
            <w:noProof/>
            <w:webHidden/>
          </w:rPr>
          <w:instrText xml:space="preserve"> PAGEREF _Toc90887077 \h </w:instrText>
        </w:r>
        <w:r w:rsidR="006C3E84">
          <w:rPr>
            <w:noProof/>
            <w:webHidden/>
          </w:rPr>
        </w:r>
        <w:r w:rsidR="006C3E84">
          <w:rPr>
            <w:noProof/>
            <w:webHidden/>
          </w:rPr>
          <w:fldChar w:fldCharType="separate"/>
        </w:r>
        <w:r w:rsidR="002701FF">
          <w:rPr>
            <w:noProof/>
            <w:webHidden/>
          </w:rPr>
          <w:t>15</w:t>
        </w:r>
        <w:r w:rsidR="006C3E84">
          <w:rPr>
            <w:noProof/>
            <w:webHidden/>
          </w:rPr>
          <w:fldChar w:fldCharType="end"/>
        </w:r>
      </w:hyperlink>
    </w:p>
    <w:p w14:paraId="5F9B4126" w14:textId="2A57A3DF" w:rsidR="006C3E84" w:rsidRDefault="00E14718">
      <w:pPr>
        <w:pStyle w:val="Tabladeilustraciones"/>
        <w:tabs>
          <w:tab w:val="right" w:leader="dot" w:pos="8494"/>
        </w:tabs>
        <w:rPr>
          <w:rFonts w:asciiTheme="minorHAnsi" w:eastAsiaTheme="minorEastAsia" w:hAnsiTheme="minorHAnsi"/>
          <w:noProof/>
          <w:lang w:eastAsia="es-EC"/>
        </w:rPr>
      </w:pPr>
      <w:hyperlink w:anchor="_Toc90887078" w:history="1">
        <w:r w:rsidR="006C3E84" w:rsidRPr="00582324">
          <w:rPr>
            <w:rStyle w:val="Hipervnculo"/>
            <w:b/>
            <w:bCs/>
            <w:noProof/>
          </w:rPr>
          <w:t>Fig. 9:</w:t>
        </w:r>
        <w:r w:rsidR="006C3E84" w:rsidRPr="00582324">
          <w:rPr>
            <w:rStyle w:val="Hipervnculo"/>
            <w:noProof/>
          </w:rPr>
          <w:t xml:space="preserve"> Seeder de respuestas</w:t>
        </w:r>
        <w:r w:rsidR="006C3E84">
          <w:rPr>
            <w:noProof/>
            <w:webHidden/>
          </w:rPr>
          <w:tab/>
        </w:r>
        <w:r w:rsidR="006C3E84">
          <w:rPr>
            <w:noProof/>
            <w:webHidden/>
          </w:rPr>
          <w:fldChar w:fldCharType="begin"/>
        </w:r>
        <w:r w:rsidR="006C3E84">
          <w:rPr>
            <w:noProof/>
            <w:webHidden/>
          </w:rPr>
          <w:instrText xml:space="preserve"> PAGEREF _Toc90887078 \h </w:instrText>
        </w:r>
        <w:r w:rsidR="006C3E84">
          <w:rPr>
            <w:noProof/>
            <w:webHidden/>
          </w:rPr>
        </w:r>
        <w:r w:rsidR="006C3E84">
          <w:rPr>
            <w:noProof/>
            <w:webHidden/>
          </w:rPr>
          <w:fldChar w:fldCharType="separate"/>
        </w:r>
        <w:r w:rsidR="002701FF">
          <w:rPr>
            <w:noProof/>
            <w:webHidden/>
          </w:rPr>
          <w:t>16</w:t>
        </w:r>
        <w:r w:rsidR="006C3E84">
          <w:rPr>
            <w:noProof/>
            <w:webHidden/>
          </w:rPr>
          <w:fldChar w:fldCharType="end"/>
        </w:r>
      </w:hyperlink>
    </w:p>
    <w:p w14:paraId="621F48C9" w14:textId="634964C5" w:rsidR="006C3E84" w:rsidRDefault="00E14718">
      <w:pPr>
        <w:pStyle w:val="Tabladeilustraciones"/>
        <w:tabs>
          <w:tab w:val="right" w:leader="dot" w:pos="8494"/>
        </w:tabs>
        <w:rPr>
          <w:rFonts w:asciiTheme="minorHAnsi" w:eastAsiaTheme="minorEastAsia" w:hAnsiTheme="minorHAnsi"/>
          <w:noProof/>
          <w:lang w:eastAsia="es-EC"/>
        </w:rPr>
      </w:pPr>
      <w:hyperlink w:anchor="_Toc90887079" w:history="1">
        <w:r w:rsidR="006C3E84" w:rsidRPr="00582324">
          <w:rPr>
            <w:rStyle w:val="Hipervnculo"/>
            <w:b/>
            <w:bCs/>
            <w:noProof/>
          </w:rPr>
          <w:t>Fig. 10:</w:t>
        </w:r>
        <w:r w:rsidR="006C3E84" w:rsidRPr="00582324">
          <w:rPr>
            <w:rStyle w:val="Hipervnculo"/>
            <w:noProof/>
          </w:rPr>
          <w:t xml:space="preserve"> JWTMiddleware</w:t>
        </w:r>
        <w:r w:rsidR="006C3E84">
          <w:rPr>
            <w:noProof/>
            <w:webHidden/>
          </w:rPr>
          <w:tab/>
        </w:r>
        <w:r w:rsidR="006C3E84">
          <w:rPr>
            <w:noProof/>
            <w:webHidden/>
          </w:rPr>
          <w:fldChar w:fldCharType="begin"/>
        </w:r>
        <w:r w:rsidR="006C3E84">
          <w:rPr>
            <w:noProof/>
            <w:webHidden/>
          </w:rPr>
          <w:instrText xml:space="preserve"> PAGEREF _Toc90887079 \h </w:instrText>
        </w:r>
        <w:r w:rsidR="006C3E84">
          <w:rPr>
            <w:noProof/>
            <w:webHidden/>
          </w:rPr>
        </w:r>
        <w:r w:rsidR="006C3E84">
          <w:rPr>
            <w:noProof/>
            <w:webHidden/>
          </w:rPr>
          <w:fldChar w:fldCharType="separate"/>
        </w:r>
        <w:r w:rsidR="002701FF">
          <w:rPr>
            <w:noProof/>
            <w:webHidden/>
          </w:rPr>
          <w:t>16</w:t>
        </w:r>
        <w:r w:rsidR="006C3E84">
          <w:rPr>
            <w:noProof/>
            <w:webHidden/>
          </w:rPr>
          <w:fldChar w:fldCharType="end"/>
        </w:r>
      </w:hyperlink>
    </w:p>
    <w:p w14:paraId="65383C21" w14:textId="0489DD63" w:rsidR="006C3E84" w:rsidRDefault="00E14718">
      <w:pPr>
        <w:pStyle w:val="Tabladeilustraciones"/>
        <w:tabs>
          <w:tab w:val="right" w:leader="dot" w:pos="8494"/>
        </w:tabs>
        <w:rPr>
          <w:rFonts w:asciiTheme="minorHAnsi" w:eastAsiaTheme="minorEastAsia" w:hAnsiTheme="minorHAnsi"/>
          <w:noProof/>
          <w:lang w:eastAsia="es-EC"/>
        </w:rPr>
      </w:pPr>
      <w:hyperlink w:anchor="_Toc90887080" w:history="1">
        <w:r w:rsidR="006C3E84" w:rsidRPr="00582324">
          <w:rPr>
            <w:rStyle w:val="Hipervnculo"/>
            <w:b/>
            <w:bCs/>
            <w:noProof/>
          </w:rPr>
          <w:t>Fig. 11:</w:t>
        </w:r>
        <w:r w:rsidR="006C3E84" w:rsidRPr="00582324">
          <w:rPr>
            <w:rStyle w:val="Hipervnculo"/>
            <w:noProof/>
          </w:rPr>
          <w:t xml:space="preserve"> Configuración de API en frontend</w:t>
        </w:r>
        <w:r w:rsidR="006C3E84">
          <w:rPr>
            <w:noProof/>
            <w:webHidden/>
          </w:rPr>
          <w:tab/>
        </w:r>
        <w:r w:rsidR="006C3E84">
          <w:rPr>
            <w:noProof/>
            <w:webHidden/>
          </w:rPr>
          <w:fldChar w:fldCharType="begin"/>
        </w:r>
        <w:r w:rsidR="006C3E84">
          <w:rPr>
            <w:noProof/>
            <w:webHidden/>
          </w:rPr>
          <w:instrText xml:space="preserve"> PAGEREF _Toc90887080 \h </w:instrText>
        </w:r>
        <w:r w:rsidR="006C3E84">
          <w:rPr>
            <w:noProof/>
            <w:webHidden/>
          </w:rPr>
        </w:r>
        <w:r w:rsidR="006C3E84">
          <w:rPr>
            <w:noProof/>
            <w:webHidden/>
          </w:rPr>
          <w:fldChar w:fldCharType="separate"/>
        </w:r>
        <w:r w:rsidR="002701FF">
          <w:rPr>
            <w:noProof/>
            <w:webHidden/>
          </w:rPr>
          <w:t>17</w:t>
        </w:r>
        <w:r w:rsidR="006C3E84">
          <w:rPr>
            <w:noProof/>
            <w:webHidden/>
          </w:rPr>
          <w:fldChar w:fldCharType="end"/>
        </w:r>
      </w:hyperlink>
    </w:p>
    <w:p w14:paraId="3967BA85" w14:textId="44C25766" w:rsidR="006C3E84" w:rsidRDefault="00E14718">
      <w:pPr>
        <w:pStyle w:val="Tabladeilustraciones"/>
        <w:tabs>
          <w:tab w:val="right" w:leader="dot" w:pos="8494"/>
        </w:tabs>
        <w:rPr>
          <w:rFonts w:asciiTheme="minorHAnsi" w:eastAsiaTheme="minorEastAsia" w:hAnsiTheme="minorHAnsi"/>
          <w:noProof/>
          <w:lang w:eastAsia="es-EC"/>
        </w:rPr>
      </w:pPr>
      <w:hyperlink w:anchor="_Toc90887081" w:history="1">
        <w:r w:rsidR="006C3E84" w:rsidRPr="00582324">
          <w:rPr>
            <w:rStyle w:val="Hipervnculo"/>
            <w:b/>
            <w:bCs/>
            <w:noProof/>
          </w:rPr>
          <w:t>Fig. 12:</w:t>
        </w:r>
        <w:r w:rsidR="006C3E84" w:rsidRPr="00582324">
          <w:rPr>
            <w:rStyle w:val="Hipervnculo"/>
            <w:noProof/>
          </w:rPr>
          <w:t xml:space="preserve"> Página principal</w:t>
        </w:r>
        <w:r w:rsidR="006C3E84">
          <w:rPr>
            <w:noProof/>
            <w:webHidden/>
          </w:rPr>
          <w:tab/>
        </w:r>
        <w:r w:rsidR="006C3E84">
          <w:rPr>
            <w:noProof/>
            <w:webHidden/>
          </w:rPr>
          <w:fldChar w:fldCharType="begin"/>
        </w:r>
        <w:r w:rsidR="006C3E84">
          <w:rPr>
            <w:noProof/>
            <w:webHidden/>
          </w:rPr>
          <w:instrText xml:space="preserve"> PAGEREF _Toc90887081 \h </w:instrText>
        </w:r>
        <w:r w:rsidR="006C3E84">
          <w:rPr>
            <w:noProof/>
            <w:webHidden/>
          </w:rPr>
        </w:r>
        <w:r w:rsidR="006C3E84">
          <w:rPr>
            <w:noProof/>
            <w:webHidden/>
          </w:rPr>
          <w:fldChar w:fldCharType="separate"/>
        </w:r>
        <w:r w:rsidR="002701FF">
          <w:rPr>
            <w:noProof/>
            <w:webHidden/>
          </w:rPr>
          <w:t>17</w:t>
        </w:r>
        <w:r w:rsidR="006C3E84">
          <w:rPr>
            <w:noProof/>
            <w:webHidden/>
          </w:rPr>
          <w:fldChar w:fldCharType="end"/>
        </w:r>
      </w:hyperlink>
    </w:p>
    <w:p w14:paraId="5B6B55CF" w14:textId="7E7BEBEF" w:rsidR="006C3E84" w:rsidRDefault="00E14718">
      <w:pPr>
        <w:pStyle w:val="Tabladeilustraciones"/>
        <w:tabs>
          <w:tab w:val="right" w:leader="dot" w:pos="8494"/>
        </w:tabs>
        <w:rPr>
          <w:rFonts w:asciiTheme="minorHAnsi" w:eastAsiaTheme="minorEastAsia" w:hAnsiTheme="minorHAnsi"/>
          <w:noProof/>
          <w:lang w:eastAsia="es-EC"/>
        </w:rPr>
      </w:pPr>
      <w:hyperlink w:anchor="_Toc90887082" w:history="1">
        <w:r w:rsidR="006C3E84" w:rsidRPr="00582324">
          <w:rPr>
            <w:rStyle w:val="Hipervnculo"/>
            <w:b/>
            <w:bCs/>
            <w:noProof/>
          </w:rPr>
          <w:t>Fig. 13:</w:t>
        </w:r>
        <w:r w:rsidR="006C3E84" w:rsidRPr="00582324">
          <w:rPr>
            <w:rStyle w:val="Hipervnculo"/>
            <w:noProof/>
          </w:rPr>
          <w:t xml:space="preserve"> Rutas de navegación</w:t>
        </w:r>
        <w:r w:rsidR="006C3E84">
          <w:rPr>
            <w:noProof/>
            <w:webHidden/>
          </w:rPr>
          <w:tab/>
        </w:r>
        <w:r w:rsidR="006C3E84">
          <w:rPr>
            <w:noProof/>
            <w:webHidden/>
          </w:rPr>
          <w:fldChar w:fldCharType="begin"/>
        </w:r>
        <w:r w:rsidR="006C3E84">
          <w:rPr>
            <w:noProof/>
            <w:webHidden/>
          </w:rPr>
          <w:instrText xml:space="preserve"> PAGEREF _Toc90887082 \h </w:instrText>
        </w:r>
        <w:r w:rsidR="006C3E84">
          <w:rPr>
            <w:noProof/>
            <w:webHidden/>
          </w:rPr>
        </w:r>
        <w:r w:rsidR="006C3E84">
          <w:rPr>
            <w:noProof/>
            <w:webHidden/>
          </w:rPr>
          <w:fldChar w:fldCharType="separate"/>
        </w:r>
        <w:r w:rsidR="002701FF">
          <w:rPr>
            <w:noProof/>
            <w:webHidden/>
          </w:rPr>
          <w:t>17</w:t>
        </w:r>
        <w:r w:rsidR="006C3E84">
          <w:rPr>
            <w:noProof/>
            <w:webHidden/>
          </w:rPr>
          <w:fldChar w:fldCharType="end"/>
        </w:r>
      </w:hyperlink>
    </w:p>
    <w:p w14:paraId="3FC7C9B4" w14:textId="597DE69A" w:rsidR="006C3E84" w:rsidRDefault="00E14718">
      <w:pPr>
        <w:pStyle w:val="Tabladeilustraciones"/>
        <w:tabs>
          <w:tab w:val="right" w:leader="dot" w:pos="8494"/>
        </w:tabs>
        <w:rPr>
          <w:rFonts w:asciiTheme="minorHAnsi" w:eastAsiaTheme="minorEastAsia" w:hAnsiTheme="minorHAnsi"/>
          <w:noProof/>
          <w:lang w:eastAsia="es-EC"/>
        </w:rPr>
      </w:pPr>
      <w:hyperlink w:anchor="_Toc90887083" w:history="1">
        <w:r w:rsidR="006C3E84" w:rsidRPr="00582324">
          <w:rPr>
            <w:rStyle w:val="Hipervnculo"/>
            <w:b/>
            <w:bCs/>
            <w:noProof/>
          </w:rPr>
          <w:t>Fig. 14:</w:t>
        </w:r>
        <w:r w:rsidR="006C3E84" w:rsidRPr="00582324">
          <w:rPr>
            <w:rStyle w:val="Hipervnculo"/>
            <w:noProof/>
          </w:rPr>
          <w:t xml:space="preserve"> Módulo inicio de sesión</w:t>
        </w:r>
        <w:r w:rsidR="006C3E84">
          <w:rPr>
            <w:noProof/>
            <w:webHidden/>
          </w:rPr>
          <w:tab/>
        </w:r>
        <w:r w:rsidR="006C3E84">
          <w:rPr>
            <w:noProof/>
            <w:webHidden/>
          </w:rPr>
          <w:fldChar w:fldCharType="begin"/>
        </w:r>
        <w:r w:rsidR="006C3E84">
          <w:rPr>
            <w:noProof/>
            <w:webHidden/>
          </w:rPr>
          <w:instrText xml:space="preserve"> PAGEREF _Toc90887083 \h </w:instrText>
        </w:r>
        <w:r w:rsidR="006C3E84">
          <w:rPr>
            <w:noProof/>
            <w:webHidden/>
          </w:rPr>
        </w:r>
        <w:r w:rsidR="006C3E84">
          <w:rPr>
            <w:noProof/>
            <w:webHidden/>
          </w:rPr>
          <w:fldChar w:fldCharType="separate"/>
        </w:r>
        <w:r w:rsidR="002701FF">
          <w:rPr>
            <w:noProof/>
            <w:webHidden/>
          </w:rPr>
          <w:t>18</w:t>
        </w:r>
        <w:r w:rsidR="006C3E84">
          <w:rPr>
            <w:noProof/>
            <w:webHidden/>
          </w:rPr>
          <w:fldChar w:fldCharType="end"/>
        </w:r>
      </w:hyperlink>
    </w:p>
    <w:p w14:paraId="6E91E09E" w14:textId="1F2A0761" w:rsidR="006C3E84" w:rsidRDefault="00E14718">
      <w:pPr>
        <w:pStyle w:val="Tabladeilustraciones"/>
        <w:tabs>
          <w:tab w:val="right" w:leader="dot" w:pos="8494"/>
        </w:tabs>
        <w:rPr>
          <w:rFonts w:asciiTheme="minorHAnsi" w:eastAsiaTheme="minorEastAsia" w:hAnsiTheme="minorHAnsi"/>
          <w:noProof/>
          <w:lang w:eastAsia="es-EC"/>
        </w:rPr>
      </w:pPr>
      <w:hyperlink w:anchor="_Toc90887084" w:history="1">
        <w:r w:rsidR="006C3E84" w:rsidRPr="00582324">
          <w:rPr>
            <w:rStyle w:val="Hipervnculo"/>
            <w:b/>
            <w:bCs/>
            <w:noProof/>
          </w:rPr>
          <w:t>Fig. 15:</w:t>
        </w:r>
        <w:r w:rsidR="006C3E84" w:rsidRPr="00582324">
          <w:rPr>
            <w:rStyle w:val="Hipervnculo"/>
            <w:noProof/>
          </w:rPr>
          <w:t xml:space="preserve"> Información de perfiles</w:t>
        </w:r>
        <w:r w:rsidR="006C3E84">
          <w:rPr>
            <w:noProof/>
            <w:webHidden/>
          </w:rPr>
          <w:tab/>
        </w:r>
        <w:r w:rsidR="006C3E84">
          <w:rPr>
            <w:noProof/>
            <w:webHidden/>
          </w:rPr>
          <w:fldChar w:fldCharType="begin"/>
        </w:r>
        <w:r w:rsidR="006C3E84">
          <w:rPr>
            <w:noProof/>
            <w:webHidden/>
          </w:rPr>
          <w:instrText xml:space="preserve"> PAGEREF _Toc90887084 \h </w:instrText>
        </w:r>
        <w:r w:rsidR="006C3E84">
          <w:rPr>
            <w:noProof/>
            <w:webHidden/>
          </w:rPr>
        </w:r>
        <w:r w:rsidR="006C3E84">
          <w:rPr>
            <w:noProof/>
            <w:webHidden/>
          </w:rPr>
          <w:fldChar w:fldCharType="separate"/>
        </w:r>
        <w:r w:rsidR="002701FF">
          <w:rPr>
            <w:noProof/>
            <w:webHidden/>
          </w:rPr>
          <w:t>18</w:t>
        </w:r>
        <w:r w:rsidR="006C3E84">
          <w:rPr>
            <w:noProof/>
            <w:webHidden/>
          </w:rPr>
          <w:fldChar w:fldCharType="end"/>
        </w:r>
      </w:hyperlink>
    </w:p>
    <w:p w14:paraId="6D63129E" w14:textId="3BAE94A6" w:rsidR="006C3E84" w:rsidRDefault="00E14718">
      <w:pPr>
        <w:pStyle w:val="Tabladeilustraciones"/>
        <w:tabs>
          <w:tab w:val="right" w:leader="dot" w:pos="8494"/>
        </w:tabs>
        <w:rPr>
          <w:rFonts w:asciiTheme="minorHAnsi" w:eastAsiaTheme="minorEastAsia" w:hAnsiTheme="minorHAnsi"/>
          <w:noProof/>
          <w:lang w:eastAsia="es-EC"/>
        </w:rPr>
      </w:pPr>
      <w:hyperlink w:anchor="_Toc90887085" w:history="1">
        <w:r w:rsidR="006C3E84" w:rsidRPr="00582324">
          <w:rPr>
            <w:rStyle w:val="Hipervnculo"/>
            <w:b/>
            <w:bCs/>
            <w:noProof/>
          </w:rPr>
          <w:t>Fig. 16:</w:t>
        </w:r>
        <w:r w:rsidR="006C3E84" w:rsidRPr="00582324">
          <w:rPr>
            <w:rStyle w:val="Hipervnculo"/>
            <w:noProof/>
          </w:rPr>
          <w:t xml:space="preserve"> Roles y autorizaciones</w:t>
        </w:r>
        <w:r w:rsidR="006C3E84">
          <w:rPr>
            <w:noProof/>
            <w:webHidden/>
          </w:rPr>
          <w:tab/>
        </w:r>
        <w:r w:rsidR="006C3E84">
          <w:rPr>
            <w:noProof/>
            <w:webHidden/>
          </w:rPr>
          <w:fldChar w:fldCharType="begin"/>
        </w:r>
        <w:r w:rsidR="006C3E84">
          <w:rPr>
            <w:noProof/>
            <w:webHidden/>
          </w:rPr>
          <w:instrText xml:space="preserve"> PAGEREF _Toc90887085 \h </w:instrText>
        </w:r>
        <w:r w:rsidR="006C3E84">
          <w:rPr>
            <w:noProof/>
            <w:webHidden/>
          </w:rPr>
        </w:r>
        <w:r w:rsidR="006C3E84">
          <w:rPr>
            <w:noProof/>
            <w:webHidden/>
          </w:rPr>
          <w:fldChar w:fldCharType="separate"/>
        </w:r>
        <w:r w:rsidR="002701FF">
          <w:rPr>
            <w:noProof/>
            <w:webHidden/>
          </w:rPr>
          <w:t>19</w:t>
        </w:r>
        <w:r w:rsidR="006C3E84">
          <w:rPr>
            <w:noProof/>
            <w:webHidden/>
          </w:rPr>
          <w:fldChar w:fldCharType="end"/>
        </w:r>
      </w:hyperlink>
    </w:p>
    <w:p w14:paraId="0CCE361B" w14:textId="39214C80" w:rsidR="006C3E84" w:rsidRDefault="00E14718">
      <w:pPr>
        <w:pStyle w:val="Tabladeilustraciones"/>
        <w:tabs>
          <w:tab w:val="right" w:leader="dot" w:pos="8494"/>
        </w:tabs>
        <w:rPr>
          <w:rFonts w:asciiTheme="minorHAnsi" w:eastAsiaTheme="minorEastAsia" w:hAnsiTheme="minorHAnsi"/>
          <w:noProof/>
          <w:lang w:eastAsia="es-EC"/>
        </w:rPr>
      </w:pPr>
      <w:hyperlink w:anchor="_Toc90887086" w:history="1">
        <w:r w:rsidR="006C3E84" w:rsidRPr="00582324">
          <w:rPr>
            <w:rStyle w:val="Hipervnculo"/>
            <w:b/>
            <w:bCs/>
            <w:noProof/>
          </w:rPr>
          <w:t>Fig. 17:</w:t>
        </w:r>
        <w:r w:rsidR="006C3E84" w:rsidRPr="00582324">
          <w:rPr>
            <w:rStyle w:val="Hipervnculo"/>
            <w:noProof/>
          </w:rPr>
          <w:t xml:space="preserve"> Políticas de preguntas</w:t>
        </w:r>
        <w:r w:rsidR="006C3E84">
          <w:rPr>
            <w:noProof/>
            <w:webHidden/>
          </w:rPr>
          <w:tab/>
        </w:r>
        <w:r w:rsidR="006C3E84">
          <w:rPr>
            <w:noProof/>
            <w:webHidden/>
          </w:rPr>
          <w:fldChar w:fldCharType="begin"/>
        </w:r>
        <w:r w:rsidR="006C3E84">
          <w:rPr>
            <w:noProof/>
            <w:webHidden/>
          </w:rPr>
          <w:instrText xml:space="preserve"> PAGEREF _Toc90887086 \h </w:instrText>
        </w:r>
        <w:r w:rsidR="006C3E84">
          <w:rPr>
            <w:noProof/>
            <w:webHidden/>
          </w:rPr>
        </w:r>
        <w:r w:rsidR="006C3E84">
          <w:rPr>
            <w:noProof/>
            <w:webHidden/>
          </w:rPr>
          <w:fldChar w:fldCharType="separate"/>
        </w:r>
        <w:r w:rsidR="002701FF">
          <w:rPr>
            <w:noProof/>
            <w:webHidden/>
          </w:rPr>
          <w:t>19</w:t>
        </w:r>
        <w:r w:rsidR="006C3E84">
          <w:rPr>
            <w:noProof/>
            <w:webHidden/>
          </w:rPr>
          <w:fldChar w:fldCharType="end"/>
        </w:r>
      </w:hyperlink>
    </w:p>
    <w:p w14:paraId="5DFE6347" w14:textId="57845970" w:rsidR="006C3E84" w:rsidRDefault="00E14718">
      <w:pPr>
        <w:pStyle w:val="Tabladeilustraciones"/>
        <w:tabs>
          <w:tab w:val="right" w:leader="dot" w:pos="8494"/>
        </w:tabs>
        <w:rPr>
          <w:rFonts w:asciiTheme="minorHAnsi" w:eastAsiaTheme="minorEastAsia" w:hAnsiTheme="minorHAnsi"/>
          <w:noProof/>
          <w:lang w:eastAsia="es-EC"/>
        </w:rPr>
      </w:pPr>
      <w:hyperlink w:anchor="_Toc90887087" w:history="1">
        <w:r w:rsidR="006C3E84" w:rsidRPr="00582324">
          <w:rPr>
            <w:rStyle w:val="Hipervnculo"/>
            <w:b/>
            <w:bCs/>
            <w:noProof/>
          </w:rPr>
          <w:t>Fig. 18:</w:t>
        </w:r>
        <w:r w:rsidR="006C3E84" w:rsidRPr="00582324">
          <w:rPr>
            <w:rStyle w:val="Hipervnculo"/>
            <w:noProof/>
          </w:rPr>
          <w:t xml:space="preserve"> Creación de encuestas</w:t>
        </w:r>
        <w:r w:rsidR="006C3E84">
          <w:rPr>
            <w:noProof/>
            <w:webHidden/>
          </w:rPr>
          <w:tab/>
        </w:r>
        <w:r w:rsidR="006C3E84">
          <w:rPr>
            <w:noProof/>
            <w:webHidden/>
          </w:rPr>
          <w:fldChar w:fldCharType="begin"/>
        </w:r>
        <w:r w:rsidR="006C3E84">
          <w:rPr>
            <w:noProof/>
            <w:webHidden/>
          </w:rPr>
          <w:instrText xml:space="preserve"> PAGEREF _Toc90887087 \h </w:instrText>
        </w:r>
        <w:r w:rsidR="006C3E84">
          <w:rPr>
            <w:noProof/>
            <w:webHidden/>
          </w:rPr>
        </w:r>
        <w:r w:rsidR="006C3E84">
          <w:rPr>
            <w:noProof/>
            <w:webHidden/>
          </w:rPr>
          <w:fldChar w:fldCharType="separate"/>
        </w:r>
        <w:r w:rsidR="002701FF">
          <w:rPr>
            <w:noProof/>
            <w:webHidden/>
          </w:rPr>
          <w:t>20</w:t>
        </w:r>
        <w:r w:rsidR="006C3E84">
          <w:rPr>
            <w:noProof/>
            <w:webHidden/>
          </w:rPr>
          <w:fldChar w:fldCharType="end"/>
        </w:r>
      </w:hyperlink>
    </w:p>
    <w:p w14:paraId="033380D9" w14:textId="2E9B4733" w:rsidR="006C3E84" w:rsidRDefault="00E14718">
      <w:pPr>
        <w:pStyle w:val="Tabladeilustraciones"/>
        <w:tabs>
          <w:tab w:val="right" w:leader="dot" w:pos="8494"/>
        </w:tabs>
        <w:rPr>
          <w:rFonts w:asciiTheme="minorHAnsi" w:eastAsiaTheme="minorEastAsia" w:hAnsiTheme="minorHAnsi"/>
          <w:noProof/>
          <w:lang w:eastAsia="es-EC"/>
        </w:rPr>
      </w:pPr>
      <w:hyperlink w:anchor="_Toc90887088" w:history="1">
        <w:r w:rsidR="006C3E84" w:rsidRPr="00582324">
          <w:rPr>
            <w:rStyle w:val="Hipervnculo"/>
            <w:b/>
            <w:bCs/>
            <w:noProof/>
          </w:rPr>
          <w:t>Fig. 19:</w:t>
        </w:r>
        <w:r w:rsidR="006C3E84" w:rsidRPr="00582324">
          <w:rPr>
            <w:rStyle w:val="Hipervnculo"/>
            <w:noProof/>
          </w:rPr>
          <w:t xml:space="preserve"> Repuesta de encuestas</w:t>
        </w:r>
        <w:r w:rsidR="006C3E84">
          <w:rPr>
            <w:noProof/>
            <w:webHidden/>
          </w:rPr>
          <w:tab/>
        </w:r>
        <w:r w:rsidR="006C3E84">
          <w:rPr>
            <w:noProof/>
            <w:webHidden/>
          </w:rPr>
          <w:fldChar w:fldCharType="begin"/>
        </w:r>
        <w:r w:rsidR="006C3E84">
          <w:rPr>
            <w:noProof/>
            <w:webHidden/>
          </w:rPr>
          <w:instrText xml:space="preserve"> PAGEREF _Toc90887088 \h </w:instrText>
        </w:r>
        <w:r w:rsidR="006C3E84">
          <w:rPr>
            <w:noProof/>
            <w:webHidden/>
          </w:rPr>
        </w:r>
        <w:r w:rsidR="006C3E84">
          <w:rPr>
            <w:noProof/>
            <w:webHidden/>
          </w:rPr>
          <w:fldChar w:fldCharType="separate"/>
        </w:r>
        <w:r w:rsidR="002701FF">
          <w:rPr>
            <w:noProof/>
            <w:webHidden/>
          </w:rPr>
          <w:t>20</w:t>
        </w:r>
        <w:r w:rsidR="006C3E84">
          <w:rPr>
            <w:noProof/>
            <w:webHidden/>
          </w:rPr>
          <w:fldChar w:fldCharType="end"/>
        </w:r>
      </w:hyperlink>
    </w:p>
    <w:p w14:paraId="69E2C771" w14:textId="2E0CCA0D" w:rsidR="006C3E84" w:rsidRDefault="00E14718">
      <w:pPr>
        <w:pStyle w:val="Tabladeilustraciones"/>
        <w:tabs>
          <w:tab w:val="right" w:leader="dot" w:pos="8494"/>
        </w:tabs>
        <w:rPr>
          <w:rFonts w:asciiTheme="minorHAnsi" w:eastAsiaTheme="minorEastAsia" w:hAnsiTheme="minorHAnsi"/>
          <w:noProof/>
          <w:lang w:eastAsia="es-EC"/>
        </w:rPr>
      </w:pPr>
      <w:hyperlink w:anchor="_Toc90887089" w:history="1">
        <w:r w:rsidR="006C3E84" w:rsidRPr="00582324">
          <w:rPr>
            <w:rStyle w:val="Hipervnculo"/>
            <w:b/>
            <w:bCs/>
            <w:noProof/>
          </w:rPr>
          <w:t>Fig. 20:</w:t>
        </w:r>
        <w:r w:rsidR="006C3E84" w:rsidRPr="00582324">
          <w:rPr>
            <w:rStyle w:val="Hipervnculo"/>
            <w:noProof/>
          </w:rPr>
          <w:t xml:space="preserve"> Visualización de encuestas (estudiante)</w:t>
        </w:r>
        <w:r w:rsidR="006C3E84">
          <w:rPr>
            <w:noProof/>
            <w:webHidden/>
          </w:rPr>
          <w:tab/>
        </w:r>
        <w:r w:rsidR="006C3E84">
          <w:rPr>
            <w:noProof/>
            <w:webHidden/>
          </w:rPr>
          <w:fldChar w:fldCharType="begin"/>
        </w:r>
        <w:r w:rsidR="006C3E84">
          <w:rPr>
            <w:noProof/>
            <w:webHidden/>
          </w:rPr>
          <w:instrText xml:space="preserve"> PAGEREF _Toc90887089 \h </w:instrText>
        </w:r>
        <w:r w:rsidR="006C3E84">
          <w:rPr>
            <w:noProof/>
            <w:webHidden/>
          </w:rPr>
        </w:r>
        <w:r w:rsidR="006C3E84">
          <w:rPr>
            <w:noProof/>
            <w:webHidden/>
          </w:rPr>
          <w:fldChar w:fldCharType="separate"/>
        </w:r>
        <w:r w:rsidR="002701FF">
          <w:rPr>
            <w:noProof/>
            <w:webHidden/>
          </w:rPr>
          <w:t>21</w:t>
        </w:r>
        <w:r w:rsidR="006C3E84">
          <w:rPr>
            <w:noProof/>
            <w:webHidden/>
          </w:rPr>
          <w:fldChar w:fldCharType="end"/>
        </w:r>
      </w:hyperlink>
    </w:p>
    <w:p w14:paraId="3C0A2640" w14:textId="6CBE4C9C" w:rsidR="006C3E84" w:rsidRDefault="00E14718">
      <w:pPr>
        <w:pStyle w:val="Tabladeilustraciones"/>
        <w:tabs>
          <w:tab w:val="right" w:leader="dot" w:pos="8494"/>
        </w:tabs>
        <w:rPr>
          <w:rFonts w:asciiTheme="minorHAnsi" w:eastAsiaTheme="minorEastAsia" w:hAnsiTheme="minorHAnsi"/>
          <w:noProof/>
          <w:lang w:eastAsia="es-EC"/>
        </w:rPr>
      </w:pPr>
      <w:hyperlink w:anchor="_Toc90887090" w:history="1">
        <w:r w:rsidR="006C3E84" w:rsidRPr="00582324">
          <w:rPr>
            <w:rStyle w:val="Hipervnculo"/>
            <w:b/>
            <w:bCs/>
            <w:noProof/>
          </w:rPr>
          <w:t>Fig. 21:</w:t>
        </w:r>
        <w:r w:rsidR="006C3E84" w:rsidRPr="00582324">
          <w:rPr>
            <w:rStyle w:val="Hipervnculo"/>
            <w:noProof/>
          </w:rPr>
          <w:t xml:space="preserve"> Visualización de encuestas (docente)</w:t>
        </w:r>
        <w:r w:rsidR="006C3E84">
          <w:rPr>
            <w:noProof/>
            <w:webHidden/>
          </w:rPr>
          <w:tab/>
        </w:r>
        <w:r w:rsidR="006C3E84">
          <w:rPr>
            <w:noProof/>
            <w:webHidden/>
          </w:rPr>
          <w:fldChar w:fldCharType="begin"/>
        </w:r>
        <w:r w:rsidR="006C3E84">
          <w:rPr>
            <w:noProof/>
            <w:webHidden/>
          </w:rPr>
          <w:instrText xml:space="preserve"> PAGEREF _Toc90887090 \h </w:instrText>
        </w:r>
        <w:r w:rsidR="006C3E84">
          <w:rPr>
            <w:noProof/>
            <w:webHidden/>
          </w:rPr>
        </w:r>
        <w:r w:rsidR="006C3E84">
          <w:rPr>
            <w:noProof/>
            <w:webHidden/>
          </w:rPr>
          <w:fldChar w:fldCharType="separate"/>
        </w:r>
        <w:r w:rsidR="002701FF">
          <w:rPr>
            <w:noProof/>
            <w:webHidden/>
          </w:rPr>
          <w:t>21</w:t>
        </w:r>
        <w:r w:rsidR="006C3E84">
          <w:rPr>
            <w:noProof/>
            <w:webHidden/>
          </w:rPr>
          <w:fldChar w:fldCharType="end"/>
        </w:r>
      </w:hyperlink>
    </w:p>
    <w:p w14:paraId="6C6A3AD1" w14:textId="6D98D83F" w:rsidR="006C3E84" w:rsidRDefault="00E14718">
      <w:pPr>
        <w:pStyle w:val="Tabladeilustraciones"/>
        <w:tabs>
          <w:tab w:val="right" w:leader="dot" w:pos="8494"/>
        </w:tabs>
        <w:rPr>
          <w:rFonts w:asciiTheme="minorHAnsi" w:eastAsiaTheme="minorEastAsia" w:hAnsiTheme="minorHAnsi"/>
          <w:noProof/>
          <w:lang w:eastAsia="es-EC"/>
        </w:rPr>
      </w:pPr>
      <w:hyperlink w:anchor="_Toc90887091" w:history="1">
        <w:r w:rsidR="006C3E84" w:rsidRPr="00582324">
          <w:rPr>
            <w:rStyle w:val="Hipervnculo"/>
            <w:b/>
            <w:bCs/>
            <w:noProof/>
          </w:rPr>
          <w:t>Fig. 22:</w:t>
        </w:r>
        <w:r w:rsidR="006C3E84" w:rsidRPr="00582324">
          <w:rPr>
            <w:rStyle w:val="Hipervnculo"/>
            <w:noProof/>
          </w:rPr>
          <w:t xml:space="preserve"> Detalles de encuestas (docente)</w:t>
        </w:r>
        <w:r w:rsidR="006C3E84">
          <w:rPr>
            <w:noProof/>
            <w:webHidden/>
          </w:rPr>
          <w:tab/>
        </w:r>
        <w:r w:rsidR="006C3E84">
          <w:rPr>
            <w:noProof/>
            <w:webHidden/>
          </w:rPr>
          <w:fldChar w:fldCharType="begin"/>
        </w:r>
        <w:r w:rsidR="006C3E84">
          <w:rPr>
            <w:noProof/>
            <w:webHidden/>
          </w:rPr>
          <w:instrText xml:space="preserve"> PAGEREF _Toc90887091 \h </w:instrText>
        </w:r>
        <w:r w:rsidR="006C3E84">
          <w:rPr>
            <w:noProof/>
            <w:webHidden/>
          </w:rPr>
        </w:r>
        <w:r w:rsidR="006C3E84">
          <w:rPr>
            <w:noProof/>
            <w:webHidden/>
          </w:rPr>
          <w:fldChar w:fldCharType="separate"/>
        </w:r>
        <w:r w:rsidR="002701FF">
          <w:rPr>
            <w:noProof/>
            <w:webHidden/>
          </w:rPr>
          <w:t>21</w:t>
        </w:r>
        <w:r w:rsidR="006C3E84">
          <w:rPr>
            <w:noProof/>
            <w:webHidden/>
          </w:rPr>
          <w:fldChar w:fldCharType="end"/>
        </w:r>
      </w:hyperlink>
    </w:p>
    <w:p w14:paraId="425F4E66" w14:textId="4F9CF563" w:rsidR="006C3E84" w:rsidRDefault="00E14718">
      <w:pPr>
        <w:pStyle w:val="Tabladeilustraciones"/>
        <w:tabs>
          <w:tab w:val="right" w:leader="dot" w:pos="8494"/>
        </w:tabs>
        <w:rPr>
          <w:rFonts w:asciiTheme="minorHAnsi" w:eastAsiaTheme="minorEastAsia" w:hAnsiTheme="minorHAnsi"/>
          <w:noProof/>
          <w:lang w:eastAsia="es-EC"/>
        </w:rPr>
      </w:pPr>
      <w:hyperlink w:anchor="_Toc90887092" w:history="1">
        <w:r w:rsidR="006C3E84" w:rsidRPr="00582324">
          <w:rPr>
            <w:rStyle w:val="Hipervnculo"/>
            <w:b/>
            <w:bCs/>
            <w:noProof/>
          </w:rPr>
          <w:t>Fig. 23:</w:t>
        </w:r>
        <w:r w:rsidR="006C3E84" w:rsidRPr="00582324">
          <w:rPr>
            <w:rStyle w:val="Hipervnculo"/>
            <w:noProof/>
          </w:rPr>
          <w:t xml:space="preserve"> Despliegue del sistema web en Heroku</w:t>
        </w:r>
        <w:r w:rsidR="006C3E84">
          <w:rPr>
            <w:noProof/>
            <w:webHidden/>
          </w:rPr>
          <w:tab/>
        </w:r>
        <w:r w:rsidR="006C3E84">
          <w:rPr>
            <w:noProof/>
            <w:webHidden/>
          </w:rPr>
          <w:fldChar w:fldCharType="begin"/>
        </w:r>
        <w:r w:rsidR="006C3E84">
          <w:rPr>
            <w:noProof/>
            <w:webHidden/>
          </w:rPr>
          <w:instrText xml:space="preserve"> PAGEREF _Toc90887092 \h </w:instrText>
        </w:r>
        <w:r w:rsidR="006C3E84">
          <w:rPr>
            <w:noProof/>
            <w:webHidden/>
          </w:rPr>
        </w:r>
        <w:r w:rsidR="006C3E84">
          <w:rPr>
            <w:noProof/>
            <w:webHidden/>
          </w:rPr>
          <w:fldChar w:fldCharType="separate"/>
        </w:r>
        <w:r w:rsidR="002701FF">
          <w:rPr>
            <w:noProof/>
            <w:webHidden/>
          </w:rPr>
          <w:t>22</w:t>
        </w:r>
        <w:r w:rsidR="006C3E84">
          <w:rPr>
            <w:noProof/>
            <w:webHidden/>
          </w:rPr>
          <w:fldChar w:fldCharType="end"/>
        </w:r>
      </w:hyperlink>
    </w:p>
    <w:p w14:paraId="5D4F7D3D" w14:textId="3D5D4B80" w:rsidR="006C3E84" w:rsidRDefault="00E14718">
      <w:pPr>
        <w:pStyle w:val="Tabladeilustraciones"/>
        <w:tabs>
          <w:tab w:val="right" w:leader="dot" w:pos="8494"/>
        </w:tabs>
        <w:rPr>
          <w:rFonts w:asciiTheme="minorHAnsi" w:eastAsiaTheme="minorEastAsia" w:hAnsiTheme="minorHAnsi"/>
          <w:noProof/>
          <w:lang w:eastAsia="es-EC"/>
        </w:rPr>
      </w:pPr>
      <w:hyperlink w:anchor="_Toc90887093" w:history="1">
        <w:r w:rsidR="006C3E84" w:rsidRPr="00582324">
          <w:rPr>
            <w:rStyle w:val="Hipervnculo"/>
            <w:b/>
            <w:bCs/>
            <w:noProof/>
          </w:rPr>
          <w:t>Fig. 24:</w:t>
        </w:r>
        <w:r w:rsidR="006C3E84" w:rsidRPr="00582324">
          <w:rPr>
            <w:rStyle w:val="Hipervnculo"/>
            <w:noProof/>
          </w:rPr>
          <w:t xml:space="preserve"> Verificación del despliegue en Vercel</w:t>
        </w:r>
        <w:r w:rsidR="006C3E84">
          <w:rPr>
            <w:noProof/>
            <w:webHidden/>
          </w:rPr>
          <w:tab/>
        </w:r>
        <w:r w:rsidR="006C3E84">
          <w:rPr>
            <w:noProof/>
            <w:webHidden/>
          </w:rPr>
          <w:fldChar w:fldCharType="begin"/>
        </w:r>
        <w:r w:rsidR="006C3E84">
          <w:rPr>
            <w:noProof/>
            <w:webHidden/>
          </w:rPr>
          <w:instrText xml:space="preserve"> PAGEREF _Toc90887093 \h </w:instrText>
        </w:r>
        <w:r w:rsidR="006C3E84">
          <w:rPr>
            <w:noProof/>
            <w:webHidden/>
          </w:rPr>
        </w:r>
        <w:r w:rsidR="006C3E84">
          <w:rPr>
            <w:noProof/>
            <w:webHidden/>
          </w:rPr>
          <w:fldChar w:fldCharType="separate"/>
        </w:r>
        <w:r w:rsidR="002701FF">
          <w:rPr>
            <w:noProof/>
            <w:webHidden/>
          </w:rPr>
          <w:t>23</w:t>
        </w:r>
        <w:r w:rsidR="006C3E84">
          <w:rPr>
            <w:noProof/>
            <w:webHidden/>
          </w:rPr>
          <w:fldChar w:fldCharType="end"/>
        </w:r>
      </w:hyperlink>
    </w:p>
    <w:p w14:paraId="4D84735D" w14:textId="3B3AFE64" w:rsidR="006C3E84" w:rsidRDefault="00E14718">
      <w:pPr>
        <w:pStyle w:val="Tabladeilustraciones"/>
        <w:tabs>
          <w:tab w:val="right" w:leader="dot" w:pos="8494"/>
        </w:tabs>
        <w:rPr>
          <w:rFonts w:asciiTheme="minorHAnsi" w:eastAsiaTheme="minorEastAsia" w:hAnsiTheme="minorHAnsi"/>
          <w:noProof/>
          <w:lang w:eastAsia="es-EC"/>
        </w:rPr>
      </w:pPr>
      <w:hyperlink w:anchor="_Toc90887094" w:history="1">
        <w:r w:rsidR="006C3E84" w:rsidRPr="00582324">
          <w:rPr>
            <w:rStyle w:val="Hipervnculo"/>
            <w:b/>
            <w:bCs/>
            <w:noProof/>
          </w:rPr>
          <w:t>Fig. 25</w:t>
        </w:r>
        <w:r w:rsidR="006C3E84" w:rsidRPr="00582324">
          <w:rPr>
            <w:rStyle w:val="Hipervnculo"/>
            <w:noProof/>
          </w:rPr>
          <w:t>: Verificación de subida de base de datos</w:t>
        </w:r>
        <w:r w:rsidR="006C3E84">
          <w:rPr>
            <w:noProof/>
            <w:webHidden/>
          </w:rPr>
          <w:tab/>
        </w:r>
        <w:r w:rsidR="006C3E84">
          <w:rPr>
            <w:noProof/>
            <w:webHidden/>
          </w:rPr>
          <w:fldChar w:fldCharType="begin"/>
        </w:r>
        <w:r w:rsidR="006C3E84">
          <w:rPr>
            <w:noProof/>
            <w:webHidden/>
          </w:rPr>
          <w:instrText xml:space="preserve"> PAGEREF _Toc90887094 \h </w:instrText>
        </w:r>
        <w:r w:rsidR="006C3E84">
          <w:rPr>
            <w:noProof/>
            <w:webHidden/>
          </w:rPr>
        </w:r>
        <w:r w:rsidR="006C3E84">
          <w:rPr>
            <w:noProof/>
            <w:webHidden/>
          </w:rPr>
          <w:fldChar w:fldCharType="separate"/>
        </w:r>
        <w:r w:rsidR="002701FF">
          <w:rPr>
            <w:noProof/>
            <w:webHidden/>
          </w:rPr>
          <w:t>23</w:t>
        </w:r>
        <w:r w:rsidR="006C3E84">
          <w:rPr>
            <w:noProof/>
            <w:webHidden/>
          </w:rPr>
          <w:fldChar w:fldCharType="end"/>
        </w:r>
      </w:hyperlink>
    </w:p>
    <w:p w14:paraId="6D4A8755" w14:textId="238CB4AC" w:rsidR="006C3E84" w:rsidRDefault="00E14718">
      <w:pPr>
        <w:pStyle w:val="Tabladeilustraciones"/>
        <w:tabs>
          <w:tab w:val="right" w:leader="dot" w:pos="8494"/>
        </w:tabs>
        <w:rPr>
          <w:rFonts w:asciiTheme="minorHAnsi" w:eastAsiaTheme="minorEastAsia" w:hAnsiTheme="minorHAnsi"/>
          <w:noProof/>
          <w:lang w:eastAsia="es-EC"/>
        </w:rPr>
      </w:pPr>
      <w:hyperlink w:anchor="_Toc90887095" w:history="1">
        <w:r w:rsidR="006C3E84" w:rsidRPr="00582324">
          <w:rPr>
            <w:rStyle w:val="Hipervnculo"/>
            <w:b/>
            <w:bCs/>
            <w:noProof/>
          </w:rPr>
          <w:t>Fig. 26:</w:t>
        </w:r>
        <w:r w:rsidR="006C3E84" w:rsidRPr="00582324">
          <w:rPr>
            <w:rStyle w:val="Hipervnculo"/>
            <w:noProof/>
          </w:rPr>
          <w:t xml:space="preserve"> Ejemplo prueba de carga</w:t>
        </w:r>
        <w:r w:rsidR="006C3E84">
          <w:rPr>
            <w:noProof/>
            <w:webHidden/>
          </w:rPr>
          <w:tab/>
        </w:r>
        <w:r w:rsidR="006C3E84">
          <w:rPr>
            <w:noProof/>
            <w:webHidden/>
          </w:rPr>
          <w:fldChar w:fldCharType="begin"/>
        </w:r>
        <w:r w:rsidR="006C3E84">
          <w:rPr>
            <w:noProof/>
            <w:webHidden/>
          </w:rPr>
          <w:instrText xml:space="preserve"> PAGEREF _Toc90887095 \h </w:instrText>
        </w:r>
        <w:r w:rsidR="006C3E84">
          <w:rPr>
            <w:noProof/>
            <w:webHidden/>
          </w:rPr>
        </w:r>
        <w:r w:rsidR="006C3E84">
          <w:rPr>
            <w:noProof/>
            <w:webHidden/>
          </w:rPr>
          <w:fldChar w:fldCharType="separate"/>
        </w:r>
        <w:r w:rsidR="002701FF">
          <w:rPr>
            <w:noProof/>
            <w:webHidden/>
          </w:rPr>
          <w:t>24</w:t>
        </w:r>
        <w:r w:rsidR="006C3E84">
          <w:rPr>
            <w:noProof/>
            <w:webHidden/>
          </w:rPr>
          <w:fldChar w:fldCharType="end"/>
        </w:r>
      </w:hyperlink>
    </w:p>
    <w:p w14:paraId="078E6728" w14:textId="5F36ABD5" w:rsidR="0031729E" w:rsidRPr="00D147C5" w:rsidRDefault="00193989" w:rsidP="00B67AE7">
      <w:r>
        <w:fldChar w:fldCharType="end"/>
      </w:r>
    </w:p>
    <w:p w14:paraId="52DE62C1" w14:textId="77777777" w:rsidR="00815997" w:rsidRPr="00D147C5" w:rsidRDefault="00815997" w:rsidP="00B67AE7"/>
    <w:p w14:paraId="387F6B7E" w14:textId="77777777" w:rsidR="00815997" w:rsidRPr="00D147C5" w:rsidRDefault="00815997" w:rsidP="00B67AE7"/>
    <w:p w14:paraId="0B4B9166" w14:textId="77777777" w:rsidR="00815997" w:rsidRPr="00D147C5" w:rsidRDefault="00815997" w:rsidP="00B67AE7"/>
    <w:p w14:paraId="6D15BA9D" w14:textId="77777777" w:rsidR="00815997" w:rsidRPr="00D147C5" w:rsidRDefault="00815997" w:rsidP="00B67AE7"/>
    <w:p w14:paraId="3362D630" w14:textId="77777777" w:rsidR="00BD7EC6" w:rsidRPr="00D147C5" w:rsidRDefault="00BD7EC6" w:rsidP="00B67AE7"/>
    <w:p w14:paraId="1724F984" w14:textId="0D475C31" w:rsidR="000467F9" w:rsidRPr="000467F9" w:rsidRDefault="00A8177C" w:rsidP="000467F9">
      <w:pPr>
        <w:jc w:val="center"/>
        <w:rPr>
          <w:b/>
          <w:sz w:val="32"/>
          <w:szCs w:val="32"/>
        </w:rPr>
      </w:pPr>
      <w:r w:rsidRPr="00D147C5">
        <w:rPr>
          <w:b/>
          <w:sz w:val="32"/>
          <w:szCs w:val="32"/>
        </w:rPr>
        <w:lastRenderedPageBreak/>
        <w:t>ÍNDICE DE TABLAS</w:t>
      </w:r>
      <w:r>
        <w:fldChar w:fldCharType="begin"/>
      </w:r>
      <w:r>
        <w:instrText>TOC \h \z \c "TABLA "</w:instrText>
      </w:r>
      <w:r>
        <w:fldChar w:fldCharType="end"/>
      </w:r>
      <w:r w:rsidR="000467F9">
        <w:fldChar w:fldCharType="begin"/>
      </w:r>
      <w:r w:rsidR="000467F9">
        <w:instrText xml:space="preserve"> TOC \h \z \c "TABLA" </w:instrText>
      </w:r>
      <w:r w:rsidR="000467F9">
        <w:fldChar w:fldCharType="separate"/>
      </w:r>
    </w:p>
    <w:p w14:paraId="0084EF16" w14:textId="44AFD5D7" w:rsidR="000467F9" w:rsidRDefault="00E14718">
      <w:pPr>
        <w:pStyle w:val="Tabladeilustraciones"/>
        <w:tabs>
          <w:tab w:val="right" w:leader="dot" w:pos="8494"/>
        </w:tabs>
        <w:rPr>
          <w:rFonts w:asciiTheme="minorHAnsi" w:eastAsiaTheme="minorEastAsia" w:hAnsiTheme="minorHAnsi"/>
          <w:noProof/>
          <w:lang w:eastAsia="es-EC"/>
        </w:rPr>
      </w:pPr>
      <w:hyperlink w:anchor="_Toc90885787" w:history="1">
        <w:r w:rsidR="000467F9" w:rsidRPr="006A2912">
          <w:rPr>
            <w:rStyle w:val="Hipervnculo"/>
            <w:b/>
            <w:bCs/>
            <w:noProof/>
          </w:rPr>
          <w:t>TABLA I:</w:t>
        </w:r>
        <w:r w:rsidR="000467F9" w:rsidRPr="006A2912">
          <w:rPr>
            <w:rStyle w:val="Hipervnculo"/>
            <w:noProof/>
          </w:rPr>
          <w:t xml:space="preserve"> Equipo de trabajo y sus roles</w:t>
        </w:r>
        <w:r w:rsidR="000467F9">
          <w:rPr>
            <w:noProof/>
            <w:webHidden/>
          </w:rPr>
          <w:tab/>
        </w:r>
        <w:r w:rsidR="000467F9">
          <w:rPr>
            <w:noProof/>
            <w:webHidden/>
          </w:rPr>
          <w:fldChar w:fldCharType="begin"/>
        </w:r>
        <w:r w:rsidR="000467F9">
          <w:rPr>
            <w:noProof/>
            <w:webHidden/>
          </w:rPr>
          <w:instrText xml:space="preserve"> PAGEREF _Toc90885787 \h </w:instrText>
        </w:r>
        <w:r w:rsidR="000467F9">
          <w:rPr>
            <w:noProof/>
            <w:webHidden/>
          </w:rPr>
        </w:r>
        <w:r w:rsidR="000467F9">
          <w:rPr>
            <w:noProof/>
            <w:webHidden/>
          </w:rPr>
          <w:fldChar w:fldCharType="separate"/>
        </w:r>
        <w:r w:rsidR="002701FF">
          <w:rPr>
            <w:noProof/>
            <w:webHidden/>
          </w:rPr>
          <w:t>5</w:t>
        </w:r>
        <w:r w:rsidR="000467F9">
          <w:rPr>
            <w:noProof/>
            <w:webHidden/>
          </w:rPr>
          <w:fldChar w:fldCharType="end"/>
        </w:r>
      </w:hyperlink>
    </w:p>
    <w:p w14:paraId="06D4BFF7" w14:textId="555414DA" w:rsidR="000467F9" w:rsidRDefault="00E14718">
      <w:pPr>
        <w:pStyle w:val="Tabladeilustraciones"/>
        <w:tabs>
          <w:tab w:val="right" w:leader="dot" w:pos="8494"/>
        </w:tabs>
        <w:rPr>
          <w:rFonts w:asciiTheme="minorHAnsi" w:eastAsiaTheme="minorEastAsia" w:hAnsiTheme="minorHAnsi"/>
          <w:noProof/>
          <w:lang w:eastAsia="es-EC"/>
        </w:rPr>
      </w:pPr>
      <w:hyperlink w:anchor="_Toc90885788" w:history="1">
        <w:r w:rsidR="000467F9" w:rsidRPr="006A2912">
          <w:rPr>
            <w:rStyle w:val="Hipervnculo"/>
            <w:b/>
            <w:bCs/>
            <w:noProof/>
          </w:rPr>
          <w:t>TABLA II:</w:t>
        </w:r>
        <w:r w:rsidR="000467F9" w:rsidRPr="006A2912">
          <w:rPr>
            <w:rStyle w:val="Hipervnculo"/>
            <w:noProof/>
          </w:rPr>
          <w:t xml:space="preserve"> Estructura de historia de usuario</w:t>
        </w:r>
        <w:r w:rsidR="000467F9">
          <w:rPr>
            <w:noProof/>
            <w:webHidden/>
          </w:rPr>
          <w:tab/>
        </w:r>
        <w:r w:rsidR="000467F9">
          <w:rPr>
            <w:noProof/>
            <w:webHidden/>
          </w:rPr>
          <w:fldChar w:fldCharType="begin"/>
        </w:r>
        <w:r w:rsidR="000467F9">
          <w:rPr>
            <w:noProof/>
            <w:webHidden/>
          </w:rPr>
          <w:instrText xml:space="preserve"> PAGEREF _Toc90885788 \h </w:instrText>
        </w:r>
        <w:r w:rsidR="000467F9">
          <w:rPr>
            <w:noProof/>
            <w:webHidden/>
          </w:rPr>
        </w:r>
        <w:r w:rsidR="000467F9">
          <w:rPr>
            <w:noProof/>
            <w:webHidden/>
          </w:rPr>
          <w:fldChar w:fldCharType="separate"/>
        </w:r>
        <w:r w:rsidR="002701FF">
          <w:rPr>
            <w:noProof/>
            <w:webHidden/>
          </w:rPr>
          <w:t>7</w:t>
        </w:r>
        <w:r w:rsidR="000467F9">
          <w:rPr>
            <w:noProof/>
            <w:webHidden/>
          </w:rPr>
          <w:fldChar w:fldCharType="end"/>
        </w:r>
      </w:hyperlink>
    </w:p>
    <w:p w14:paraId="2AD51736" w14:textId="3A878B28" w:rsidR="000467F9" w:rsidRDefault="00E14718">
      <w:pPr>
        <w:pStyle w:val="Tabladeilustraciones"/>
        <w:tabs>
          <w:tab w:val="right" w:leader="dot" w:pos="8494"/>
        </w:tabs>
        <w:rPr>
          <w:rFonts w:asciiTheme="minorHAnsi" w:eastAsiaTheme="minorEastAsia" w:hAnsiTheme="minorHAnsi"/>
          <w:noProof/>
          <w:lang w:eastAsia="es-EC"/>
        </w:rPr>
      </w:pPr>
      <w:hyperlink w:anchor="_Toc90885789" w:history="1">
        <w:r w:rsidR="000467F9" w:rsidRPr="006A2912">
          <w:rPr>
            <w:rStyle w:val="Hipervnculo"/>
            <w:b/>
            <w:bCs/>
            <w:noProof/>
          </w:rPr>
          <w:t>TABLA III:</w:t>
        </w:r>
        <w:r w:rsidR="000467F9" w:rsidRPr="006A2912">
          <w:rPr>
            <w:rStyle w:val="Hipervnculo"/>
            <w:noProof/>
          </w:rPr>
          <w:t xml:space="preserve"> Herramientas para el desarrollo del Sistema Web</w:t>
        </w:r>
        <w:r w:rsidR="000467F9">
          <w:rPr>
            <w:noProof/>
            <w:webHidden/>
          </w:rPr>
          <w:tab/>
        </w:r>
        <w:r w:rsidR="000467F9">
          <w:rPr>
            <w:noProof/>
            <w:webHidden/>
          </w:rPr>
          <w:fldChar w:fldCharType="begin"/>
        </w:r>
        <w:r w:rsidR="000467F9">
          <w:rPr>
            <w:noProof/>
            <w:webHidden/>
          </w:rPr>
          <w:instrText xml:space="preserve"> PAGEREF _Toc90885789 \h </w:instrText>
        </w:r>
        <w:r w:rsidR="000467F9">
          <w:rPr>
            <w:noProof/>
            <w:webHidden/>
          </w:rPr>
        </w:r>
        <w:r w:rsidR="000467F9">
          <w:rPr>
            <w:noProof/>
            <w:webHidden/>
          </w:rPr>
          <w:fldChar w:fldCharType="separate"/>
        </w:r>
        <w:r w:rsidR="002701FF">
          <w:rPr>
            <w:noProof/>
            <w:webHidden/>
          </w:rPr>
          <w:t>10</w:t>
        </w:r>
        <w:r w:rsidR="000467F9">
          <w:rPr>
            <w:noProof/>
            <w:webHidden/>
          </w:rPr>
          <w:fldChar w:fldCharType="end"/>
        </w:r>
      </w:hyperlink>
    </w:p>
    <w:p w14:paraId="4BE8459A" w14:textId="7822C846" w:rsidR="000467F9" w:rsidRDefault="00E14718">
      <w:pPr>
        <w:pStyle w:val="Tabladeilustraciones"/>
        <w:tabs>
          <w:tab w:val="right" w:leader="dot" w:pos="8494"/>
        </w:tabs>
        <w:rPr>
          <w:rFonts w:asciiTheme="minorHAnsi" w:eastAsiaTheme="minorEastAsia" w:hAnsiTheme="minorHAnsi"/>
          <w:noProof/>
          <w:lang w:eastAsia="es-EC"/>
        </w:rPr>
      </w:pPr>
      <w:hyperlink w:anchor="_Toc90885790" w:history="1">
        <w:r w:rsidR="000467F9" w:rsidRPr="006A2912">
          <w:rPr>
            <w:rStyle w:val="Hipervnculo"/>
            <w:b/>
            <w:bCs/>
            <w:noProof/>
          </w:rPr>
          <w:t>TABLA IV:</w:t>
        </w:r>
        <w:r w:rsidR="000467F9" w:rsidRPr="006A2912">
          <w:rPr>
            <w:rStyle w:val="Hipervnculo"/>
            <w:noProof/>
          </w:rPr>
          <w:t xml:space="preserve"> formato pruebas funcionales</w:t>
        </w:r>
        <w:r w:rsidR="000467F9">
          <w:rPr>
            <w:noProof/>
            <w:webHidden/>
          </w:rPr>
          <w:tab/>
        </w:r>
        <w:r w:rsidR="000467F9">
          <w:rPr>
            <w:noProof/>
            <w:webHidden/>
          </w:rPr>
          <w:fldChar w:fldCharType="begin"/>
        </w:r>
        <w:r w:rsidR="000467F9">
          <w:rPr>
            <w:noProof/>
            <w:webHidden/>
          </w:rPr>
          <w:instrText xml:space="preserve"> PAGEREF _Toc90885790 \h </w:instrText>
        </w:r>
        <w:r w:rsidR="000467F9">
          <w:rPr>
            <w:noProof/>
            <w:webHidden/>
          </w:rPr>
        </w:r>
        <w:r w:rsidR="000467F9">
          <w:rPr>
            <w:noProof/>
            <w:webHidden/>
          </w:rPr>
          <w:fldChar w:fldCharType="separate"/>
        </w:r>
        <w:r w:rsidR="002701FF">
          <w:rPr>
            <w:noProof/>
            <w:webHidden/>
          </w:rPr>
          <w:t>24</w:t>
        </w:r>
        <w:r w:rsidR="000467F9">
          <w:rPr>
            <w:noProof/>
            <w:webHidden/>
          </w:rPr>
          <w:fldChar w:fldCharType="end"/>
        </w:r>
      </w:hyperlink>
    </w:p>
    <w:p w14:paraId="085905EC" w14:textId="3082708F" w:rsidR="00725089" w:rsidRPr="00C13783" w:rsidRDefault="000467F9" w:rsidP="000467F9">
      <w:pPr>
        <w:pStyle w:val="Tabladeilustraciones"/>
        <w:tabs>
          <w:tab w:val="right" w:leader="dot" w:pos="8494"/>
        </w:tabs>
        <w:rPr>
          <w:u w:val="single"/>
        </w:rPr>
      </w:pPr>
      <w:r>
        <w:fldChar w:fldCharType="end"/>
      </w:r>
    </w:p>
    <w:p w14:paraId="5A44D7DE" w14:textId="77777777" w:rsidR="000536E5" w:rsidRPr="00D147C5" w:rsidRDefault="000536E5" w:rsidP="00B67AE7"/>
    <w:p w14:paraId="39798F24" w14:textId="77777777" w:rsidR="000536E5" w:rsidRPr="00D147C5" w:rsidRDefault="000536E5" w:rsidP="00B67AE7"/>
    <w:p w14:paraId="07752ABA" w14:textId="77777777" w:rsidR="000536E5" w:rsidRPr="00D147C5" w:rsidRDefault="000536E5" w:rsidP="00B67AE7"/>
    <w:p w14:paraId="34F4E276" w14:textId="77777777" w:rsidR="000536E5" w:rsidRPr="00D147C5" w:rsidRDefault="000536E5" w:rsidP="00B67AE7"/>
    <w:p w14:paraId="31A087E2" w14:textId="77777777" w:rsidR="000536E5" w:rsidRPr="00D147C5" w:rsidRDefault="000536E5" w:rsidP="00B67AE7"/>
    <w:p w14:paraId="7689B9B9" w14:textId="77777777" w:rsidR="000536E5" w:rsidRPr="00D147C5" w:rsidRDefault="000536E5" w:rsidP="00B67AE7"/>
    <w:p w14:paraId="1CA6D922" w14:textId="77777777" w:rsidR="000536E5" w:rsidRPr="00D147C5" w:rsidRDefault="000536E5" w:rsidP="00B67AE7"/>
    <w:p w14:paraId="47E4A89F" w14:textId="7A3C0B22" w:rsidR="00D17130" w:rsidRPr="00D147C5" w:rsidRDefault="00D17130">
      <w:pPr>
        <w:spacing w:line="259" w:lineRule="auto"/>
        <w:jc w:val="left"/>
      </w:pPr>
      <w:r w:rsidRPr="00D147C5">
        <w:br w:type="page"/>
      </w:r>
    </w:p>
    <w:p w14:paraId="01DA5BF6" w14:textId="77777777" w:rsidR="000536E5" w:rsidRPr="00D147C5" w:rsidRDefault="000536E5" w:rsidP="000536E5">
      <w:pPr>
        <w:jc w:val="center"/>
        <w:rPr>
          <w:b/>
          <w:sz w:val="32"/>
          <w:szCs w:val="32"/>
        </w:rPr>
      </w:pPr>
      <w:r w:rsidRPr="00D147C5">
        <w:rPr>
          <w:b/>
          <w:sz w:val="32"/>
          <w:szCs w:val="32"/>
        </w:rPr>
        <w:lastRenderedPageBreak/>
        <w:t>RESUMEN</w:t>
      </w:r>
    </w:p>
    <w:p w14:paraId="2715F7FC" w14:textId="6BC6A972" w:rsidR="007E1508" w:rsidRPr="00D147C5" w:rsidRDefault="003430D9" w:rsidP="00B67AE7">
      <w:r w:rsidRPr="00D147C5">
        <w:t xml:space="preserve">El </w:t>
      </w:r>
      <w:r w:rsidR="00EC62A7" w:rsidRPr="00D147C5">
        <w:t xml:space="preserve">presente trabajo surge de la necesidad de una retroalimentación continua a docentes de la </w:t>
      </w:r>
      <w:r w:rsidR="00912B89">
        <w:t>Escuela de Formación de Tecnólogos</w:t>
      </w:r>
      <w:r w:rsidR="00EC62A7" w:rsidRPr="00D147C5">
        <w:t xml:space="preserve"> de la EPN</w:t>
      </w:r>
      <w:r w:rsidR="00912B89">
        <w:t>;</w:t>
      </w:r>
      <w:r w:rsidR="00223B2F" w:rsidRPr="00D147C5">
        <w:t xml:space="preserve"> por esta razón se ha implementado un </w:t>
      </w:r>
      <w:r w:rsidR="00DF3543" w:rsidRPr="00D147C5">
        <w:t xml:space="preserve">Sistema Web </w:t>
      </w:r>
      <w:r w:rsidR="00145571" w:rsidRPr="00D147C5">
        <w:t xml:space="preserve">para que los </w:t>
      </w:r>
      <w:r w:rsidR="00135A99" w:rsidRPr="00D147C5">
        <w:t xml:space="preserve">docentes puedan generar encuestas </w:t>
      </w:r>
      <w:r w:rsidR="00912B89">
        <w:t xml:space="preserve">de sus materias, organizado </w:t>
      </w:r>
      <w:r w:rsidR="00790D8F" w:rsidRPr="00D147C5">
        <w:t>por capítulo</w:t>
      </w:r>
      <w:r w:rsidR="00912B89">
        <w:t>s, dirigido a</w:t>
      </w:r>
      <w:r w:rsidR="00135A99" w:rsidRPr="00D147C5">
        <w:t xml:space="preserve"> los estudiantes</w:t>
      </w:r>
      <w:r w:rsidR="00912B89">
        <w:t>. Los resultados podrán</w:t>
      </w:r>
      <w:r w:rsidR="00757EAA" w:rsidRPr="00D147C5">
        <w:t xml:space="preserve"> </w:t>
      </w:r>
      <w:r w:rsidR="007E1508" w:rsidRPr="00D147C5">
        <w:t>visualizar y compararlos con respecto a otro</w:t>
      </w:r>
      <w:r w:rsidR="00011B1B" w:rsidRPr="00D147C5">
        <w:t xml:space="preserve"> s</w:t>
      </w:r>
      <w:r w:rsidR="00912B89">
        <w:t>emestre.</w:t>
      </w:r>
    </w:p>
    <w:p w14:paraId="7ED49903" w14:textId="1C080551" w:rsidR="00BB3633" w:rsidRPr="00D147C5" w:rsidRDefault="00BB3633" w:rsidP="00B67AE7">
      <w:r w:rsidRPr="00D147C5">
        <w:t xml:space="preserve">El </w:t>
      </w:r>
      <w:r w:rsidR="00FB3B0E" w:rsidRPr="00D147C5">
        <w:t xml:space="preserve">Sistema Web resuelve la problemática de que los estudiantes no se expresan </w:t>
      </w:r>
      <w:r w:rsidR="00F45997" w:rsidRPr="00D147C5">
        <w:t>y,</w:t>
      </w:r>
      <w:r w:rsidR="003A42B2" w:rsidRPr="00D147C5">
        <w:t xml:space="preserve"> por lo tanto</w:t>
      </w:r>
      <w:r w:rsidR="00912B89">
        <w:t>,</w:t>
      </w:r>
      <w:r w:rsidR="003A42B2" w:rsidRPr="00D147C5">
        <w:t xml:space="preserve"> los docentes no </w:t>
      </w:r>
      <w:r w:rsidR="00912B89">
        <w:t>conocen oportunamente y</w:t>
      </w:r>
      <w:r w:rsidR="003A42B2" w:rsidRPr="00D147C5">
        <w:t xml:space="preserve"> con exactitud </w:t>
      </w:r>
      <w:r w:rsidR="00912B89">
        <w:t xml:space="preserve">cuál es la situación académica de </w:t>
      </w:r>
      <w:r w:rsidR="003A42B2" w:rsidRPr="00D147C5">
        <w:t>los estudiantes con respecto a la materia.</w:t>
      </w:r>
    </w:p>
    <w:p w14:paraId="1DCAF418" w14:textId="0950AB3C" w:rsidR="00902907" w:rsidRPr="00D147C5" w:rsidRDefault="007B1621" w:rsidP="00B67AE7">
      <w:r w:rsidRPr="00D147C5">
        <w:t xml:space="preserve">Este trabajo se ha </w:t>
      </w:r>
      <w:r w:rsidR="00F41539">
        <w:t>desarrollado</w:t>
      </w:r>
      <w:r w:rsidRPr="00D147C5">
        <w:t xml:space="preserve"> con </w:t>
      </w:r>
      <w:r w:rsidR="0087206A" w:rsidRPr="00D147C5">
        <w:t xml:space="preserve">Laravel que es un Framework </w:t>
      </w:r>
      <w:r w:rsidR="00902907" w:rsidRPr="00D147C5">
        <w:t>de PHP y el Sistema Gestor de Base de Datos (SGBD) MySQL</w:t>
      </w:r>
      <w:r w:rsidR="0015361B" w:rsidRPr="00D147C5">
        <w:t xml:space="preserve">, gracias a </w:t>
      </w:r>
      <w:r w:rsidR="00F41539">
        <w:t xml:space="preserve">gratuidad, </w:t>
      </w:r>
      <w:r w:rsidR="0015361B" w:rsidRPr="00D147C5">
        <w:t xml:space="preserve">su escalabilidad y rendimiento. </w:t>
      </w:r>
      <w:r w:rsidR="00F41539">
        <w:t>El</w:t>
      </w:r>
      <w:r w:rsidR="00ED217F" w:rsidRPr="00D147C5">
        <w:t xml:space="preserve"> proyecto se ha basado en el marco de trabajo ágil Scrum</w:t>
      </w:r>
      <w:r w:rsidR="00544C50" w:rsidRPr="00D147C5">
        <w:t xml:space="preserve">, </w:t>
      </w:r>
      <w:r w:rsidR="00F41539">
        <w:t>aplicando</w:t>
      </w:r>
      <w:r w:rsidR="00544C50" w:rsidRPr="00D147C5">
        <w:t xml:space="preserve"> varios </w:t>
      </w:r>
      <w:r w:rsidR="00F41539">
        <w:t>de sus beneficios</w:t>
      </w:r>
      <w:r w:rsidR="00302491" w:rsidRPr="00D147C5">
        <w:t>, algunos de ellos son: interacción directa con el usuario final, adecuada recopilación de requerimientos</w:t>
      </w:r>
      <w:r w:rsidR="005F0FE4" w:rsidRPr="00D147C5">
        <w:t>, definición de roles del equipo, priorización de tareas, respuesta al cambio, entre otros</w:t>
      </w:r>
      <w:r w:rsidR="00F41539">
        <w:t>;</w:t>
      </w:r>
      <w:r w:rsidR="00891FD2" w:rsidRPr="00D147C5">
        <w:t xml:space="preserve"> </w:t>
      </w:r>
      <w:r w:rsidR="00F41539">
        <w:t>p</w:t>
      </w:r>
      <w:r w:rsidR="00891FD2" w:rsidRPr="00D147C5">
        <w:t xml:space="preserve">ermitiendo que el proyecto se realice en </w:t>
      </w:r>
      <w:r w:rsidR="00F41539">
        <w:t>el</w:t>
      </w:r>
      <w:r w:rsidR="00891FD2" w:rsidRPr="00D147C5">
        <w:t xml:space="preserve"> tiempo establecido</w:t>
      </w:r>
      <w:r w:rsidR="00EC549F" w:rsidRPr="00D147C5">
        <w:t xml:space="preserve">. Por </w:t>
      </w:r>
      <w:r w:rsidR="00715CEB" w:rsidRPr="00D147C5">
        <w:t>último,</w:t>
      </w:r>
      <w:r w:rsidR="00EC549F" w:rsidRPr="00D147C5">
        <w:t xml:space="preserve"> en este trabajo se muestran las tareas y los resultados obtenidos por cada </w:t>
      </w:r>
      <w:r w:rsidR="00EC549F" w:rsidRPr="00E813C8">
        <w:rPr>
          <w:i/>
          <w:iCs/>
        </w:rPr>
        <w:t>sprint</w:t>
      </w:r>
      <w:r w:rsidR="00EC549F" w:rsidRPr="00D147C5">
        <w:t xml:space="preserve"> </w:t>
      </w:r>
      <w:r w:rsidR="00814D5E" w:rsidRPr="00D147C5">
        <w:t>y el despliegue del sistema a producción</w:t>
      </w:r>
      <w:r w:rsidR="008116A5" w:rsidRPr="00D147C5">
        <w:t>.</w:t>
      </w:r>
    </w:p>
    <w:p w14:paraId="73249795" w14:textId="6C2D99A3" w:rsidR="000536E5" w:rsidRPr="00D147C5" w:rsidRDefault="00F41539" w:rsidP="00B67AE7">
      <w:r>
        <w:rPr>
          <w:b/>
        </w:rPr>
        <w:t>P</w:t>
      </w:r>
      <w:r w:rsidR="000536E5" w:rsidRPr="00D147C5">
        <w:rPr>
          <w:b/>
        </w:rPr>
        <w:t>ALABRAS CLAVE:</w:t>
      </w:r>
      <w:r w:rsidR="000536E5" w:rsidRPr="00D147C5">
        <w:t xml:space="preserve"> </w:t>
      </w:r>
      <w:r w:rsidR="00715CEB" w:rsidRPr="00C13783">
        <w:t>Sistema Web</w:t>
      </w:r>
      <w:r w:rsidR="00715CEB" w:rsidRPr="00D147C5">
        <w:t>, Scrum</w:t>
      </w:r>
      <w:r w:rsidR="008116A5" w:rsidRPr="00D147C5">
        <w:t>, Laravel, Sprint, MySQL</w:t>
      </w:r>
    </w:p>
    <w:p w14:paraId="5DD81F4C" w14:textId="741633F8" w:rsidR="00F41539" w:rsidRDefault="00F41539">
      <w:pPr>
        <w:spacing w:line="259" w:lineRule="auto"/>
        <w:jc w:val="left"/>
      </w:pPr>
      <w:r>
        <w:br w:type="page"/>
      </w:r>
    </w:p>
    <w:p w14:paraId="12D4B379" w14:textId="77777777" w:rsidR="000536E5" w:rsidRPr="00D147C5" w:rsidRDefault="000536E5" w:rsidP="00B67AE7"/>
    <w:p w14:paraId="655D88BF" w14:textId="77777777" w:rsidR="000536E5" w:rsidRPr="00C13783" w:rsidRDefault="000536E5" w:rsidP="000536E5">
      <w:pPr>
        <w:jc w:val="center"/>
        <w:rPr>
          <w:b/>
          <w:sz w:val="32"/>
          <w:szCs w:val="32"/>
          <w:lang w:val="en-US"/>
        </w:rPr>
      </w:pPr>
      <w:r w:rsidRPr="00C13783">
        <w:rPr>
          <w:b/>
          <w:sz w:val="32"/>
          <w:szCs w:val="32"/>
          <w:lang w:val="en-US"/>
        </w:rPr>
        <w:t>ABSTRACT</w:t>
      </w:r>
    </w:p>
    <w:p w14:paraId="615C186A" w14:textId="77777777" w:rsidR="00C34476" w:rsidRPr="0005287B" w:rsidRDefault="00C34476" w:rsidP="00C34476">
      <w:pPr>
        <w:rPr>
          <w:lang w:val="en-US"/>
        </w:rPr>
      </w:pPr>
      <w:r w:rsidRPr="0005287B">
        <w:rPr>
          <w:lang w:val="en-US"/>
        </w:rPr>
        <w:t>This work arises from the need for continuous feedback to teachers of the technology faculty of the EPN, for this reason a Web System has been implemented so that teachers can generate surveys by chapter of the subject for students, view the results and compare them with respect to another semester or even with respect to the same chapters of the subject.</w:t>
      </w:r>
    </w:p>
    <w:p w14:paraId="25217E50" w14:textId="64746B82" w:rsidR="00C34476" w:rsidRPr="0005287B" w:rsidRDefault="00C34476" w:rsidP="00C34476">
      <w:pPr>
        <w:rPr>
          <w:lang w:val="en-US"/>
        </w:rPr>
      </w:pPr>
      <w:r w:rsidRPr="0005287B">
        <w:rPr>
          <w:lang w:val="en-US"/>
        </w:rPr>
        <w:t>The development of this Web System for ESFOT teachers allows teachers to receive continuous feedback from students, with the aim that the teacher can improve at that time, but not wait for a semester to pass to get feedback. So, the Web System solves the problem that students do not express themselves and therefore teachers cannot know exactly how students feel about the subject.</w:t>
      </w:r>
    </w:p>
    <w:p w14:paraId="6911E08F" w14:textId="3E867931" w:rsidR="00D4295B" w:rsidRPr="0005287B" w:rsidRDefault="00C34476" w:rsidP="00C34476">
      <w:pPr>
        <w:rPr>
          <w:lang w:val="en-US"/>
        </w:rPr>
      </w:pPr>
      <w:r w:rsidRPr="0005287B">
        <w:rPr>
          <w:lang w:val="en-US"/>
        </w:rPr>
        <w:t xml:space="preserve">This work has been done with Laravel, which is a PHP Framework and the MySQL Database Management System (DBMS), thanks to its scalability and performance. During the development of the project, it has been based on the agile Scrum framework, which has several benefits when it is implemented in the project, some of them </w:t>
      </w:r>
      <w:r w:rsidR="00086A7A" w:rsidRPr="0005287B">
        <w:rPr>
          <w:lang w:val="en-US"/>
        </w:rPr>
        <w:t>are</w:t>
      </w:r>
      <w:r w:rsidR="009F11FA" w:rsidRPr="0005287B">
        <w:rPr>
          <w:lang w:val="en-US"/>
        </w:rPr>
        <w:t xml:space="preserve"> </w:t>
      </w:r>
      <w:r w:rsidRPr="0005287B">
        <w:rPr>
          <w:lang w:val="en-US"/>
        </w:rPr>
        <w:t xml:space="preserve">direct interaction with the end user, adequate compilation of requirements, definition of team roles, prioritization of tasks, response to change, among others. Allowing the project to be carried out in a set time without any mishaps. Finally, this work shows the tasks and the results obtained by each </w:t>
      </w:r>
      <w:r w:rsidRPr="00E813C8">
        <w:rPr>
          <w:i/>
          <w:iCs/>
          <w:lang w:val="en-US"/>
        </w:rPr>
        <w:t>sprint</w:t>
      </w:r>
      <w:r w:rsidRPr="0005287B">
        <w:rPr>
          <w:lang w:val="en-US"/>
        </w:rPr>
        <w:t xml:space="preserve"> and the deployment of the system to production.</w:t>
      </w:r>
    </w:p>
    <w:p w14:paraId="1C5B99A7" w14:textId="012254B1" w:rsidR="009F11FA" w:rsidRPr="0005287B" w:rsidRDefault="009F11FA" w:rsidP="00C34476">
      <w:pPr>
        <w:rPr>
          <w:lang w:val="en-US"/>
        </w:rPr>
      </w:pPr>
    </w:p>
    <w:p w14:paraId="1D17C68C" w14:textId="34289DD6" w:rsidR="009F11FA" w:rsidRPr="0005287B" w:rsidRDefault="009F11FA" w:rsidP="00C34476">
      <w:pPr>
        <w:rPr>
          <w:lang w:val="en-US"/>
        </w:rPr>
      </w:pPr>
    </w:p>
    <w:p w14:paraId="153BE9D5" w14:textId="36864C5C" w:rsidR="009F11FA" w:rsidRPr="0005287B" w:rsidRDefault="009F11FA" w:rsidP="00C34476">
      <w:pPr>
        <w:rPr>
          <w:lang w:val="en-US"/>
        </w:rPr>
      </w:pPr>
    </w:p>
    <w:p w14:paraId="592C3B8D" w14:textId="10F57561" w:rsidR="009F11FA" w:rsidRPr="0005287B" w:rsidRDefault="009F11FA" w:rsidP="00C34476">
      <w:pPr>
        <w:rPr>
          <w:lang w:val="en-US"/>
        </w:rPr>
      </w:pPr>
    </w:p>
    <w:p w14:paraId="33A4C5F5" w14:textId="534B18ED" w:rsidR="009F11FA" w:rsidRPr="0005287B" w:rsidRDefault="009F11FA" w:rsidP="00C34476">
      <w:pPr>
        <w:rPr>
          <w:lang w:val="en-US"/>
        </w:rPr>
      </w:pPr>
    </w:p>
    <w:p w14:paraId="03081C89" w14:textId="693B5E7A" w:rsidR="009F11FA" w:rsidRPr="0005287B" w:rsidRDefault="009F11FA" w:rsidP="00C34476">
      <w:pPr>
        <w:rPr>
          <w:lang w:val="en-US"/>
        </w:rPr>
      </w:pPr>
    </w:p>
    <w:p w14:paraId="25A45CB2" w14:textId="77777777" w:rsidR="009F11FA" w:rsidRPr="00C13783" w:rsidRDefault="009F11FA" w:rsidP="00C34476">
      <w:pPr>
        <w:rPr>
          <w:lang w:val="en-US"/>
        </w:rPr>
      </w:pPr>
    </w:p>
    <w:p w14:paraId="6B789CF6" w14:textId="40D0BE50" w:rsidR="000536E5" w:rsidRPr="00C13783" w:rsidRDefault="000536E5" w:rsidP="00B67AE7">
      <w:pPr>
        <w:rPr>
          <w:lang w:val="en-US"/>
        </w:rPr>
      </w:pPr>
      <w:r w:rsidRPr="00C13783">
        <w:rPr>
          <w:b/>
          <w:lang w:val="en-US"/>
        </w:rPr>
        <w:t>KEYWORDS:</w:t>
      </w:r>
      <w:r w:rsidRPr="00C13783">
        <w:rPr>
          <w:lang w:val="en-US"/>
        </w:rPr>
        <w:t xml:space="preserve"> </w:t>
      </w:r>
      <w:r w:rsidR="009F11FA" w:rsidRPr="00C13783">
        <w:rPr>
          <w:lang w:val="en-US"/>
        </w:rPr>
        <w:t>Sistema Web, Scrum, Laravel, Sprint, MySQL</w:t>
      </w:r>
      <w:r w:rsidR="009F11FA" w:rsidRPr="00C13783" w:rsidDel="009F11FA">
        <w:rPr>
          <w:lang w:val="en-US"/>
        </w:rPr>
        <w:t xml:space="preserve"> </w:t>
      </w:r>
    </w:p>
    <w:p w14:paraId="0D2A6DB3" w14:textId="77777777" w:rsidR="000536E5" w:rsidRPr="00C13783" w:rsidRDefault="000536E5" w:rsidP="00B67AE7">
      <w:pPr>
        <w:rPr>
          <w:lang w:val="en-US"/>
        </w:rPr>
      </w:pPr>
    </w:p>
    <w:p w14:paraId="2FBF27E5" w14:textId="77777777" w:rsidR="000536E5" w:rsidRPr="00C13783" w:rsidRDefault="000536E5" w:rsidP="00B67AE7">
      <w:pPr>
        <w:rPr>
          <w:lang w:val="en-US"/>
        </w:rPr>
        <w:sectPr w:rsidR="000536E5" w:rsidRPr="00C13783" w:rsidSect="00AD29ED">
          <w:footerReference w:type="default" r:id="rId11"/>
          <w:pgSz w:w="11906" w:h="16838" w:code="9"/>
          <w:pgMar w:top="1701" w:right="1701" w:bottom="1418" w:left="1701" w:header="709" w:footer="709" w:gutter="0"/>
          <w:pgNumType w:fmt="upperRoman" w:start="1"/>
          <w:cols w:space="708"/>
          <w:docGrid w:linePitch="360"/>
        </w:sectPr>
      </w:pPr>
    </w:p>
    <w:p w14:paraId="536A5B0D" w14:textId="77777777" w:rsidR="00BF3E2D" w:rsidRPr="00C13783" w:rsidRDefault="00F120F1" w:rsidP="006B2A82">
      <w:pPr>
        <w:pStyle w:val="Ttulo1"/>
        <w:rPr>
          <w:color w:val="auto"/>
        </w:rPr>
      </w:pPr>
      <w:bookmarkStart w:id="0" w:name="_Toc55860281"/>
      <w:bookmarkStart w:id="1" w:name="_Toc90887038"/>
      <w:r w:rsidRPr="00C13783">
        <w:rPr>
          <w:color w:val="auto"/>
        </w:rPr>
        <w:lastRenderedPageBreak/>
        <w:t>Introducción</w:t>
      </w:r>
      <w:bookmarkEnd w:id="0"/>
      <w:bookmarkEnd w:id="1"/>
      <w:r w:rsidRPr="00C13783">
        <w:rPr>
          <w:color w:val="auto"/>
        </w:rPr>
        <w:t xml:space="preserve"> </w:t>
      </w:r>
    </w:p>
    <w:p w14:paraId="7184D096" w14:textId="51F88FB7" w:rsidR="006512B8" w:rsidRPr="00D147C5" w:rsidRDefault="006512B8" w:rsidP="00C13783">
      <w:pPr>
        <w:pStyle w:val="NormalWeb"/>
        <w:spacing w:before="0" w:beforeAutospacing="0" w:after="0" w:afterAutospacing="0" w:line="360" w:lineRule="auto"/>
        <w:ind w:right="140"/>
        <w:jc w:val="both"/>
        <w:rPr>
          <w:rFonts w:asciiTheme="minorHAnsi" w:eastAsiaTheme="minorHAnsi" w:hAnsiTheme="minorHAnsi" w:cstheme="minorBidi"/>
          <w:lang w:eastAsia="en-US"/>
        </w:rPr>
      </w:pPr>
      <w:r w:rsidRPr="00C13783">
        <w:rPr>
          <w:rFonts w:asciiTheme="minorHAnsi" w:eastAsiaTheme="minorHAnsi" w:hAnsiTheme="minorHAnsi" w:cstheme="minorBidi"/>
          <w:lang w:eastAsia="en-US"/>
        </w:rPr>
        <w:t>La Escuela de Formación de Tecnólogos (ESFOT) de la Escuela Politécnica Nacional tiene como misión preparar profesionales con una sólida formación académica, humanística, conceptual y práctica, cuya interacción con el medio social procure un aporte al desarrollo tecnológico del país, para viabilizar el proceso de apropiación tecnológica y transferirlo al medio productivo cuidando siempre el ecosistema [1].  </w:t>
      </w:r>
    </w:p>
    <w:p w14:paraId="7EACCCD4" w14:textId="0AA297D9" w:rsidR="00071A61" w:rsidRPr="00D147C5" w:rsidRDefault="00071A61" w:rsidP="00C13783">
      <w:pPr>
        <w:pStyle w:val="NormalWeb"/>
        <w:spacing w:before="0" w:beforeAutospacing="0" w:after="0" w:afterAutospacing="0" w:line="360" w:lineRule="auto"/>
        <w:ind w:right="140"/>
        <w:jc w:val="both"/>
        <w:rPr>
          <w:rFonts w:asciiTheme="minorHAnsi" w:eastAsiaTheme="minorHAnsi" w:hAnsiTheme="minorHAnsi" w:cstheme="minorBidi"/>
          <w:lang w:eastAsia="en-US"/>
        </w:rPr>
      </w:pPr>
      <w:r w:rsidRPr="00D147C5">
        <w:rPr>
          <w:rFonts w:asciiTheme="minorHAnsi" w:eastAsiaTheme="minorHAnsi" w:hAnsiTheme="minorHAnsi" w:cstheme="minorBidi"/>
          <w:lang w:eastAsia="en-US"/>
        </w:rPr>
        <w:t>Actualmente, como en todas las Facultades de la EPN, su trabajo se circunscribe y se adapta a los nuevos reglamentos, normativas y directrices que proveen los organismos de educación superior del estado y de los órganos colegiados de la EPN</w:t>
      </w:r>
      <w:sdt>
        <w:sdtPr>
          <w:rPr>
            <w:rFonts w:asciiTheme="minorHAnsi" w:eastAsiaTheme="minorHAnsi" w:hAnsiTheme="minorHAnsi" w:cstheme="minorBidi"/>
            <w:lang w:eastAsia="en-US"/>
          </w:rPr>
          <w:id w:val="2131281201"/>
          <w:citation/>
        </w:sdtPr>
        <w:sdtEndPr/>
        <w:sdtContent>
          <w:r w:rsidRPr="00D147C5">
            <w:rPr>
              <w:rFonts w:asciiTheme="minorHAnsi" w:eastAsiaTheme="minorHAnsi" w:hAnsiTheme="minorHAnsi" w:cstheme="minorBidi"/>
              <w:lang w:eastAsia="en-US"/>
            </w:rPr>
            <w:fldChar w:fldCharType="begin"/>
          </w:r>
          <w:r w:rsidRPr="00D147C5">
            <w:rPr>
              <w:rFonts w:asciiTheme="minorHAnsi" w:eastAsiaTheme="minorHAnsi" w:hAnsiTheme="minorHAnsi" w:cstheme="minorBidi"/>
              <w:lang w:eastAsia="en-US"/>
            </w:rPr>
            <w:instrText xml:space="preserve">CITATION ESF20 \l 1033 </w:instrText>
          </w:r>
          <w:r w:rsidRPr="00D147C5">
            <w:rPr>
              <w:rFonts w:asciiTheme="minorHAnsi" w:eastAsiaTheme="minorHAnsi" w:hAnsiTheme="minorHAnsi" w:cstheme="minorBidi"/>
              <w:lang w:eastAsia="en-US"/>
            </w:rPr>
            <w:fldChar w:fldCharType="separate"/>
          </w:r>
          <w:r w:rsidR="00E17FA3" w:rsidRPr="00D147C5">
            <w:rPr>
              <w:rFonts w:asciiTheme="minorHAnsi" w:eastAsiaTheme="minorHAnsi" w:hAnsiTheme="minorHAnsi" w:cstheme="minorBidi"/>
              <w:noProof/>
              <w:lang w:eastAsia="en-US"/>
            </w:rPr>
            <w:t xml:space="preserve"> [1]</w:t>
          </w:r>
          <w:r w:rsidRPr="00D147C5">
            <w:rPr>
              <w:rFonts w:asciiTheme="minorHAnsi" w:eastAsiaTheme="minorHAnsi" w:hAnsiTheme="minorHAnsi" w:cstheme="minorBidi"/>
              <w:lang w:eastAsia="en-US"/>
            </w:rPr>
            <w:fldChar w:fldCharType="end"/>
          </w:r>
        </w:sdtContent>
      </w:sdt>
      <w:r w:rsidRPr="00D147C5">
        <w:rPr>
          <w:rFonts w:asciiTheme="minorHAnsi" w:eastAsiaTheme="minorHAnsi" w:hAnsiTheme="minorHAnsi" w:cstheme="minorBidi"/>
          <w:lang w:eastAsia="en-US"/>
        </w:rPr>
        <w:t>. Por ende, los docentes también reciben una heteroevaluación por parte de los estudiantes cuyo objetivo es “Conocer el grado de satisfacción de los estudiantes, con la formación que están recibiendo en la EPN”</w:t>
      </w:r>
      <w:sdt>
        <w:sdtPr>
          <w:rPr>
            <w:rFonts w:asciiTheme="minorHAnsi" w:eastAsiaTheme="minorHAnsi" w:hAnsiTheme="minorHAnsi" w:cstheme="minorBidi"/>
            <w:lang w:eastAsia="en-US"/>
          </w:rPr>
          <w:id w:val="1453901509"/>
          <w:citation/>
        </w:sdtPr>
        <w:sdtEndPr/>
        <w:sdtContent>
          <w:r w:rsidRPr="00D147C5">
            <w:rPr>
              <w:rFonts w:asciiTheme="minorHAnsi" w:eastAsiaTheme="minorHAnsi" w:hAnsiTheme="minorHAnsi" w:cstheme="minorBidi"/>
              <w:lang w:eastAsia="en-US"/>
            </w:rPr>
            <w:fldChar w:fldCharType="begin"/>
          </w:r>
          <w:r w:rsidRPr="00D147C5">
            <w:rPr>
              <w:rFonts w:asciiTheme="minorHAnsi" w:eastAsiaTheme="minorHAnsi" w:hAnsiTheme="minorHAnsi" w:cstheme="minorBidi"/>
              <w:lang w:eastAsia="en-US"/>
            </w:rPr>
            <w:instrText xml:space="preserve">CITATION ESF20 \l 1033 </w:instrText>
          </w:r>
          <w:r w:rsidRPr="00D147C5">
            <w:rPr>
              <w:rFonts w:asciiTheme="minorHAnsi" w:eastAsiaTheme="minorHAnsi" w:hAnsiTheme="minorHAnsi" w:cstheme="minorBidi"/>
              <w:lang w:eastAsia="en-US"/>
            </w:rPr>
            <w:fldChar w:fldCharType="separate"/>
          </w:r>
          <w:r w:rsidR="00E17FA3" w:rsidRPr="00D147C5">
            <w:rPr>
              <w:rFonts w:asciiTheme="minorHAnsi" w:eastAsiaTheme="minorHAnsi" w:hAnsiTheme="minorHAnsi" w:cstheme="minorBidi"/>
              <w:noProof/>
              <w:lang w:eastAsia="en-US"/>
            </w:rPr>
            <w:t xml:space="preserve"> [1]</w:t>
          </w:r>
          <w:r w:rsidRPr="00D147C5">
            <w:rPr>
              <w:rFonts w:asciiTheme="minorHAnsi" w:eastAsiaTheme="minorHAnsi" w:hAnsiTheme="minorHAnsi" w:cstheme="minorBidi"/>
              <w:lang w:eastAsia="en-US"/>
            </w:rPr>
            <w:fldChar w:fldCharType="end"/>
          </w:r>
        </w:sdtContent>
      </w:sdt>
      <w:r w:rsidRPr="00D147C5">
        <w:rPr>
          <w:rFonts w:asciiTheme="minorHAnsi" w:eastAsiaTheme="minorHAnsi" w:hAnsiTheme="minorHAnsi" w:cstheme="minorBidi"/>
          <w:lang w:eastAsia="en-US"/>
        </w:rPr>
        <w:t xml:space="preserve">. Esta evaluación se realiza a través del sistema web SII Académico para todos los docentes de las materias en las que está inscrito el estudiante </w:t>
      </w:r>
      <w:sdt>
        <w:sdtPr>
          <w:rPr>
            <w:rFonts w:asciiTheme="minorHAnsi" w:eastAsiaTheme="minorHAnsi" w:hAnsiTheme="minorHAnsi" w:cstheme="minorBidi"/>
            <w:lang w:eastAsia="en-US"/>
          </w:rPr>
          <w:id w:val="-938678826"/>
          <w:citation/>
        </w:sdtPr>
        <w:sdtEndPr/>
        <w:sdtContent>
          <w:r w:rsidRPr="00D147C5">
            <w:rPr>
              <w:rFonts w:asciiTheme="minorHAnsi" w:eastAsiaTheme="minorHAnsi" w:hAnsiTheme="minorHAnsi" w:cstheme="minorBidi"/>
              <w:lang w:eastAsia="en-US"/>
            </w:rPr>
            <w:fldChar w:fldCharType="begin"/>
          </w:r>
          <w:r w:rsidRPr="00D147C5">
            <w:rPr>
              <w:rFonts w:asciiTheme="minorHAnsi" w:eastAsiaTheme="minorHAnsi" w:hAnsiTheme="minorHAnsi" w:cstheme="minorBidi"/>
              <w:lang w:eastAsia="en-US"/>
            </w:rPr>
            <w:instrText xml:space="preserve"> CITATION Esc17 \l 1033 </w:instrText>
          </w:r>
          <w:r w:rsidRPr="00D147C5">
            <w:rPr>
              <w:rFonts w:asciiTheme="minorHAnsi" w:eastAsiaTheme="minorHAnsi" w:hAnsiTheme="minorHAnsi" w:cstheme="minorBidi"/>
              <w:lang w:eastAsia="en-US"/>
            </w:rPr>
            <w:fldChar w:fldCharType="separate"/>
          </w:r>
          <w:r w:rsidR="00E17FA3" w:rsidRPr="00D147C5">
            <w:rPr>
              <w:rFonts w:asciiTheme="minorHAnsi" w:eastAsiaTheme="minorHAnsi" w:hAnsiTheme="minorHAnsi" w:cstheme="minorBidi"/>
              <w:noProof/>
              <w:lang w:eastAsia="en-US"/>
            </w:rPr>
            <w:t>[2]</w:t>
          </w:r>
          <w:r w:rsidRPr="00D147C5">
            <w:rPr>
              <w:rFonts w:asciiTheme="minorHAnsi" w:eastAsiaTheme="minorHAnsi" w:hAnsiTheme="minorHAnsi" w:cstheme="minorBidi"/>
              <w:lang w:eastAsia="en-US"/>
            </w:rPr>
            <w:fldChar w:fldCharType="end"/>
          </w:r>
        </w:sdtContent>
      </w:sdt>
      <w:r w:rsidRPr="00D147C5">
        <w:rPr>
          <w:rFonts w:asciiTheme="minorHAnsi" w:eastAsiaTheme="minorHAnsi" w:hAnsiTheme="minorHAnsi" w:cstheme="minorBidi"/>
          <w:lang w:eastAsia="en-US"/>
        </w:rPr>
        <w:t>.</w:t>
      </w:r>
    </w:p>
    <w:p w14:paraId="463AD4C8" w14:textId="2509CED0" w:rsidR="00071A61" w:rsidRPr="00D147C5" w:rsidRDefault="00071A61" w:rsidP="00C13783">
      <w:pPr>
        <w:pStyle w:val="NormalWeb"/>
        <w:spacing w:before="0" w:beforeAutospacing="0" w:after="0" w:afterAutospacing="0" w:line="360" w:lineRule="auto"/>
        <w:ind w:right="140"/>
        <w:jc w:val="both"/>
        <w:rPr>
          <w:rFonts w:asciiTheme="minorHAnsi" w:eastAsiaTheme="minorHAnsi" w:hAnsiTheme="minorHAnsi" w:cstheme="minorBidi"/>
          <w:lang w:eastAsia="en-US"/>
        </w:rPr>
      </w:pPr>
      <w:r w:rsidRPr="00D147C5">
        <w:rPr>
          <w:rFonts w:asciiTheme="minorHAnsi" w:eastAsiaTheme="minorHAnsi" w:hAnsiTheme="minorHAnsi" w:cstheme="minorBidi"/>
          <w:lang w:eastAsia="en-US"/>
        </w:rPr>
        <w:t xml:space="preserve">Los resultados de la heteroevaluación son obtenidos al finalizar el semestre, lo que implica que los docentes reciben una retroalimentación acumulada al finalizar un periodo académico </w:t>
      </w:r>
      <w:sdt>
        <w:sdtPr>
          <w:rPr>
            <w:rFonts w:asciiTheme="minorHAnsi" w:eastAsiaTheme="minorHAnsi" w:hAnsiTheme="minorHAnsi" w:cstheme="minorBidi"/>
            <w:lang w:eastAsia="en-US"/>
          </w:rPr>
          <w:id w:val="-1306000244"/>
          <w:citation/>
        </w:sdtPr>
        <w:sdtEndPr/>
        <w:sdtContent>
          <w:r w:rsidRPr="00D147C5">
            <w:rPr>
              <w:rFonts w:asciiTheme="minorHAnsi" w:eastAsiaTheme="minorHAnsi" w:hAnsiTheme="minorHAnsi" w:cstheme="minorBidi"/>
              <w:lang w:eastAsia="en-US"/>
            </w:rPr>
            <w:fldChar w:fldCharType="begin"/>
          </w:r>
          <w:r w:rsidRPr="00D147C5">
            <w:rPr>
              <w:rFonts w:asciiTheme="minorHAnsi" w:eastAsiaTheme="minorHAnsi" w:hAnsiTheme="minorHAnsi" w:cstheme="minorBidi"/>
              <w:lang w:eastAsia="en-US"/>
            </w:rPr>
            <w:instrText xml:space="preserve"> CITATION Esc17 \l 1033 </w:instrText>
          </w:r>
          <w:r w:rsidRPr="00D147C5">
            <w:rPr>
              <w:rFonts w:asciiTheme="minorHAnsi" w:eastAsiaTheme="minorHAnsi" w:hAnsiTheme="minorHAnsi" w:cstheme="minorBidi"/>
              <w:lang w:eastAsia="en-US"/>
            </w:rPr>
            <w:fldChar w:fldCharType="separate"/>
          </w:r>
          <w:r w:rsidR="00E17FA3" w:rsidRPr="00D147C5">
            <w:rPr>
              <w:rFonts w:asciiTheme="minorHAnsi" w:eastAsiaTheme="minorHAnsi" w:hAnsiTheme="minorHAnsi" w:cstheme="minorBidi"/>
              <w:noProof/>
              <w:lang w:eastAsia="en-US"/>
            </w:rPr>
            <w:t>[2]</w:t>
          </w:r>
          <w:r w:rsidRPr="00D147C5">
            <w:rPr>
              <w:rFonts w:asciiTheme="minorHAnsi" w:eastAsiaTheme="minorHAnsi" w:hAnsiTheme="minorHAnsi" w:cstheme="minorBidi"/>
              <w:lang w:eastAsia="en-US"/>
            </w:rPr>
            <w:fldChar w:fldCharType="end"/>
          </w:r>
        </w:sdtContent>
      </w:sdt>
      <w:r w:rsidR="009218C4" w:rsidRPr="00D147C5">
        <w:rPr>
          <w:rFonts w:asciiTheme="minorHAnsi" w:eastAsiaTheme="minorHAnsi" w:hAnsiTheme="minorHAnsi" w:cstheme="minorBidi"/>
          <w:lang w:eastAsia="en-US"/>
        </w:rPr>
        <w:t>,</w:t>
      </w:r>
      <w:r w:rsidRPr="00D147C5">
        <w:rPr>
          <w:rFonts w:asciiTheme="minorHAnsi" w:eastAsiaTheme="minorHAnsi" w:hAnsiTheme="minorHAnsi" w:cstheme="minorBidi"/>
          <w:lang w:eastAsia="en-US"/>
        </w:rPr>
        <w:t xml:space="preserve"> </w:t>
      </w:r>
      <w:r w:rsidR="009218C4" w:rsidRPr="00D147C5">
        <w:rPr>
          <w:rFonts w:asciiTheme="minorHAnsi" w:eastAsiaTheme="minorHAnsi" w:hAnsiTheme="minorHAnsi" w:cstheme="minorBidi"/>
          <w:lang w:eastAsia="en-US"/>
        </w:rPr>
        <w:t>l</w:t>
      </w:r>
      <w:r w:rsidRPr="00D147C5">
        <w:rPr>
          <w:rFonts w:asciiTheme="minorHAnsi" w:eastAsiaTheme="minorHAnsi" w:hAnsiTheme="minorHAnsi" w:cstheme="minorBidi"/>
          <w:lang w:eastAsia="en-US"/>
        </w:rPr>
        <w:t>o que impide que puedan tomar acciones durante el semestre para poder mejorar de manera inmediata</w:t>
      </w:r>
      <w:r w:rsidR="009218C4" w:rsidRPr="00D147C5">
        <w:rPr>
          <w:rFonts w:asciiTheme="minorHAnsi" w:eastAsiaTheme="minorHAnsi" w:hAnsiTheme="minorHAnsi" w:cstheme="minorBidi"/>
          <w:lang w:eastAsia="en-US"/>
        </w:rPr>
        <w:t xml:space="preserve">, por el </w:t>
      </w:r>
      <w:r w:rsidR="00D07865" w:rsidRPr="00D147C5">
        <w:rPr>
          <w:rFonts w:asciiTheme="minorHAnsi" w:eastAsiaTheme="minorHAnsi" w:hAnsiTheme="minorHAnsi" w:cstheme="minorBidi"/>
          <w:lang w:eastAsia="en-US"/>
        </w:rPr>
        <w:t>contrario,</w:t>
      </w:r>
      <w:r w:rsidR="009218C4" w:rsidRPr="00D147C5">
        <w:rPr>
          <w:rFonts w:asciiTheme="minorHAnsi" w:eastAsiaTheme="minorHAnsi" w:hAnsiTheme="minorHAnsi" w:cstheme="minorBidi"/>
          <w:lang w:eastAsia="en-US"/>
        </w:rPr>
        <w:t xml:space="preserve"> </w:t>
      </w:r>
      <w:r w:rsidR="00D07865" w:rsidRPr="00D147C5">
        <w:rPr>
          <w:rFonts w:asciiTheme="minorHAnsi" w:eastAsiaTheme="minorHAnsi" w:hAnsiTheme="minorHAnsi" w:cstheme="minorBidi"/>
          <w:lang w:eastAsia="en-US"/>
        </w:rPr>
        <w:t xml:space="preserve">los docentes aplicarán </w:t>
      </w:r>
      <w:r w:rsidR="009218C4" w:rsidRPr="00D147C5">
        <w:rPr>
          <w:rFonts w:asciiTheme="minorHAnsi" w:eastAsiaTheme="minorHAnsi" w:hAnsiTheme="minorHAnsi" w:cstheme="minorBidi"/>
          <w:lang w:eastAsia="en-US"/>
        </w:rPr>
        <w:t>mejoras para el siguiente semestre con otros estudiantes</w:t>
      </w:r>
      <w:r w:rsidRPr="00D147C5">
        <w:rPr>
          <w:rFonts w:asciiTheme="minorHAnsi" w:eastAsiaTheme="minorHAnsi" w:hAnsiTheme="minorHAnsi" w:cstheme="minorBidi"/>
          <w:lang w:eastAsia="en-US"/>
        </w:rPr>
        <w:t xml:space="preserve">. El estudio realizado por Guerrero Radillo </w:t>
      </w:r>
      <w:sdt>
        <w:sdtPr>
          <w:rPr>
            <w:rFonts w:asciiTheme="minorHAnsi" w:eastAsiaTheme="minorHAnsi" w:hAnsiTheme="minorHAnsi" w:cstheme="minorBidi"/>
            <w:lang w:eastAsia="en-US"/>
          </w:rPr>
          <w:id w:val="-424653122"/>
          <w:citation/>
        </w:sdtPr>
        <w:sdtEndPr/>
        <w:sdtContent>
          <w:r w:rsidRPr="00D147C5">
            <w:rPr>
              <w:rFonts w:asciiTheme="minorHAnsi" w:eastAsiaTheme="minorHAnsi" w:hAnsiTheme="minorHAnsi" w:cstheme="minorBidi"/>
              <w:lang w:eastAsia="en-US"/>
            </w:rPr>
            <w:fldChar w:fldCharType="begin"/>
          </w:r>
          <w:r w:rsidRPr="00D147C5">
            <w:rPr>
              <w:rFonts w:asciiTheme="minorHAnsi" w:eastAsiaTheme="minorHAnsi" w:hAnsiTheme="minorHAnsi" w:cstheme="minorBidi"/>
              <w:lang w:eastAsia="en-US"/>
            </w:rPr>
            <w:instrText xml:space="preserve"> CITATION Gue07 \l 3082 </w:instrText>
          </w:r>
          <w:r w:rsidRPr="00D147C5">
            <w:rPr>
              <w:rFonts w:asciiTheme="minorHAnsi" w:eastAsiaTheme="minorHAnsi" w:hAnsiTheme="minorHAnsi" w:cstheme="minorBidi"/>
              <w:lang w:eastAsia="en-US"/>
            </w:rPr>
            <w:fldChar w:fldCharType="separate"/>
          </w:r>
          <w:r w:rsidR="00E17FA3" w:rsidRPr="00D147C5">
            <w:rPr>
              <w:rFonts w:asciiTheme="minorHAnsi" w:eastAsiaTheme="minorHAnsi" w:hAnsiTheme="minorHAnsi" w:cstheme="minorBidi"/>
              <w:noProof/>
              <w:lang w:eastAsia="en-US"/>
            </w:rPr>
            <w:t>[3]</w:t>
          </w:r>
          <w:r w:rsidRPr="00D147C5">
            <w:rPr>
              <w:rFonts w:asciiTheme="minorHAnsi" w:eastAsiaTheme="minorHAnsi" w:hAnsiTheme="minorHAnsi" w:cstheme="minorBidi"/>
              <w:lang w:eastAsia="en-US"/>
            </w:rPr>
            <w:fldChar w:fldCharType="end"/>
          </w:r>
        </w:sdtContent>
      </w:sdt>
      <w:r w:rsidRPr="00D147C5">
        <w:rPr>
          <w:rFonts w:asciiTheme="minorHAnsi" w:eastAsiaTheme="minorHAnsi" w:hAnsiTheme="minorHAnsi" w:cstheme="minorBidi"/>
          <w:lang w:eastAsia="en-US"/>
        </w:rPr>
        <w:t xml:space="preserve"> menciona la importancia de recibir retroalimentación para obtener mejores resultados, sin embargo, destaca los beneficios de recibir una retroalimentación continua. Los resultados de este estudio pueden ser aplicados para realizar una retroalimentación continua a los docentes de la ESFOT por parte de los estudiantes que permita ejecutar acciones correctivas durante el semestre en curso.</w:t>
      </w:r>
    </w:p>
    <w:p w14:paraId="797D172C" w14:textId="7A1E069A" w:rsidR="007C1541" w:rsidRPr="00D147C5" w:rsidRDefault="00071A61" w:rsidP="00C13783">
      <w:pPr>
        <w:pStyle w:val="NormalWeb"/>
        <w:spacing w:before="0" w:beforeAutospacing="0" w:after="0" w:afterAutospacing="0" w:line="360" w:lineRule="auto"/>
        <w:ind w:right="140"/>
        <w:jc w:val="both"/>
        <w:rPr>
          <w:rFonts w:asciiTheme="minorHAnsi" w:eastAsiaTheme="minorHAnsi" w:hAnsiTheme="minorHAnsi" w:cstheme="minorBidi"/>
          <w:lang w:eastAsia="en-US"/>
        </w:rPr>
      </w:pPr>
      <w:r w:rsidRPr="00D147C5">
        <w:rPr>
          <w:rFonts w:asciiTheme="minorHAnsi" w:eastAsiaTheme="minorHAnsi" w:hAnsiTheme="minorHAnsi" w:cstheme="minorBidi"/>
          <w:lang w:eastAsia="en-US"/>
        </w:rPr>
        <w:t>Por ende, la solución consiste en crear un sistema web donde los estudiantes puedan brindar retroalimentación continua a sus docentes sobre los temas de la materia tratados en clase, es decir, el docente podrá conocer el nivel de entendimiento, los temas que deben ser reforzados y la satisfacción de sus estudiantes acerca de la metodología utilizada y tomar acciones</w:t>
      </w:r>
      <w:r w:rsidR="003D3EFC" w:rsidRPr="00D147C5">
        <w:rPr>
          <w:rFonts w:asciiTheme="minorHAnsi" w:eastAsiaTheme="minorHAnsi" w:hAnsiTheme="minorHAnsi" w:cstheme="minorBidi"/>
          <w:lang w:eastAsia="en-US"/>
        </w:rPr>
        <w:t xml:space="preserve"> </w:t>
      </w:r>
      <w:r w:rsidRPr="00D147C5">
        <w:rPr>
          <w:rFonts w:asciiTheme="minorHAnsi" w:eastAsiaTheme="minorHAnsi" w:hAnsiTheme="minorHAnsi" w:cstheme="minorBidi"/>
          <w:lang w:eastAsia="en-US"/>
        </w:rPr>
        <w:t xml:space="preserve">correctivas de manera inmediata. Esta encuesta estaría conformada por preguntas genéricas que podrán ser reutilizadas por </w:t>
      </w:r>
      <w:r w:rsidRPr="00D147C5">
        <w:rPr>
          <w:rFonts w:asciiTheme="minorHAnsi" w:eastAsiaTheme="minorHAnsi" w:hAnsiTheme="minorHAnsi" w:cstheme="minorBidi"/>
          <w:lang w:eastAsia="en-US"/>
        </w:rPr>
        <w:lastRenderedPageBreak/>
        <w:t xml:space="preserve">todos los </w:t>
      </w:r>
      <w:r w:rsidR="00235552">
        <w:rPr>
          <w:rFonts w:asciiTheme="minorHAnsi" w:eastAsiaTheme="minorHAnsi" w:hAnsiTheme="minorHAnsi" w:cstheme="minorBidi"/>
          <w:lang w:eastAsia="en-US"/>
        </w:rPr>
        <w:t>docentes</w:t>
      </w:r>
      <w:r w:rsidRPr="00D147C5">
        <w:rPr>
          <w:rFonts w:asciiTheme="minorHAnsi" w:eastAsiaTheme="minorHAnsi" w:hAnsiTheme="minorHAnsi" w:cstheme="minorBidi"/>
          <w:lang w:eastAsia="en-US"/>
        </w:rPr>
        <w:t xml:space="preserve"> en diferentes materias. Los resultados parciales de estas encuestas podrán ser visualizados únicamente por el docente a cargo de la materia y se podrán presentar de una manera global al final del semestre que le permitirá conocer como ha sido su desempeño en diferentes aspectos </w:t>
      </w:r>
      <w:bookmarkStart w:id="2" w:name="_Hlk84872378"/>
      <w:r w:rsidRPr="00D147C5">
        <w:rPr>
          <w:rFonts w:asciiTheme="minorHAnsi" w:eastAsiaTheme="minorHAnsi" w:hAnsiTheme="minorHAnsi" w:cstheme="minorBidi"/>
          <w:lang w:eastAsia="en-US"/>
        </w:rPr>
        <w:t>de la materia durante el transcurso del periodo académico.</w:t>
      </w:r>
      <w:bookmarkEnd w:id="2"/>
    </w:p>
    <w:p w14:paraId="734FF5E8" w14:textId="77777777" w:rsidR="00F120F1" w:rsidRPr="00D147C5" w:rsidRDefault="00FA3426" w:rsidP="00FA3426">
      <w:pPr>
        <w:pStyle w:val="Ttulo2"/>
      </w:pPr>
      <w:bookmarkStart w:id="3" w:name="_Toc55860282"/>
      <w:bookmarkStart w:id="4" w:name="_Toc90887039"/>
      <w:r w:rsidRPr="00D147C5">
        <w:t>Objetivo general</w:t>
      </w:r>
      <w:bookmarkEnd w:id="3"/>
      <w:bookmarkEnd w:id="4"/>
    </w:p>
    <w:p w14:paraId="02359EFF" w14:textId="77777777" w:rsidR="00CD0667" w:rsidRPr="00D147C5" w:rsidRDefault="00CD0667" w:rsidP="00CD0667">
      <w:r w:rsidRPr="00D147C5">
        <w:t>Desarrollar un sistema web de retroalimentación continua para los docentes de la</w:t>
      </w:r>
    </w:p>
    <w:p w14:paraId="5D99C3FC" w14:textId="5E214792" w:rsidR="00F120F1" w:rsidRPr="00D147C5" w:rsidRDefault="00CD0667" w:rsidP="00CD0667">
      <w:r w:rsidRPr="00D147C5">
        <w:t>ESFOT</w:t>
      </w:r>
    </w:p>
    <w:p w14:paraId="6F007A61" w14:textId="0DD015E3" w:rsidR="00FA3426" w:rsidRPr="00D147C5" w:rsidRDefault="00FA3426" w:rsidP="00FA3426">
      <w:pPr>
        <w:pStyle w:val="Ttulo2"/>
      </w:pPr>
      <w:bookmarkStart w:id="5" w:name="_Toc55860283"/>
      <w:bookmarkStart w:id="6" w:name="_Toc90887040"/>
      <w:r w:rsidRPr="00D147C5">
        <w:t>Objetivos específicos</w:t>
      </w:r>
      <w:bookmarkEnd w:id="5"/>
      <w:bookmarkEnd w:id="6"/>
    </w:p>
    <w:p w14:paraId="664BFF87" w14:textId="77777777" w:rsidR="00E72CB7" w:rsidRPr="00D147C5" w:rsidRDefault="00E72CB7" w:rsidP="00E72CB7">
      <w:r w:rsidRPr="00D147C5">
        <w:t>Objetivo 1: Determinar los requerimientos del sistema.</w:t>
      </w:r>
    </w:p>
    <w:p w14:paraId="0C96CF30" w14:textId="77777777" w:rsidR="00E72CB7" w:rsidRPr="00D147C5" w:rsidRDefault="00E72CB7" w:rsidP="00E72CB7">
      <w:r w:rsidRPr="00D147C5">
        <w:t>Objetivo 2: Diseñar el flujo del sistema, la base de datos y las interfaces de usuario.</w:t>
      </w:r>
    </w:p>
    <w:p w14:paraId="1097228E" w14:textId="77777777" w:rsidR="00E72CB7" w:rsidRPr="00D147C5" w:rsidRDefault="00E72CB7" w:rsidP="00E72CB7">
      <w:r w:rsidRPr="00D147C5">
        <w:t>Objetivo 3: Desarrollar el sistema web en base a los requerimientos y diseños</w:t>
      </w:r>
    </w:p>
    <w:p w14:paraId="11156B52" w14:textId="77777777" w:rsidR="00E72CB7" w:rsidRPr="00D147C5" w:rsidRDefault="00E72CB7" w:rsidP="00E72CB7">
      <w:r w:rsidRPr="00D147C5">
        <w:t>establecidos.</w:t>
      </w:r>
    </w:p>
    <w:p w14:paraId="7DC2D212" w14:textId="77777777" w:rsidR="00E72CB7" w:rsidRPr="00D147C5" w:rsidRDefault="00E72CB7" w:rsidP="00E72CB7">
      <w:r w:rsidRPr="00D147C5">
        <w:t>Objetivo 4: Realizar pruebas de aceptación y usabilidad del sistema.</w:t>
      </w:r>
    </w:p>
    <w:p w14:paraId="3601FFF7" w14:textId="77777777" w:rsidR="00E72CB7" w:rsidRPr="00D147C5" w:rsidRDefault="00E72CB7" w:rsidP="00E72CB7">
      <w:r w:rsidRPr="00D147C5">
        <w:t>Objetivo 5: Implementar el sistema en un servidor de acceso para docentes y</w:t>
      </w:r>
    </w:p>
    <w:p w14:paraId="0063C14B" w14:textId="05C5714A" w:rsidR="004F50E6" w:rsidRPr="00D147C5" w:rsidRDefault="00E72CB7" w:rsidP="00E72CB7">
      <w:r w:rsidRPr="00D147C5">
        <w:t>estudiantes.</w:t>
      </w:r>
    </w:p>
    <w:p w14:paraId="0DFB1D03" w14:textId="2918A27A" w:rsidR="004F50E6" w:rsidRPr="00D147C5" w:rsidRDefault="008C0A59" w:rsidP="004F50E6">
      <w:pPr>
        <w:pStyle w:val="Ttulo2"/>
      </w:pPr>
      <w:bookmarkStart w:id="7" w:name="_Toc90887041"/>
      <w:bookmarkStart w:id="8" w:name="_Toc55860284"/>
      <w:r w:rsidRPr="00D147C5">
        <w:t>Alcance</w:t>
      </w:r>
      <w:bookmarkEnd w:id="7"/>
      <w:r w:rsidR="004F50E6" w:rsidRPr="00D147C5">
        <w:t xml:space="preserve"> </w:t>
      </w:r>
      <w:bookmarkEnd w:id="8"/>
    </w:p>
    <w:p w14:paraId="0036F78E" w14:textId="308F0263" w:rsidR="000D3BDB" w:rsidRPr="00D147C5" w:rsidRDefault="0038638C" w:rsidP="004F50E6">
      <w:r w:rsidRPr="00D147C5">
        <w:t>Debido a la necesidad de mejorar el sistema de evaluación actual se ha desarrollado un sistema web que permit</w:t>
      </w:r>
      <w:r w:rsidR="000D3BDB" w:rsidRPr="00D147C5">
        <w:t>e</w:t>
      </w:r>
      <w:r w:rsidRPr="00D147C5">
        <w:t xml:space="preserve"> a los estudiantes realizar una retroalimentación adecuada </w:t>
      </w:r>
      <w:r w:rsidR="000D3BDB" w:rsidRPr="00D147C5">
        <w:t>a los docentes sobre aspectos importantes de las materias.</w:t>
      </w:r>
    </w:p>
    <w:p w14:paraId="5068C008" w14:textId="7D4FE73A" w:rsidR="007A3562" w:rsidRPr="00D147C5" w:rsidRDefault="00DA0279" w:rsidP="000D3BDB">
      <w:r w:rsidRPr="00D147C5">
        <w:t xml:space="preserve">El sistema web se ha desarrollado para su uso dentro de la Escuela de Formación de Tecnólogos tanto de </w:t>
      </w:r>
      <w:r w:rsidR="00235552">
        <w:t>docentes</w:t>
      </w:r>
      <w:r w:rsidRPr="00D147C5">
        <w:t xml:space="preserve"> como de estudiantes</w:t>
      </w:r>
      <w:r w:rsidR="000D3BDB" w:rsidRPr="00D147C5">
        <w:t xml:space="preserve">. Ambos harán uso del sistema web para realizar y responder </w:t>
      </w:r>
      <w:r w:rsidR="00E37286">
        <w:t>encuestas</w:t>
      </w:r>
      <w:r w:rsidR="000D3BDB" w:rsidRPr="00D147C5">
        <w:t xml:space="preserve"> correspondientemente.</w:t>
      </w:r>
    </w:p>
    <w:p w14:paraId="6C65479F" w14:textId="39CACEC5" w:rsidR="000D3BDB" w:rsidRPr="00D147C5" w:rsidRDefault="007A3562" w:rsidP="000D3BDB">
      <w:r w:rsidRPr="00D147C5">
        <w:t>Los estudiantes pueden y deben realizar las encuestas creadas por los docentes dentro del sistema web para cada una de las materias y capítulos; las encuestas deben llenarse en plenitud de cada una de sus preguntas, adicionalmente constan de una pregunta opcional que el estudiante puede omitir.</w:t>
      </w:r>
    </w:p>
    <w:p w14:paraId="1C9E1D61" w14:textId="7A6647DE" w:rsidR="007A3562" w:rsidRPr="00D147C5" w:rsidRDefault="000D3BDB" w:rsidP="000D3BDB">
      <w:r w:rsidRPr="00D147C5">
        <w:lastRenderedPageBreak/>
        <w:t xml:space="preserve">Los docentes pueden </w:t>
      </w:r>
      <w:r w:rsidR="007A3562" w:rsidRPr="00D147C5">
        <w:t>crear</w:t>
      </w:r>
      <w:r w:rsidRPr="00D147C5">
        <w:t xml:space="preserve"> encuestas dentro del sistema web en base a la materia que reparten durante el semestre y a los capítulos de estas materias; pueden plantear un objetivo, para de esta manera </w:t>
      </w:r>
      <w:r w:rsidR="007A3562" w:rsidRPr="00D147C5">
        <w:t>tener una visión clara de cada encuesta creada.</w:t>
      </w:r>
      <w:r w:rsidR="00C91F85" w:rsidRPr="00D147C5">
        <w:t xml:space="preserve"> </w:t>
      </w:r>
      <w:r w:rsidR="007A3562" w:rsidRPr="00D147C5">
        <w:t>Adicionalmente, los docentes podrán ver un acumulado de datos ordenados de manera que puedan medir su desempeño en la materia durante el transcurso del periodo académico.</w:t>
      </w:r>
    </w:p>
    <w:p w14:paraId="4279258A" w14:textId="42288535" w:rsidR="00C91F85" w:rsidRPr="00D147C5" w:rsidRDefault="00C91F85" w:rsidP="000D3BDB">
      <w:r w:rsidRPr="00D147C5">
        <w:t>El sistema web les permite a los docentes:</w:t>
      </w:r>
    </w:p>
    <w:p w14:paraId="7E171895" w14:textId="068C63A3" w:rsidR="00C91F85" w:rsidRPr="00D147C5" w:rsidRDefault="00C91F85" w:rsidP="00C91F85">
      <w:pPr>
        <w:pStyle w:val="Prrafodelista"/>
        <w:numPr>
          <w:ilvl w:val="0"/>
          <w:numId w:val="30"/>
        </w:numPr>
      </w:pPr>
      <w:r w:rsidRPr="00D147C5">
        <w:t>Iniciar sesión dentro del sistema.</w:t>
      </w:r>
    </w:p>
    <w:p w14:paraId="4DF11368" w14:textId="52D72301" w:rsidR="00C91F85" w:rsidRPr="00D147C5" w:rsidRDefault="00C91F85" w:rsidP="002A7069">
      <w:pPr>
        <w:pStyle w:val="Prrafodelista"/>
        <w:numPr>
          <w:ilvl w:val="0"/>
          <w:numId w:val="30"/>
        </w:numPr>
      </w:pPr>
      <w:r w:rsidRPr="00D147C5">
        <w:t>Visualizar información personal.</w:t>
      </w:r>
    </w:p>
    <w:p w14:paraId="07C48670" w14:textId="2266BF72" w:rsidR="00C91F85" w:rsidRPr="00D147C5" w:rsidRDefault="00C91F85" w:rsidP="00C91F85">
      <w:pPr>
        <w:pStyle w:val="Prrafodelista"/>
        <w:numPr>
          <w:ilvl w:val="0"/>
          <w:numId w:val="30"/>
        </w:numPr>
      </w:pPr>
      <w:r w:rsidRPr="00D147C5">
        <w:t>Crear encuestas.</w:t>
      </w:r>
    </w:p>
    <w:p w14:paraId="47028EA4" w14:textId="224DAF2F" w:rsidR="00C91F85" w:rsidRPr="00D147C5" w:rsidRDefault="00C91F85" w:rsidP="002A7069">
      <w:pPr>
        <w:pStyle w:val="Prrafodelista"/>
        <w:numPr>
          <w:ilvl w:val="0"/>
          <w:numId w:val="30"/>
        </w:numPr>
      </w:pPr>
      <w:r w:rsidRPr="00D147C5">
        <w:t>Visualizar resultados de encuestas de los estudiantes.</w:t>
      </w:r>
    </w:p>
    <w:p w14:paraId="234A019E" w14:textId="5A4F1B15" w:rsidR="00C91F85" w:rsidRPr="00D147C5" w:rsidRDefault="00C91F85" w:rsidP="00C91F85">
      <w:r w:rsidRPr="00D147C5">
        <w:t>El sistema web les permite a los estudiantes:</w:t>
      </w:r>
    </w:p>
    <w:p w14:paraId="692CCAFC" w14:textId="77777777" w:rsidR="00C91F85" w:rsidRPr="00D147C5" w:rsidRDefault="00C91F85" w:rsidP="002A7069">
      <w:pPr>
        <w:numPr>
          <w:ilvl w:val="0"/>
          <w:numId w:val="30"/>
        </w:numPr>
      </w:pPr>
      <w:r w:rsidRPr="00D147C5">
        <w:t>Iniciar sesión dentro del sistema.</w:t>
      </w:r>
    </w:p>
    <w:p w14:paraId="76741569" w14:textId="34C405C8" w:rsidR="00C91F85" w:rsidRPr="00D147C5" w:rsidRDefault="00C91F85">
      <w:pPr>
        <w:numPr>
          <w:ilvl w:val="0"/>
          <w:numId w:val="30"/>
        </w:numPr>
      </w:pPr>
      <w:r w:rsidRPr="00D147C5">
        <w:t>Visualizar información personal.</w:t>
      </w:r>
    </w:p>
    <w:p w14:paraId="5F1E8F7D" w14:textId="7B8509C8" w:rsidR="00C91F85" w:rsidRPr="00D147C5" w:rsidRDefault="007D4B29">
      <w:pPr>
        <w:numPr>
          <w:ilvl w:val="0"/>
          <w:numId w:val="30"/>
        </w:numPr>
      </w:pPr>
      <w:r w:rsidRPr="00D147C5">
        <w:t>Visualizar encuestas pendientes y realizadas.</w:t>
      </w:r>
    </w:p>
    <w:p w14:paraId="5E66649D" w14:textId="43D8E8B7" w:rsidR="00C91F85" w:rsidRPr="00D147C5" w:rsidRDefault="00C91F85">
      <w:pPr>
        <w:numPr>
          <w:ilvl w:val="0"/>
          <w:numId w:val="30"/>
        </w:numPr>
      </w:pPr>
      <w:r w:rsidRPr="00D147C5">
        <w:t>Realizar encuestas.</w:t>
      </w:r>
    </w:p>
    <w:p w14:paraId="5D3F20CC" w14:textId="2CC86D96" w:rsidR="00896963" w:rsidRDefault="00C91F85" w:rsidP="00C13783">
      <w:pPr>
        <w:numPr>
          <w:ilvl w:val="0"/>
          <w:numId w:val="30"/>
        </w:numPr>
      </w:pPr>
      <w:r w:rsidRPr="00D147C5">
        <w:t>Visualizar resultados de encuestas realizadas por el estudiante.</w:t>
      </w:r>
    </w:p>
    <w:p w14:paraId="53C057AE" w14:textId="77777777" w:rsidR="008508AE" w:rsidRDefault="008508AE" w:rsidP="008508AE"/>
    <w:p w14:paraId="6B9D2103" w14:textId="77777777" w:rsidR="008508AE" w:rsidRDefault="008508AE" w:rsidP="008508AE"/>
    <w:p w14:paraId="7B36DEB2" w14:textId="77777777" w:rsidR="008508AE" w:rsidRDefault="008508AE" w:rsidP="008508AE"/>
    <w:p w14:paraId="2AD76FCD" w14:textId="77777777" w:rsidR="008508AE" w:rsidRDefault="008508AE" w:rsidP="008508AE"/>
    <w:p w14:paraId="286BF55B" w14:textId="77777777" w:rsidR="008508AE" w:rsidRDefault="008508AE" w:rsidP="008508AE"/>
    <w:p w14:paraId="7FD75CF1" w14:textId="77777777" w:rsidR="008508AE" w:rsidRDefault="008508AE" w:rsidP="008508AE"/>
    <w:p w14:paraId="09DB2830" w14:textId="77777777" w:rsidR="008508AE" w:rsidRDefault="008508AE" w:rsidP="008508AE"/>
    <w:p w14:paraId="5D3424ED" w14:textId="77777777" w:rsidR="008508AE" w:rsidRPr="00D147C5" w:rsidRDefault="008508AE" w:rsidP="008508AE"/>
    <w:p w14:paraId="75AEC8FA" w14:textId="1C5E9D99" w:rsidR="00281A68" w:rsidRPr="00C13783" w:rsidRDefault="00E05EC6" w:rsidP="00906B77">
      <w:pPr>
        <w:pStyle w:val="Ttulo1"/>
        <w:rPr>
          <w:color w:val="auto"/>
        </w:rPr>
      </w:pPr>
      <w:bookmarkStart w:id="9" w:name="_Toc55860285"/>
      <w:bookmarkStart w:id="10" w:name="_Toc90887042"/>
      <w:r w:rsidRPr="00C13783">
        <w:rPr>
          <w:color w:val="auto"/>
        </w:rPr>
        <w:lastRenderedPageBreak/>
        <w:t>Metodología</w:t>
      </w:r>
      <w:bookmarkEnd w:id="9"/>
      <w:bookmarkEnd w:id="10"/>
    </w:p>
    <w:p w14:paraId="6792173A" w14:textId="451156CB" w:rsidR="00782E0E" w:rsidRPr="00C13783" w:rsidRDefault="00782E0E" w:rsidP="00782E0E">
      <w:pPr>
        <w:pStyle w:val="Ttulo2"/>
      </w:pPr>
      <w:bookmarkStart w:id="11" w:name="_Toc90887043"/>
      <w:bookmarkStart w:id="12" w:name="_Toc55490653"/>
      <w:bookmarkStart w:id="13" w:name="_Toc44005520"/>
      <w:r w:rsidRPr="00C13783">
        <w:t>Metodología de Desarrollo</w:t>
      </w:r>
      <w:bookmarkEnd w:id="11"/>
      <w:r w:rsidRPr="00C13783">
        <w:t xml:space="preserve"> </w:t>
      </w:r>
    </w:p>
    <w:p w14:paraId="185BF5D9" w14:textId="1186FDB1" w:rsidR="00D00E05" w:rsidRPr="00D147C5" w:rsidRDefault="00D00E05" w:rsidP="00D00E05">
      <w:r w:rsidRPr="00D147C5">
        <w:t xml:space="preserve">En este proyecto se ha </w:t>
      </w:r>
      <w:bookmarkStart w:id="14" w:name="_Hlk81341838"/>
      <w:r w:rsidRPr="00D147C5">
        <w:t xml:space="preserve">trabajado bajo </w:t>
      </w:r>
      <w:bookmarkEnd w:id="14"/>
      <w:r w:rsidRPr="00D147C5">
        <w:t>la metodología ágil S</w:t>
      </w:r>
      <w:r w:rsidR="00FC543D" w:rsidRPr="00D147C5">
        <w:t>crum</w:t>
      </w:r>
      <w:r w:rsidRPr="00D147C5">
        <w:t xml:space="preserve"> la misma que trajo varios beneficios en el desarrollo. Primeramente, </w:t>
      </w:r>
      <w:r w:rsidR="001409A5" w:rsidRPr="00C13783">
        <w:t>Scrum</w:t>
      </w:r>
      <w:r w:rsidRPr="00D147C5">
        <w:t xml:space="preserve"> facilitó el dimensionamiento del proyecto mediante la estimación de dificultad y por ende tiempo que una tarea puede tomar, por consiguiente, permite calcular una fecha estimada bastante acertada en la que el proyecto será entregado. Al tener ciclos cortos de entrega, ayu</w:t>
      </w:r>
      <w:r w:rsidR="004B7667" w:rsidRPr="00D147C5">
        <w:t>dó</w:t>
      </w:r>
      <w:r w:rsidRPr="00D147C5">
        <w:t xml:space="preserve"> a recibir retroalimentación de manera </w:t>
      </w:r>
      <w:r w:rsidR="0061129E" w:rsidRPr="00D147C5">
        <w:t>más</w:t>
      </w:r>
      <w:r w:rsidRPr="00D147C5">
        <w:t xml:space="preserve"> consecutiva lo que permite tomar acciones en el momento adecuado, mencionando también que, al ser una metodología ágil, posee la capacidad de responder a grandes cambios sin inconvenientes. </w:t>
      </w:r>
      <w:sdt>
        <w:sdtPr>
          <w:id w:val="240463385"/>
          <w:citation/>
        </w:sdtPr>
        <w:sdtEndPr/>
        <w:sdtContent>
          <w:r w:rsidR="001366FF" w:rsidRPr="00D147C5">
            <w:fldChar w:fldCharType="begin"/>
          </w:r>
          <w:r w:rsidR="001366FF" w:rsidRPr="00D147C5">
            <w:instrText xml:space="preserve"> CITATION Man12 \l 12298 </w:instrText>
          </w:r>
          <w:r w:rsidR="001366FF" w:rsidRPr="00D147C5">
            <w:fldChar w:fldCharType="separate"/>
          </w:r>
          <w:r w:rsidR="00E17FA3" w:rsidRPr="00D147C5">
            <w:rPr>
              <w:noProof/>
            </w:rPr>
            <w:t>[4]</w:t>
          </w:r>
          <w:r w:rsidR="001366FF" w:rsidRPr="00D147C5">
            <w:fldChar w:fldCharType="end"/>
          </w:r>
        </w:sdtContent>
      </w:sdt>
    </w:p>
    <w:p w14:paraId="04905285" w14:textId="2863EA86" w:rsidR="001F5499" w:rsidRPr="00D147C5" w:rsidRDefault="00D00E05" w:rsidP="00D00E05">
      <w:r w:rsidRPr="00D147C5">
        <w:t xml:space="preserve">El equipo de trabajo </w:t>
      </w:r>
      <w:r w:rsidR="00F93DA5" w:rsidRPr="00D147C5">
        <w:t>estuvo</w:t>
      </w:r>
      <w:r w:rsidRPr="00D147C5">
        <w:t xml:space="preserve"> en constante comunicación para que todos conozcan el estado de las tareas y puedan aportar si tienen conocimiento al respecto</w:t>
      </w:r>
      <w:r w:rsidR="00215D4C" w:rsidRPr="00D147C5">
        <w:t xml:space="preserve">. </w:t>
      </w:r>
      <w:r w:rsidRPr="00D147C5">
        <w:t xml:space="preserve">Cabe mencionar que </w:t>
      </w:r>
      <w:r w:rsidR="000D0A1F" w:rsidRPr="00D147C5">
        <w:t>t</w:t>
      </w:r>
      <w:r w:rsidR="00CC7BFF" w:rsidRPr="00D147C5">
        <w:t>ambién</w:t>
      </w:r>
      <w:r w:rsidRPr="00D147C5">
        <w:t xml:space="preserve"> el proyecto se basa en el manifiesto ágil</w:t>
      </w:r>
      <w:r w:rsidR="00956B78" w:rsidRPr="00D147C5">
        <w:t xml:space="preserve"> por lo que se en</w:t>
      </w:r>
      <w:r w:rsidR="00CC7BFF" w:rsidRPr="00D147C5">
        <w:t>focó en la entr</w:t>
      </w:r>
      <w:r w:rsidR="00345663" w:rsidRPr="00D147C5">
        <w:t xml:space="preserve">ega funcional del software </w:t>
      </w:r>
      <w:r w:rsidR="00215D4C" w:rsidRPr="00D147C5">
        <w:t>y además la agilidad que puede tener el proyecto frente a distintas circunstancias.</w:t>
      </w:r>
      <w:sdt>
        <w:sdtPr>
          <w:id w:val="-1586291369"/>
          <w:citation/>
        </w:sdtPr>
        <w:sdtEndPr/>
        <w:sdtContent>
          <w:r w:rsidR="002A01D8" w:rsidRPr="00D147C5">
            <w:fldChar w:fldCharType="begin"/>
          </w:r>
          <w:r w:rsidR="002A01D8" w:rsidRPr="00D147C5">
            <w:instrText xml:space="preserve"> CITATION Man12 \l 12298 </w:instrText>
          </w:r>
          <w:r w:rsidR="002A01D8" w:rsidRPr="00D147C5">
            <w:fldChar w:fldCharType="separate"/>
          </w:r>
          <w:r w:rsidR="00E17FA3" w:rsidRPr="00D147C5">
            <w:rPr>
              <w:noProof/>
            </w:rPr>
            <w:t xml:space="preserve"> [4]</w:t>
          </w:r>
          <w:r w:rsidR="002A01D8" w:rsidRPr="00D147C5">
            <w:fldChar w:fldCharType="end"/>
          </w:r>
        </w:sdtContent>
      </w:sdt>
      <w:r w:rsidR="002A01D8" w:rsidRPr="00D147C5">
        <w:t xml:space="preserve"> </w:t>
      </w:r>
      <w:sdt>
        <w:sdtPr>
          <w:id w:val="496317179"/>
          <w:citation/>
        </w:sdtPr>
        <w:sdtEndPr/>
        <w:sdtContent>
          <w:r w:rsidR="002A01D8" w:rsidRPr="00D147C5">
            <w:fldChar w:fldCharType="begin"/>
          </w:r>
          <w:r w:rsidR="002A01D8" w:rsidRPr="00D147C5">
            <w:instrText xml:space="preserve"> CITATION Ken01 \l 12298 </w:instrText>
          </w:r>
          <w:r w:rsidR="002A01D8" w:rsidRPr="00D147C5">
            <w:fldChar w:fldCharType="separate"/>
          </w:r>
          <w:r w:rsidR="00E17FA3" w:rsidRPr="00D147C5">
            <w:rPr>
              <w:noProof/>
            </w:rPr>
            <w:t>[5]</w:t>
          </w:r>
          <w:r w:rsidR="002A01D8" w:rsidRPr="00D147C5">
            <w:fldChar w:fldCharType="end"/>
          </w:r>
        </w:sdtContent>
      </w:sdt>
    </w:p>
    <w:p w14:paraId="28AEDDC3" w14:textId="03947280" w:rsidR="00782E0E" w:rsidRPr="00C13783" w:rsidRDefault="00782E0E" w:rsidP="003F2AF1">
      <w:pPr>
        <w:pStyle w:val="Ttulo3"/>
        <w:rPr>
          <w:color w:val="auto"/>
        </w:rPr>
      </w:pPr>
      <w:bookmarkStart w:id="15" w:name="_Toc90887044"/>
      <w:r w:rsidRPr="00C13783">
        <w:rPr>
          <w:color w:val="auto"/>
        </w:rPr>
        <w:t>Roles</w:t>
      </w:r>
      <w:bookmarkEnd w:id="12"/>
      <w:bookmarkEnd w:id="15"/>
    </w:p>
    <w:p w14:paraId="478B3B5E" w14:textId="0EF88DF9" w:rsidR="002D28F1" w:rsidRPr="00D147C5" w:rsidRDefault="002D28F1" w:rsidP="002D28F1">
      <w:r w:rsidRPr="00D147C5">
        <w:t xml:space="preserve">Las personas que </w:t>
      </w:r>
      <w:r w:rsidR="00892F6C" w:rsidRPr="00D147C5">
        <w:t>son partícipes</w:t>
      </w:r>
      <w:r w:rsidR="00084C0B" w:rsidRPr="00D147C5">
        <w:t xml:space="preserve"> del proyecto </w:t>
      </w:r>
      <w:r w:rsidR="00F17DA9" w:rsidRPr="00D147C5">
        <w:t>y se encuentran en el pro</w:t>
      </w:r>
      <w:r w:rsidR="00BB753F" w:rsidRPr="00D147C5">
        <w:t>ceso de Scrum</w:t>
      </w:r>
      <w:sdt>
        <w:sdtPr>
          <w:id w:val="610784855"/>
          <w:citation/>
        </w:sdtPr>
        <w:sdtEndPr/>
        <w:sdtContent>
          <w:r w:rsidR="00E369A4" w:rsidRPr="00D147C5">
            <w:fldChar w:fldCharType="begin"/>
          </w:r>
          <w:r w:rsidR="00E369A4" w:rsidRPr="00D147C5">
            <w:instrText xml:space="preserve"> CITATION Man12 \l 12298 </w:instrText>
          </w:r>
          <w:r w:rsidR="00E369A4" w:rsidRPr="00D147C5">
            <w:fldChar w:fldCharType="separate"/>
          </w:r>
          <w:r w:rsidR="00E17FA3" w:rsidRPr="00D147C5">
            <w:rPr>
              <w:noProof/>
            </w:rPr>
            <w:t xml:space="preserve"> [4]</w:t>
          </w:r>
          <w:r w:rsidR="00E369A4" w:rsidRPr="00D147C5">
            <w:fldChar w:fldCharType="end"/>
          </w:r>
        </w:sdtContent>
      </w:sdt>
      <w:r w:rsidR="00BB753F" w:rsidRPr="00D147C5">
        <w:t>:</w:t>
      </w:r>
    </w:p>
    <w:p w14:paraId="7CEE2E9A" w14:textId="02BF2780" w:rsidR="00D03765" w:rsidRPr="00C13783" w:rsidRDefault="00800978" w:rsidP="00C13783">
      <w:pPr>
        <w:pStyle w:val="Ttulo4"/>
        <w:numPr>
          <w:ilvl w:val="0"/>
          <w:numId w:val="0"/>
        </w:numPr>
        <w:ind w:left="864" w:hanging="864"/>
        <w:rPr>
          <w:i/>
        </w:rPr>
      </w:pPr>
      <w:r w:rsidRPr="00C13783">
        <w:rPr>
          <w:i/>
          <w:iCs w:val="0"/>
          <w:color w:val="auto"/>
        </w:rPr>
        <w:t>Product Owner:</w:t>
      </w:r>
    </w:p>
    <w:p w14:paraId="70F94335" w14:textId="04E13558" w:rsidR="00796E24" w:rsidRPr="00D147C5" w:rsidRDefault="003F063F" w:rsidP="00C13783">
      <w:r w:rsidRPr="00D147C5">
        <w:t>Es la persona que conoce el negocio</w:t>
      </w:r>
      <w:r w:rsidR="00F61544" w:rsidRPr="00D147C5">
        <w:t xml:space="preserve">, al cliente y el producto que se está desarrollando, por </w:t>
      </w:r>
      <w:r w:rsidR="002C1B24" w:rsidRPr="00D147C5">
        <w:t>ende, es el encargado de la toma de decisiones del proyecto, priorizando las tareas principales</w:t>
      </w:r>
      <w:sdt>
        <w:sdtPr>
          <w:id w:val="-706014211"/>
          <w:citation/>
        </w:sdtPr>
        <w:sdtEndPr/>
        <w:sdtContent>
          <w:r w:rsidR="00164FAB" w:rsidRPr="00D147C5">
            <w:fldChar w:fldCharType="begin"/>
          </w:r>
          <w:r w:rsidR="00164FAB" w:rsidRPr="00D147C5">
            <w:instrText xml:space="preserve"> CITATION Man12 \l 12298 </w:instrText>
          </w:r>
          <w:r w:rsidR="00164FAB" w:rsidRPr="00D147C5">
            <w:fldChar w:fldCharType="separate"/>
          </w:r>
          <w:r w:rsidR="00E17FA3" w:rsidRPr="00D147C5">
            <w:rPr>
              <w:noProof/>
            </w:rPr>
            <w:t xml:space="preserve"> [4]</w:t>
          </w:r>
          <w:r w:rsidR="00164FAB" w:rsidRPr="00D147C5">
            <w:fldChar w:fldCharType="end"/>
          </w:r>
        </w:sdtContent>
      </w:sdt>
      <w:r w:rsidR="009023BA" w:rsidRPr="00D147C5">
        <w:t xml:space="preserve">. </w:t>
      </w:r>
      <w:r w:rsidR="00164FAB" w:rsidRPr="00D147C5">
        <w:t xml:space="preserve">Este rol </w:t>
      </w:r>
      <w:r w:rsidR="004E5379" w:rsidRPr="00D147C5">
        <w:t xml:space="preserve">fue representado por el </w:t>
      </w:r>
      <w:r w:rsidR="00E71418" w:rsidRPr="00D147C5">
        <w:t xml:space="preserve">director del proyecto, el mismo que </w:t>
      </w:r>
      <w:r w:rsidR="00620FED" w:rsidRPr="00D147C5">
        <w:t xml:space="preserve">proporcionó al equipo de desarrollo todos los requerimientos y la información requerida </w:t>
      </w:r>
      <w:r w:rsidR="00FB3CB2" w:rsidRPr="00D147C5">
        <w:t>para el desarrollo del proyecto.</w:t>
      </w:r>
      <w:r w:rsidR="00311874" w:rsidRPr="00C13783">
        <w:rPr>
          <w:rStyle w:val="Ttulo1Car"/>
          <w:color w:val="auto"/>
          <w:shd w:val="clear" w:color="auto" w:fill="FFFFFF"/>
        </w:rPr>
        <w:t xml:space="preserve"> </w:t>
      </w:r>
      <w:r w:rsidR="00311874" w:rsidRPr="00C13783">
        <w:rPr>
          <w:rStyle w:val="normaltextrun"/>
          <w:shd w:val="clear" w:color="auto" w:fill="FFFFFF"/>
        </w:rPr>
        <w:t>La Escuela de Formación de Tecnólogos (ESFOT) de la Escuela Politécnica Nacional tiene como misión preparar profesionales con una sólida formación académica, humanística, conceptual y práctica, cuya interacción con el medio social procure un aporte al desarrollo tecnológico del país, para viabilizar el proceso de apropiación tecnológica y transferirlo al medio productivo cuidando siempre el ecosistema</w:t>
      </w:r>
      <w:r w:rsidR="00311874" w:rsidRPr="00C13783">
        <w:rPr>
          <w:rStyle w:val="normaltextrun"/>
          <w:shd w:val="clear" w:color="auto" w:fill="E1E3E6"/>
        </w:rPr>
        <w:t> [1]</w:t>
      </w:r>
      <w:r w:rsidR="00311874" w:rsidRPr="00C13783">
        <w:rPr>
          <w:rStyle w:val="normaltextrun"/>
          <w:shd w:val="clear" w:color="auto" w:fill="FFFFFF"/>
        </w:rPr>
        <w:t>. </w:t>
      </w:r>
      <w:r w:rsidR="00311874" w:rsidRPr="00C13783">
        <w:rPr>
          <w:rStyle w:val="eop"/>
          <w:shd w:val="clear" w:color="auto" w:fill="FFFFFF"/>
        </w:rPr>
        <w:t> </w:t>
      </w:r>
    </w:p>
    <w:p w14:paraId="6257B781" w14:textId="4EC81C94" w:rsidR="004E5379" w:rsidRPr="00C13783" w:rsidRDefault="00011680" w:rsidP="004E5379">
      <w:pPr>
        <w:pStyle w:val="Ttulo4"/>
        <w:numPr>
          <w:ilvl w:val="0"/>
          <w:numId w:val="0"/>
        </w:numPr>
        <w:ind w:left="864" w:hanging="864"/>
        <w:rPr>
          <w:i/>
          <w:iCs w:val="0"/>
          <w:color w:val="auto"/>
        </w:rPr>
      </w:pPr>
      <w:r w:rsidRPr="00C13783">
        <w:rPr>
          <w:i/>
          <w:iCs w:val="0"/>
          <w:color w:val="auto"/>
        </w:rPr>
        <w:t xml:space="preserve">Scrum </w:t>
      </w:r>
      <w:proofErr w:type="gramStart"/>
      <w:r w:rsidRPr="00C13783">
        <w:rPr>
          <w:i/>
          <w:iCs w:val="0"/>
          <w:color w:val="auto"/>
        </w:rPr>
        <w:t>Master</w:t>
      </w:r>
      <w:proofErr w:type="gramEnd"/>
    </w:p>
    <w:p w14:paraId="248D8020" w14:textId="41C470F5" w:rsidR="00FB3CB2" w:rsidRPr="00D147C5" w:rsidRDefault="00FB3CB2" w:rsidP="00C13783">
      <w:r w:rsidRPr="00D147C5">
        <w:t xml:space="preserve">Es el encargado </w:t>
      </w:r>
      <w:r w:rsidR="00C64634" w:rsidRPr="00D147C5">
        <w:t xml:space="preserve">de liderar el proyecto, es decir se asegura </w:t>
      </w:r>
      <w:r w:rsidR="00EA3234" w:rsidRPr="00D147C5">
        <w:t>que no exista inconvenientes en el proceso de desarrollo</w:t>
      </w:r>
      <w:sdt>
        <w:sdtPr>
          <w:id w:val="1140618166"/>
          <w:citation/>
        </w:sdtPr>
        <w:sdtEndPr/>
        <w:sdtContent>
          <w:r w:rsidR="002F5B5D" w:rsidRPr="00D147C5">
            <w:fldChar w:fldCharType="begin"/>
          </w:r>
          <w:r w:rsidR="002F5B5D" w:rsidRPr="00D147C5">
            <w:instrText xml:space="preserve"> CITATION Man12 \l 12298 </w:instrText>
          </w:r>
          <w:r w:rsidR="002F5B5D" w:rsidRPr="00D147C5">
            <w:fldChar w:fldCharType="separate"/>
          </w:r>
          <w:r w:rsidR="00E17FA3" w:rsidRPr="00D147C5">
            <w:rPr>
              <w:noProof/>
            </w:rPr>
            <w:t xml:space="preserve"> [4]</w:t>
          </w:r>
          <w:r w:rsidR="002F5B5D" w:rsidRPr="00D147C5">
            <w:fldChar w:fldCharType="end"/>
          </w:r>
        </w:sdtContent>
      </w:sdt>
      <w:r w:rsidR="00C2340B" w:rsidRPr="00D147C5">
        <w:t xml:space="preserve">. Este rol fue </w:t>
      </w:r>
      <w:r w:rsidR="000E65DA" w:rsidRPr="00D147C5">
        <w:t xml:space="preserve">empleado por el director del proyecto, el </w:t>
      </w:r>
      <w:r w:rsidR="000E65DA" w:rsidRPr="00D147C5">
        <w:lastRenderedPageBreak/>
        <w:t>mismo que posee abundantes conocimientos para poder ayudar al equipo de desarrollo en sus objetivos</w:t>
      </w:r>
      <w:r w:rsidR="002F5B5D" w:rsidRPr="00D147C5">
        <w:t>.</w:t>
      </w:r>
    </w:p>
    <w:p w14:paraId="6BE1FCD6" w14:textId="452C6BD5" w:rsidR="00B63F94" w:rsidRPr="00C13783" w:rsidRDefault="00A71CDD" w:rsidP="004E5379">
      <w:pPr>
        <w:pStyle w:val="Ttulo4"/>
        <w:numPr>
          <w:ilvl w:val="0"/>
          <w:numId w:val="0"/>
        </w:numPr>
        <w:ind w:left="864" w:hanging="864"/>
        <w:rPr>
          <w:i/>
          <w:iCs w:val="0"/>
          <w:color w:val="auto"/>
        </w:rPr>
      </w:pPr>
      <w:r w:rsidRPr="00C13783">
        <w:rPr>
          <w:i/>
          <w:iCs w:val="0"/>
          <w:color w:val="auto"/>
        </w:rPr>
        <w:t>Development Team</w:t>
      </w:r>
    </w:p>
    <w:p w14:paraId="56BC82F3" w14:textId="1ADCD960" w:rsidR="00251018" w:rsidRPr="00D147C5" w:rsidRDefault="00BF4E56" w:rsidP="00BF4E56">
      <w:r w:rsidRPr="00D147C5">
        <w:t>El equipo de desarrollo suele estar conformado de 5 a 9 personas</w:t>
      </w:r>
      <w:r w:rsidR="00043BE8" w:rsidRPr="00D147C5">
        <w:t>, quienes están autorizados para tomar decisiones</w:t>
      </w:r>
      <w:r w:rsidR="004957D9" w:rsidRPr="00D147C5">
        <w:t xml:space="preserve"> y organizarse para cumplir sus objetivos</w:t>
      </w:r>
      <w:sdt>
        <w:sdtPr>
          <w:id w:val="-1772694679"/>
          <w:citation/>
        </w:sdtPr>
        <w:sdtEndPr/>
        <w:sdtContent>
          <w:r w:rsidR="004957D9" w:rsidRPr="00D147C5">
            <w:fldChar w:fldCharType="begin"/>
          </w:r>
          <w:r w:rsidR="004957D9" w:rsidRPr="00D147C5">
            <w:instrText xml:space="preserve"> CITATION Man12 \l 12298 </w:instrText>
          </w:r>
          <w:r w:rsidR="004957D9" w:rsidRPr="00D147C5">
            <w:fldChar w:fldCharType="separate"/>
          </w:r>
          <w:r w:rsidR="00E17FA3" w:rsidRPr="00D147C5">
            <w:rPr>
              <w:noProof/>
            </w:rPr>
            <w:t xml:space="preserve"> [4]</w:t>
          </w:r>
          <w:r w:rsidR="004957D9" w:rsidRPr="00D147C5">
            <w:fldChar w:fldCharType="end"/>
          </w:r>
        </w:sdtContent>
      </w:sdt>
      <w:r w:rsidR="004957D9" w:rsidRPr="00D147C5">
        <w:t xml:space="preserve">. </w:t>
      </w:r>
      <w:r w:rsidR="00FB61FB" w:rsidRPr="00D147C5">
        <w:t>E</w:t>
      </w:r>
      <w:r w:rsidR="00085D6A" w:rsidRPr="00D147C5">
        <w:t>L equipo de desarrollo fue conformado únicamente por 2</w:t>
      </w:r>
      <w:r w:rsidR="00715069" w:rsidRPr="00D147C5">
        <w:t>, representados por los estudiantes encargados del proyecto.</w:t>
      </w:r>
    </w:p>
    <w:p w14:paraId="20F3C22A" w14:textId="0FDE23A9" w:rsidR="00D9114C" w:rsidRPr="00D147C5" w:rsidRDefault="00B35861" w:rsidP="00DE7627">
      <w:r w:rsidRPr="00D147C5">
        <w:t xml:space="preserve">A </w:t>
      </w:r>
      <w:r w:rsidR="00B73285" w:rsidRPr="00D147C5">
        <w:t>continuación,</w:t>
      </w:r>
      <w:r w:rsidRPr="00D147C5">
        <w:t xml:space="preserve"> en la</w:t>
      </w:r>
      <w:r w:rsidR="00AB186C" w:rsidRPr="00D147C5">
        <w:t xml:space="preserve"> </w:t>
      </w:r>
      <w:r w:rsidR="00AB186C" w:rsidRPr="00D147C5">
        <w:fldChar w:fldCharType="begin"/>
      </w:r>
      <w:r w:rsidR="00AB186C" w:rsidRPr="00D147C5">
        <w:instrText xml:space="preserve"> REF _Ref83572402 \h </w:instrText>
      </w:r>
      <w:r w:rsidR="00AB186C" w:rsidRPr="00D147C5">
        <w:fldChar w:fldCharType="separate"/>
      </w:r>
      <w:r w:rsidR="002701FF" w:rsidRPr="00C13783">
        <w:rPr>
          <w:b/>
          <w:bCs/>
        </w:rPr>
        <w:t xml:space="preserve">TABLA </w:t>
      </w:r>
      <w:r w:rsidR="002701FF">
        <w:rPr>
          <w:b/>
          <w:bCs/>
          <w:i/>
          <w:iCs/>
          <w:noProof/>
        </w:rPr>
        <w:t>I</w:t>
      </w:r>
      <w:r w:rsidR="00AB186C" w:rsidRPr="00D147C5">
        <w:fldChar w:fldCharType="end"/>
      </w:r>
      <w:r w:rsidR="00AB186C" w:rsidRPr="00D147C5">
        <w:t xml:space="preserve"> </w:t>
      </w:r>
      <w:r w:rsidR="00311874" w:rsidRPr="00D147C5">
        <w:t xml:space="preserve">se muestra </w:t>
      </w:r>
      <w:r w:rsidR="00502688" w:rsidRPr="00D147C5">
        <w:t xml:space="preserve">un resumen </w:t>
      </w:r>
      <w:r w:rsidR="00B10A16" w:rsidRPr="00D147C5">
        <w:t xml:space="preserve">de las personas y los roles que han </w:t>
      </w:r>
      <w:r w:rsidR="00F11635" w:rsidRPr="00D147C5">
        <w:t>representado dentro del proyecto.</w:t>
      </w:r>
    </w:p>
    <w:p w14:paraId="28ACA13C" w14:textId="4654292D" w:rsidR="00DE7627" w:rsidRPr="00C13783" w:rsidRDefault="00E52097" w:rsidP="00C13783">
      <w:pPr>
        <w:pStyle w:val="Descripcin"/>
        <w:jc w:val="center"/>
        <w:rPr>
          <w:rFonts w:cs="Arial"/>
          <w:bCs/>
          <w:u w:val="single"/>
          <w:lang w:eastAsia="pt-BR"/>
        </w:rPr>
      </w:pPr>
      <w:bookmarkStart w:id="16" w:name="_Ref83572402"/>
      <w:bookmarkStart w:id="17" w:name="_Toc90633878"/>
      <w:bookmarkStart w:id="18" w:name="_Toc90885787"/>
      <w:r w:rsidRPr="00C13783">
        <w:rPr>
          <w:b/>
          <w:bCs/>
          <w:i w:val="0"/>
          <w:iCs w:val="0"/>
          <w:color w:val="auto"/>
        </w:rPr>
        <w:t xml:space="preserve">TABLA </w:t>
      </w:r>
      <w:r w:rsidR="00EA5D01" w:rsidRPr="00C13783">
        <w:rPr>
          <w:b/>
          <w:bCs/>
          <w:i w:val="0"/>
          <w:iCs w:val="0"/>
          <w:color w:val="auto"/>
        </w:rPr>
        <w:fldChar w:fldCharType="begin"/>
      </w:r>
      <w:r w:rsidR="00EA5D01" w:rsidRPr="00C13783">
        <w:rPr>
          <w:b/>
          <w:bCs/>
          <w:i w:val="0"/>
          <w:iCs w:val="0"/>
          <w:color w:val="auto"/>
        </w:rPr>
        <w:instrText xml:space="preserve"> SEQ TABLA \* ROMAN </w:instrText>
      </w:r>
      <w:r w:rsidR="00EA5D01" w:rsidRPr="00C13783">
        <w:rPr>
          <w:b/>
          <w:bCs/>
          <w:i w:val="0"/>
          <w:iCs w:val="0"/>
          <w:color w:val="auto"/>
        </w:rPr>
        <w:fldChar w:fldCharType="separate"/>
      </w:r>
      <w:r w:rsidR="002701FF">
        <w:rPr>
          <w:b/>
          <w:bCs/>
          <w:i w:val="0"/>
          <w:iCs w:val="0"/>
          <w:noProof/>
          <w:color w:val="auto"/>
        </w:rPr>
        <w:t>I</w:t>
      </w:r>
      <w:r w:rsidR="00EA5D01" w:rsidRPr="00C13783">
        <w:rPr>
          <w:b/>
          <w:bCs/>
          <w:i w:val="0"/>
          <w:iCs w:val="0"/>
          <w:color w:val="auto"/>
        </w:rPr>
        <w:fldChar w:fldCharType="end"/>
      </w:r>
      <w:bookmarkEnd w:id="16"/>
      <w:r w:rsidRPr="00C13783">
        <w:rPr>
          <w:b/>
          <w:bCs/>
          <w:i w:val="0"/>
          <w:iCs w:val="0"/>
          <w:color w:val="auto"/>
        </w:rPr>
        <w:t>:</w:t>
      </w:r>
      <w:r w:rsidRPr="00C13783">
        <w:rPr>
          <w:i w:val="0"/>
          <w:iCs w:val="0"/>
          <w:color w:val="auto"/>
        </w:rPr>
        <w:t xml:space="preserve"> Equipo de trabajo y sus roles</w:t>
      </w:r>
      <w:bookmarkEnd w:id="17"/>
      <w:bookmarkEnd w:id="18"/>
    </w:p>
    <w:tbl>
      <w:tblPr>
        <w:tblStyle w:val="Tabladecuadrcula4"/>
        <w:tblW w:w="8531" w:type="dxa"/>
        <w:tblLook w:val="04A0" w:firstRow="1" w:lastRow="0" w:firstColumn="1" w:lastColumn="0" w:noHBand="0" w:noVBand="1"/>
      </w:tblPr>
      <w:tblGrid>
        <w:gridCol w:w="4390"/>
        <w:gridCol w:w="4141"/>
      </w:tblGrid>
      <w:tr w:rsidR="00613DA7" w:rsidRPr="00D147C5" w14:paraId="3A8C61E4" w14:textId="77777777" w:rsidTr="00F10828">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4390" w:type="dxa"/>
          </w:tcPr>
          <w:p w14:paraId="19D66715" w14:textId="77777777" w:rsidR="00D64AF0" w:rsidRPr="00C13783" w:rsidRDefault="00D64AF0" w:rsidP="00463F8C">
            <w:pPr>
              <w:jc w:val="center"/>
              <w:rPr>
                <w:rFonts w:cs="Arial"/>
                <w:b w:val="0"/>
                <w:color w:val="auto"/>
                <w:lang w:eastAsia="pt-BR"/>
              </w:rPr>
            </w:pPr>
            <w:r w:rsidRPr="00D147C5">
              <w:rPr>
                <w:rFonts w:cs="Arial"/>
                <w:lang w:eastAsia="pt-BR"/>
              </w:rPr>
              <w:t>NOMBRE</w:t>
            </w:r>
          </w:p>
        </w:tc>
        <w:tc>
          <w:tcPr>
            <w:tcW w:w="4141" w:type="dxa"/>
          </w:tcPr>
          <w:p w14:paraId="513D5FAD" w14:textId="77777777" w:rsidR="00D64AF0" w:rsidRPr="00C13783" w:rsidRDefault="00D64AF0" w:rsidP="00463F8C">
            <w:pPr>
              <w:jc w:val="center"/>
              <w:cnfStyle w:val="100000000000" w:firstRow="1" w:lastRow="0" w:firstColumn="0" w:lastColumn="0" w:oddVBand="0" w:evenVBand="0" w:oddHBand="0" w:evenHBand="0" w:firstRowFirstColumn="0" w:firstRowLastColumn="0" w:lastRowFirstColumn="0" w:lastRowLastColumn="0"/>
              <w:rPr>
                <w:rFonts w:cs="Arial"/>
                <w:b w:val="0"/>
                <w:color w:val="auto"/>
                <w:lang w:eastAsia="pt-BR"/>
              </w:rPr>
            </w:pPr>
            <w:r w:rsidRPr="00D147C5">
              <w:rPr>
                <w:rFonts w:cs="Arial"/>
                <w:lang w:eastAsia="pt-BR"/>
              </w:rPr>
              <w:t>ROL</w:t>
            </w:r>
          </w:p>
        </w:tc>
      </w:tr>
      <w:tr w:rsidR="00FC543D" w:rsidRPr="00D147C5" w14:paraId="39D55D88" w14:textId="77777777" w:rsidTr="00F10828">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4390" w:type="dxa"/>
          </w:tcPr>
          <w:p w14:paraId="7A4CF869" w14:textId="54319F59" w:rsidR="00FC543D" w:rsidRPr="00D147C5" w:rsidRDefault="00FC543D" w:rsidP="00FC543D">
            <w:pPr>
              <w:jc w:val="center"/>
              <w:rPr>
                <w:rFonts w:cs="Arial"/>
                <w:b w:val="0"/>
                <w:bCs w:val="0"/>
                <w:lang w:eastAsia="pt-BR"/>
              </w:rPr>
            </w:pPr>
            <w:r w:rsidRPr="00D147C5">
              <w:rPr>
                <w:rFonts w:cs="Arial"/>
                <w:lang w:eastAsia="pt-BR"/>
              </w:rPr>
              <w:t>Ing. Edwin Salvador, MSc.</w:t>
            </w:r>
          </w:p>
          <w:p w14:paraId="36942CD7" w14:textId="312E2C4F" w:rsidR="00FC543D" w:rsidRPr="00D147C5" w:rsidRDefault="00FC543D" w:rsidP="00FC543D">
            <w:pPr>
              <w:jc w:val="center"/>
              <w:rPr>
                <w:rFonts w:cs="Arial"/>
                <w:highlight w:val="yellow"/>
                <w:lang w:eastAsia="pt-BR"/>
              </w:rPr>
            </w:pPr>
            <w:r w:rsidRPr="00C13783">
              <w:rPr>
                <w:rFonts w:cs="Arial"/>
                <w:lang w:eastAsia="pt-BR"/>
              </w:rPr>
              <w:t>Ing. Juan Pablo Zaldumbide</w:t>
            </w:r>
          </w:p>
        </w:tc>
        <w:tc>
          <w:tcPr>
            <w:tcW w:w="4141" w:type="dxa"/>
          </w:tcPr>
          <w:p w14:paraId="024D5F88" w14:textId="0EBAF26D" w:rsidR="00FC543D" w:rsidRPr="00D147C5" w:rsidRDefault="00FC543D" w:rsidP="00FC543D">
            <w:pPr>
              <w:jc w:val="center"/>
              <w:cnfStyle w:val="000000100000" w:firstRow="0" w:lastRow="0" w:firstColumn="0" w:lastColumn="0" w:oddVBand="0" w:evenVBand="0" w:oddHBand="1" w:evenHBand="0" w:firstRowFirstColumn="0" w:firstRowLastColumn="0" w:lastRowFirstColumn="0" w:lastRowLastColumn="0"/>
              <w:rPr>
                <w:rFonts w:cs="Arial"/>
                <w:i/>
                <w:iCs/>
                <w:lang w:eastAsia="pt-BR"/>
              </w:rPr>
            </w:pPr>
            <w:r w:rsidRPr="00D147C5">
              <w:rPr>
                <w:rFonts w:cs="Arial"/>
                <w:i/>
                <w:iCs/>
                <w:lang w:eastAsia="pt-BR"/>
              </w:rPr>
              <w:t>Product Owner</w:t>
            </w:r>
          </w:p>
          <w:p w14:paraId="6D88F2BE" w14:textId="4736EB13" w:rsidR="00FC543D" w:rsidRPr="00D147C5" w:rsidRDefault="00FC543D" w:rsidP="00FC543D">
            <w:pPr>
              <w:jc w:val="center"/>
              <w:cnfStyle w:val="000000100000" w:firstRow="0" w:lastRow="0" w:firstColumn="0" w:lastColumn="0" w:oddVBand="0" w:evenVBand="0" w:oddHBand="1" w:evenHBand="0" w:firstRowFirstColumn="0" w:firstRowLastColumn="0" w:lastRowFirstColumn="0" w:lastRowLastColumn="0"/>
              <w:rPr>
                <w:rFonts w:cs="Arial"/>
                <w:i/>
                <w:iCs/>
                <w:lang w:eastAsia="pt-BR"/>
              </w:rPr>
            </w:pPr>
            <w:r w:rsidRPr="00D147C5">
              <w:rPr>
                <w:rFonts w:cs="Arial"/>
                <w:i/>
                <w:iCs/>
                <w:lang w:eastAsia="pt-BR"/>
              </w:rPr>
              <w:t>Product Owner</w:t>
            </w:r>
          </w:p>
        </w:tc>
      </w:tr>
      <w:tr w:rsidR="00613DA7" w:rsidRPr="00D147C5" w14:paraId="214A1637" w14:textId="77777777" w:rsidTr="00FC543D">
        <w:trPr>
          <w:trHeight w:val="629"/>
        </w:trPr>
        <w:tc>
          <w:tcPr>
            <w:cnfStyle w:val="001000000000" w:firstRow="0" w:lastRow="0" w:firstColumn="1" w:lastColumn="0" w:oddVBand="0" w:evenVBand="0" w:oddHBand="0" w:evenHBand="0" w:firstRowFirstColumn="0" w:firstRowLastColumn="0" w:lastRowFirstColumn="0" w:lastRowLastColumn="0"/>
            <w:tcW w:w="4390" w:type="dxa"/>
          </w:tcPr>
          <w:p w14:paraId="3C5D3FD8" w14:textId="77777777" w:rsidR="00D64AF0" w:rsidRPr="00D147C5" w:rsidRDefault="00D64AF0" w:rsidP="00463F8C">
            <w:pPr>
              <w:jc w:val="center"/>
              <w:rPr>
                <w:rFonts w:cs="Arial"/>
                <w:b w:val="0"/>
                <w:bCs w:val="0"/>
                <w:lang w:eastAsia="pt-BR"/>
              </w:rPr>
            </w:pPr>
            <w:r w:rsidRPr="00D147C5">
              <w:rPr>
                <w:rFonts w:cs="Arial"/>
                <w:lang w:eastAsia="pt-BR"/>
              </w:rPr>
              <w:t>Ing. Edwin Salvador, MSc.</w:t>
            </w:r>
          </w:p>
          <w:p w14:paraId="497203A5" w14:textId="6D2DF629" w:rsidR="00FC543D" w:rsidRPr="00D147C5" w:rsidRDefault="00FC543D" w:rsidP="00463F8C">
            <w:pPr>
              <w:jc w:val="center"/>
              <w:rPr>
                <w:rFonts w:cs="Arial"/>
                <w:lang w:eastAsia="pt-BR"/>
              </w:rPr>
            </w:pPr>
            <w:r w:rsidRPr="00D147C5">
              <w:rPr>
                <w:rFonts w:cs="Arial"/>
                <w:lang w:eastAsia="pt-BR"/>
              </w:rPr>
              <w:t>Ing. Juan Pablo Zaldumbide</w:t>
            </w:r>
          </w:p>
        </w:tc>
        <w:tc>
          <w:tcPr>
            <w:tcW w:w="4141" w:type="dxa"/>
          </w:tcPr>
          <w:p w14:paraId="198BBF0D" w14:textId="77777777" w:rsidR="00D64AF0" w:rsidRPr="00D147C5" w:rsidRDefault="00D64AF0" w:rsidP="00463F8C">
            <w:pPr>
              <w:jc w:val="center"/>
              <w:cnfStyle w:val="000000000000" w:firstRow="0" w:lastRow="0" w:firstColumn="0" w:lastColumn="0" w:oddVBand="0" w:evenVBand="0" w:oddHBand="0" w:evenHBand="0" w:firstRowFirstColumn="0" w:firstRowLastColumn="0" w:lastRowFirstColumn="0" w:lastRowLastColumn="0"/>
              <w:rPr>
                <w:rFonts w:cs="Arial"/>
                <w:i/>
                <w:iCs/>
                <w:lang w:eastAsia="pt-BR"/>
              </w:rPr>
            </w:pPr>
            <w:r w:rsidRPr="00D147C5">
              <w:rPr>
                <w:rFonts w:cs="Arial"/>
                <w:i/>
                <w:iCs/>
                <w:lang w:eastAsia="pt-BR"/>
              </w:rPr>
              <w:t xml:space="preserve">Scrum </w:t>
            </w:r>
            <w:proofErr w:type="gramStart"/>
            <w:r w:rsidRPr="00D147C5">
              <w:rPr>
                <w:rFonts w:cs="Arial"/>
                <w:i/>
                <w:iCs/>
                <w:lang w:eastAsia="pt-BR"/>
              </w:rPr>
              <w:t>Master</w:t>
            </w:r>
            <w:proofErr w:type="gramEnd"/>
          </w:p>
          <w:p w14:paraId="3602B798" w14:textId="4C576933" w:rsidR="00FC543D" w:rsidRPr="00F7296F" w:rsidRDefault="00FC543D" w:rsidP="00463F8C">
            <w:pPr>
              <w:jc w:val="center"/>
              <w:cnfStyle w:val="000000000000" w:firstRow="0" w:lastRow="0" w:firstColumn="0" w:lastColumn="0" w:oddVBand="0" w:evenVBand="0" w:oddHBand="0" w:evenHBand="0" w:firstRowFirstColumn="0" w:firstRowLastColumn="0" w:lastRowFirstColumn="0" w:lastRowLastColumn="0"/>
              <w:rPr>
                <w:rFonts w:cs="Arial"/>
                <w:i/>
                <w:iCs/>
                <w:lang w:val="en-001" w:eastAsia="pt-BR"/>
              </w:rPr>
            </w:pPr>
            <w:r w:rsidRPr="00D147C5">
              <w:rPr>
                <w:rFonts w:cs="Arial"/>
                <w:i/>
                <w:iCs/>
                <w:lang w:eastAsia="pt-BR"/>
              </w:rPr>
              <w:t xml:space="preserve">Scrum </w:t>
            </w:r>
            <w:proofErr w:type="gramStart"/>
            <w:r w:rsidRPr="00D147C5">
              <w:rPr>
                <w:rFonts w:cs="Arial"/>
                <w:i/>
                <w:iCs/>
                <w:lang w:eastAsia="pt-BR"/>
              </w:rPr>
              <w:t>Master</w:t>
            </w:r>
            <w:proofErr w:type="gramEnd"/>
          </w:p>
        </w:tc>
      </w:tr>
      <w:tr w:rsidR="00613DA7" w:rsidRPr="00D147C5" w14:paraId="35A81014" w14:textId="77777777" w:rsidTr="00F10828">
        <w:trPr>
          <w:cnfStyle w:val="000000100000" w:firstRow="0" w:lastRow="0" w:firstColumn="0" w:lastColumn="0" w:oddVBand="0" w:evenVBand="0" w:oddHBand="1"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4390" w:type="dxa"/>
          </w:tcPr>
          <w:p w14:paraId="0AEB6CA1" w14:textId="77777777" w:rsidR="00D64AF0" w:rsidRPr="00D147C5" w:rsidRDefault="007C3DED" w:rsidP="00463F8C">
            <w:pPr>
              <w:jc w:val="center"/>
              <w:rPr>
                <w:rFonts w:cs="Arial"/>
                <w:lang w:eastAsia="pt-BR"/>
              </w:rPr>
            </w:pPr>
            <w:r w:rsidRPr="00D147C5">
              <w:rPr>
                <w:rFonts w:cs="Arial"/>
                <w:lang w:eastAsia="pt-BR"/>
              </w:rPr>
              <w:t>Xavier Calle</w:t>
            </w:r>
          </w:p>
          <w:p w14:paraId="32430736" w14:textId="07566F4B" w:rsidR="007C3DED" w:rsidRPr="00D147C5" w:rsidRDefault="007C3DED" w:rsidP="00463F8C">
            <w:pPr>
              <w:jc w:val="center"/>
              <w:rPr>
                <w:rFonts w:cs="Arial"/>
                <w:lang w:eastAsia="pt-BR"/>
              </w:rPr>
            </w:pPr>
            <w:r w:rsidRPr="00D147C5">
              <w:rPr>
                <w:rFonts w:cs="Arial"/>
                <w:lang w:eastAsia="pt-BR"/>
              </w:rPr>
              <w:t>Sebastián Morales</w:t>
            </w:r>
          </w:p>
        </w:tc>
        <w:tc>
          <w:tcPr>
            <w:tcW w:w="4141" w:type="dxa"/>
          </w:tcPr>
          <w:p w14:paraId="5078642E" w14:textId="77777777" w:rsidR="00D64AF0" w:rsidRPr="00D147C5" w:rsidRDefault="00D64AF0" w:rsidP="00C13783">
            <w:pPr>
              <w:keepNext/>
              <w:jc w:val="center"/>
              <w:cnfStyle w:val="000000100000" w:firstRow="0" w:lastRow="0" w:firstColumn="0" w:lastColumn="0" w:oddVBand="0" w:evenVBand="0" w:oddHBand="1" w:evenHBand="0" w:firstRowFirstColumn="0" w:firstRowLastColumn="0" w:lastRowFirstColumn="0" w:lastRowLastColumn="0"/>
              <w:rPr>
                <w:rFonts w:cs="Arial"/>
                <w:i/>
                <w:iCs/>
                <w:lang w:eastAsia="pt-BR"/>
              </w:rPr>
            </w:pPr>
            <w:r w:rsidRPr="00D147C5">
              <w:rPr>
                <w:rFonts w:cs="Arial"/>
                <w:i/>
                <w:iCs/>
                <w:lang w:eastAsia="pt-BR"/>
              </w:rPr>
              <w:t>Development Team</w:t>
            </w:r>
          </w:p>
        </w:tc>
      </w:tr>
    </w:tbl>
    <w:p w14:paraId="7C30D42D" w14:textId="77777777" w:rsidR="003B45A5" w:rsidRPr="00D147C5" w:rsidRDefault="003B45A5" w:rsidP="00C13783"/>
    <w:p w14:paraId="2405DC17" w14:textId="3F9D93FC" w:rsidR="009D1240" w:rsidRPr="00D147C5" w:rsidRDefault="00C5694B" w:rsidP="00796E24">
      <w:r w:rsidRPr="00D147C5">
        <w:t>Las personas que no son partícipes de</w:t>
      </w:r>
      <w:r w:rsidR="001D7926" w:rsidRPr="00D147C5">
        <w:t>ntro de</w:t>
      </w:r>
      <w:r w:rsidRPr="00D147C5">
        <w:t xml:space="preserve"> </w:t>
      </w:r>
      <w:r w:rsidR="008E645A" w:rsidRPr="00D147C5">
        <w:t>Scrum,</w:t>
      </w:r>
      <w:r w:rsidR="00F74549" w:rsidRPr="00D147C5">
        <w:t xml:space="preserve"> </w:t>
      </w:r>
      <w:r w:rsidR="00B31061" w:rsidRPr="00D147C5">
        <w:t xml:space="preserve">pero son fundamentales </w:t>
      </w:r>
      <w:r w:rsidR="000F7CD8" w:rsidRPr="00D147C5">
        <w:t>par</w:t>
      </w:r>
      <w:r w:rsidR="00BB5B6E" w:rsidRPr="00D147C5">
        <w:t xml:space="preserve">a la </w:t>
      </w:r>
      <w:r w:rsidR="00EF2B37" w:rsidRPr="00D147C5">
        <w:t xml:space="preserve">planeación de cada </w:t>
      </w:r>
      <w:r w:rsidR="00EF2B37" w:rsidRPr="00E813C8">
        <w:rPr>
          <w:i/>
          <w:iCs/>
        </w:rPr>
        <w:t>sprint</w:t>
      </w:r>
      <w:sdt>
        <w:sdtPr>
          <w:id w:val="580878685"/>
          <w:citation/>
        </w:sdtPr>
        <w:sdtEndPr/>
        <w:sdtContent>
          <w:r w:rsidR="00E369A4" w:rsidRPr="00D147C5">
            <w:fldChar w:fldCharType="begin"/>
          </w:r>
          <w:r w:rsidR="00E369A4" w:rsidRPr="00D147C5">
            <w:instrText xml:space="preserve"> CITATION Man12 \l 12298 </w:instrText>
          </w:r>
          <w:r w:rsidR="00E369A4" w:rsidRPr="00D147C5">
            <w:fldChar w:fldCharType="separate"/>
          </w:r>
          <w:r w:rsidR="00E17FA3" w:rsidRPr="00D147C5">
            <w:rPr>
              <w:noProof/>
            </w:rPr>
            <w:t xml:space="preserve"> [4]</w:t>
          </w:r>
          <w:r w:rsidR="00E369A4" w:rsidRPr="00D147C5">
            <w:fldChar w:fldCharType="end"/>
          </w:r>
        </w:sdtContent>
      </w:sdt>
      <w:r w:rsidR="00EF2B37" w:rsidRPr="00D147C5">
        <w:t>:</w:t>
      </w:r>
    </w:p>
    <w:p w14:paraId="26C85A44" w14:textId="77777777" w:rsidR="00715069" w:rsidRPr="00D147C5" w:rsidRDefault="009D1240" w:rsidP="00C13783">
      <w:pPr>
        <w:pStyle w:val="Ttulo4"/>
        <w:numPr>
          <w:ilvl w:val="0"/>
          <w:numId w:val="0"/>
        </w:numPr>
        <w:ind w:left="864" w:hanging="864"/>
      </w:pPr>
      <w:r w:rsidRPr="00C13783">
        <w:rPr>
          <w:color w:val="auto"/>
        </w:rPr>
        <w:t xml:space="preserve">Usuarios: </w:t>
      </w:r>
    </w:p>
    <w:p w14:paraId="38000DEB" w14:textId="754CBA81" w:rsidR="009D1240" w:rsidRPr="00D147C5" w:rsidRDefault="00B86D9F" w:rsidP="00C13783">
      <w:r w:rsidRPr="00D147C5">
        <w:t>Son las personas a quienes está dirigido el producto</w:t>
      </w:r>
      <w:sdt>
        <w:sdtPr>
          <w:id w:val="591978195"/>
          <w:citation/>
        </w:sdtPr>
        <w:sdtEndPr/>
        <w:sdtContent>
          <w:r w:rsidRPr="00D147C5">
            <w:fldChar w:fldCharType="begin"/>
          </w:r>
          <w:r w:rsidRPr="00D147C5">
            <w:instrText xml:space="preserve"> CITATION Man12 \l 12298 </w:instrText>
          </w:r>
          <w:r w:rsidRPr="00D147C5">
            <w:fldChar w:fldCharType="separate"/>
          </w:r>
          <w:r w:rsidR="00E17FA3" w:rsidRPr="00D147C5">
            <w:rPr>
              <w:noProof/>
            </w:rPr>
            <w:t xml:space="preserve"> [4]</w:t>
          </w:r>
          <w:r w:rsidRPr="00D147C5">
            <w:fldChar w:fldCharType="end"/>
          </w:r>
        </w:sdtContent>
      </w:sdt>
      <w:r w:rsidRPr="00D147C5">
        <w:t>, en este caso son los e</w:t>
      </w:r>
      <w:r w:rsidR="009D1240" w:rsidRPr="00D147C5">
        <w:t xml:space="preserve">studiantes y </w:t>
      </w:r>
      <w:r w:rsidR="00235552">
        <w:t>docentes</w:t>
      </w:r>
      <w:r w:rsidR="009D1240" w:rsidRPr="00D147C5">
        <w:t>.</w:t>
      </w:r>
    </w:p>
    <w:p w14:paraId="06D5AA23" w14:textId="6282EBB6" w:rsidR="00A14F2C" w:rsidRPr="00C13783" w:rsidRDefault="00D61DC0" w:rsidP="004B3C36">
      <w:pPr>
        <w:pStyle w:val="Ttulo4"/>
        <w:numPr>
          <w:ilvl w:val="0"/>
          <w:numId w:val="0"/>
        </w:numPr>
        <w:ind w:left="864" w:hanging="864"/>
        <w:rPr>
          <w:color w:val="auto"/>
        </w:rPr>
      </w:pPr>
      <w:r w:rsidRPr="00C13783">
        <w:rPr>
          <w:i/>
          <w:iCs w:val="0"/>
          <w:color w:val="auto"/>
        </w:rPr>
        <w:t>Stakeholders</w:t>
      </w:r>
      <w:r w:rsidRPr="00C13783">
        <w:rPr>
          <w:color w:val="auto"/>
        </w:rPr>
        <w:t xml:space="preserve">: </w:t>
      </w:r>
    </w:p>
    <w:p w14:paraId="3E0E7C53" w14:textId="6738D383" w:rsidR="00251018" w:rsidRPr="00D147C5" w:rsidRDefault="00A05A31" w:rsidP="00C13783">
      <w:r w:rsidRPr="00D147C5">
        <w:t>Son las personas a quienes beneficia el proyecto de desarrollo</w:t>
      </w:r>
      <w:sdt>
        <w:sdtPr>
          <w:id w:val="-1961256304"/>
          <w:citation/>
        </w:sdtPr>
        <w:sdtEndPr/>
        <w:sdtContent>
          <w:r w:rsidR="00C04F4A" w:rsidRPr="00D147C5">
            <w:fldChar w:fldCharType="begin"/>
          </w:r>
          <w:r w:rsidR="00C04F4A" w:rsidRPr="00D147C5">
            <w:instrText xml:space="preserve"> CITATION Man12 \l 12298 </w:instrText>
          </w:r>
          <w:r w:rsidR="00C04F4A" w:rsidRPr="00D147C5">
            <w:fldChar w:fldCharType="separate"/>
          </w:r>
          <w:r w:rsidR="00E17FA3" w:rsidRPr="00D147C5">
            <w:rPr>
              <w:noProof/>
            </w:rPr>
            <w:t xml:space="preserve"> [4]</w:t>
          </w:r>
          <w:r w:rsidR="00C04F4A" w:rsidRPr="00D147C5">
            <w:fldChar w:fldCharType="end"/>
          </w:r>
        </w:sdtContent>
      </w:sdt>
      <w:r w:rsidR="00C04F4A" w:rsidRPr="00D147C5">
        <w:t>, e</w:t>
      </w:r>
      <w:r w:rsidR="00D61DC0" w:rsidRPr="00D147C5">
        <w:t xml:space="preserve">n este caso el principal </w:t>
      </w:r>
      <w:r w:rsidR="00D61DC0" w:rsidRPr="00C13783">
        <w:rPr>
          <w:i/>
          <w:iCs/>
        </w:rPr>
        <w:t>stakeholder</w:t>
      </w:r>
      <w:r w:rsidR="00D61DC0" w:rsidRPr="00D147C5">
        <w:t xml:space="preserve"> vendría a ser el departamento de mejora continua de la ESFOT</w:t>
      </w:r>
      <w:r w:rsidR="00EF2B37" w:rsidRPr="00D147C5">
        <w:t>.</w:t>
      </w:r>
    </w:p>
    <w:p w14:paraId="20A20CA9" w14:textId="4DAB7E06" w:rsidR="00782E0E" w:rsidRPr="00C13783" w:rsidRDefault="00782E0E" w:rsidP="003F2AF1">
      <w:pPr>
        <w:pStyle w:val="Ttulo3"/>
        <w:rPr>
          <w:color w:val="auto"/>
        </w:rPr>
      </w:pPr>
      <w:bookmarkStart w:id="19" w:name="_Toc55490654"/>
      <w:bookmarkStart w:id="20" w:name="_Toc90887045"/>
      <w:bookmarkEnd w:id="13"/>
      <w:r w:rsidRPr="00C13783">
        <w:rPr>
          <w:color w:val="auto"/>
        </w:rPr>
        <w:t>Artefactos</w:t>
      </w:r>
      <w:bookmarkEnd w:id="19"/>
      <w:bookmarkEnd w:id="20"/>
      <w:r w:rsidRPr="00C13783">
        <w:rPr>
          <w:color w:val="auto"/>
        </w:rPr>
        <w:t xml:space="preserve"> </w:t>
      </w:r>
    </w:p>
    <w:p w14:paraId="4C88256A" w14:textId="7A91194E" w:rsidR="00782E0E" w:rsidRPr="00D147C5" w:rsidRDefault="00782E0E" w:rsidP="003F2AF1">
      <w:pPr>
        <w:pStyle w:val="Ttulo4"/>
        <w:numPr>
          <w:ilvl w:val="0"/>
          <w:numId w:val="0"/>
        </w:numPr>
        <w:rPr>
          <w:color w:val="auto"/>
        </w:rPr>
      </w:pPr>
      <w:r w:rsidRPr="00C13783">
        <w:rPr>
          <w:color w:val="auto"/>
        </w:rPr>
        <w:t>Recopilación de Requerimientos</w:t>
      </w:r>
    </w:p>
    <w:p w14:paraId="2B84C697" w14:textId="4362C8F9" w:rsidR="00613DA7" w:rsidRPr="00C13783" w:rsidRDefault="00613DA7" w:rsidP="00C13783">
      <w:r w:rsidRPr="00D147C5">
        <w:t>La recopilación de requerimientos funcionales y no funcionales se realizó en base a un análisis del equipo de desarrollo acerca de cómo debe funcionar el sistema web</w:t>
      </w:r>
      <w:r w:rsidR="002A7069" w:rsidRPr="00D147C5">
        <w:t xml:space="preserve"> y que se requiere para su correcta implementación</w:t>
      </w:r>
      <w:r w:rsidRPr="00D147C5">
        <w:t>.</w:t>
      </w:r>
    </w:p>
    <w:p w14:paraId="2FAFD9F0" w14:textId="77777777" w:rsidR="00BE461B" w:rsidRPr="00D147C5" w:rsidRDefault="00BE461B" w:rsidP="00BE461B">
      <w:pPr>
        <w:rPr>
          <w:b/>
          <w:bCs/>
        </w:rPr>
      </w:pPr>
      <w:r w:rsidRPr="00D147C5">
        <w:rPr>
          <w:b/>
          <w:bCs/>
        </w:rPr>
        <w:lastRenderedPageBreak/>
        <w:t>Requisitos funcionales</w:t>
      </w:r>
    </w:p>
    <w:p w14:paraId="08489073" w14:textId="77777777" w:rsidR="00BE461B" w:rsidRPr="00D147C5" w:rsidRDefault="00BE461B" w:rsidP="00BE461B">
      <w:pPr>
        <w:numPr>
          <w:ilvl w:val="0"/>
          <w:numId w:val="22"/>
        </w:numPr>
      </w:pPr>
      <w:r w:rsidRPr="00D147C5">
        <w:t>El sistema debe permitir ingresar a un usuario a la plataforma.</w:t>
      </w:r>
    </w:p>
    <w:p w14:paraId="62DA5175" w14:textId="77777777" w:rsidR="00BE461B" w:rsidRPr="00D147C5" w:rsidRDefault="00BE461B" w:rsidP="00BE461B">
      <w:pPr>
        <w:numPr>
          <w:ilvl w:val="0"/>
          <w:numId w:val="22"/>
        </w:numPr>
      </w:pPr>
      <w:r w:rsidRPr="00D147C5">
        <w:t>El sistema debe diferenciar entre tipos de usuarios.</w:t>
      </w:r>
    </w:p>
    <w:p w14:paraId="6C73F2DB" w14:textId="77777777" w:rsidR="00BE461B" w:rsidRPr="00D147C5" w:rsidRDefault="00BE461B" w:rsidP="00BE461B">
      <w:pPr>
        <w:numPr>
          <w:ilvl w:val="0"/>
          <w:numId w:val="22"/>
        </w:numPr>
      </w:pPr>
      <w:r w:rsidRPr="00D147C5">
        <w:t>El sistema debe permitir a cualquier usuario ver su perfil.</w:t>
      </w:r>
    </w:p>
    <w:p w14:paraId="3738B757" w14:textId="77777777" w:rsidR="00BE461B" w:rsidRPr="00D147C5" w:rsidRDefault="00BE461B" w:rsidP="00BE461B">
      <w:pPr>
        <w:numPr>
          <w:ilvl w:val="0"/>
          <w:numId w:val="22"/>
        </w:numPr>
      </w:pPr>
      <w:r w:rsidRPr="00D147C5">
        <w:t>El sistema debe permitir visualizar las materias en las que está inscrito un usuario.</w:t>
      </w:r>
    </w:p>
    <w:p w14:paraId="15DE6125" w14:textId="7FED3E23" w:rsidR="00BE461B" w:rsidRPr="00D147C5" w:rsidRDefault="00BE461B" w:rsidP="00BE461B">
      <w:pPr>
        <w:numPr>
          <w:ilvl w:val="0"/>
          <w:numId w:val="22"/>
        </w:numPr>
      </w:pPr>
      <w:r w:rsidRPr="00D147C5">
        <w:t xml:space="preserve">El sistema debe permitir a un usuario </w:t>
      </w:r>
      <w:r w:rsidR="00235552">
        <w:t>docente</w:t>
      </w:r>
      <w:r w:rsidRPr="00D147C5">
        <w:t xml:space="preserve"> crear una encuesta.</w:t>
      </w:r>
    </w:p>
    <w:p w14:paraId="0F41886F" w14:textId="36387953" w:rsidR="00BE461B" w:rsidRPr="00D147C5" w:rsidRDefault="00BE461B" w:rsidP="00BE461B">
      <w:pPr>
        <w:numPr>
          <w:ilvl w:val="0"/>
          <w:numId w:val="22"/>
        </w:numPr>
      </w:pPr>
      <w:r w:rsidRPr="00D147C5">
        <w:t xml:space="preserve">El sistema debe permitir a un usuario </w:t>
      </w:r>
      <w:r w:rsidR="00235552">
        <w:t>docente</w:t>
      </w:r>
      <w:r w:rsidRPr="00D147C5">
        <w:t xml:space="preserve"> visualizar un reporte de las encuestas respondidas.</w:t>
      </w:r>
    </w:p>
    <w:p w14:paraId="601BC272" w14:textId="12B8C8C0" w:rsidR="00BE461B" w:rsidRPr="00D147C5" w:rsidRDefault="00BE461B" w:rsidP="00BE461B">
      <w:pPr>
        <w:numPr>
          <w:ilvl w:val="0"/>
          <w:numId w:val="22"/>
        </w:numPr>
      </w:pPr>
      <w:r w:rsidRPr="00D147C5">
        <w:t xml:space="preserve">El sistema debe enviar un correo a los usuarios estudiantes cuando un usuario </w:t>
      </w:r>
      <w:r w:rsidR="00235552">
        <w:t>docente</w:t>
      </w:r>
      <w:r w:rsidRPr="00D147C5">
        <w:t xml:space="preserve"> crea una encuesta.</w:t>
      </w:r>
    </w:p>
    <w:p w14:paraId="23FF6B21" w14:textId="77777777" w:rsidR="00BE461B" w:rsidRPr="00D147C5" w:rsidRDefault="00BE461B" w:rsidP="00BE461B">
      <w:pPr>
        <w:numPr>
          <w:ilvl w:val="0"/>
          <w:numId w:val="22"/>
        </w:numPr>
      </w:pPr>
      <w:r w:rsidRPr="00D147C5">
        <w:t>El sistema debe permitir a un usuario estudiante visualizar las encuestas que no ha realizado.</w:t>
      </w:r>
    </w:p>
    <w:p w14:paraId="18BD910E" w14:textId="77777777" w:rsidR="00BE461B" w:rsidRPr="00D147C5" w:rsidRDefault="00BE461B" w:rsidP="00BE461B">
      <w:pPr>
        <w:numPr>
          <w:ilvl w:val="0"/>
          <w:numId w:val="22"/>
        </w:numPr>
      </w:pPr>
      <w:r w:rsidRPr="00D147C5">
        <w:t>El sistema debe permitir a un usuario estudiante responder una encuesta</w:t>
      </w:r>
    </w:p>
    <w:p w14:paraId="3B72852D" w14:textId="77777777" w:rsidR="00BE461B" w:rsidRPr="00D147C5" w:rsidRDefault="00BE461B" w:rsidP="00BE461B">
      <w:pPr>
        <w:numPr>
          <w:ilvl w:val="0"/>
          <w:numId w:val="22"/>
        </w:numPr>
      </w:pPr>
      <w:r w:rsidRPr="00D147C5">
        <w:t>El sistema debe permitir a un usuario estudiante visualizar las encuestas que ha respondido.</w:t>
      </w:r>
    </w:p>
    <w:p w14:paraId="336BE6F1" w14:textId="77777777" w:rsidR="00BE461B" w:rsidRPr="00D147C5" w:rsidRDefault="00BE461B" w:rsidP="00BE461B">
      <w:pPr>
        <w:rPr>
          <w:b/>
          <w:bCs/>
        </w:rPr>
      </w:pPr>
      <w:r w:rsidRPr="00D147C5">
        <w:rPr>
          <w:b/>
          <w:bCs/>
        </w:rPr>
        <w:t>Requisitos no funcionales</w:t>
      </w:r>
    </w:p>
    <w:p w14:paraId="4D876BFD" w14:textId="2CC4AAB1" w:rsidR="00BE461B" w:rsidRPr="00D147C5" w:rsidRDefault="00BE461B" w:rsidP="00BE461B">
      <w:pPr>
        <w:numPr>
          <w:ilvl w:val="0"/>
          <w:numId w:val="23"/>
        </w:numPr>
      </w:pPr>
      <w:r w:rsidRPr="00D147C5">
        <w:t xml:space="preserve">El sistema debe permitir al usuario </w:t>
      </w:r>
      <w:r w:rsidR="00235552">
        <w:t>docente</w:t>
      </w:r>
      <w:r w:rsidRPr="00D147C5">
        <w:t xml:space="preserve"> descargar el reporte de resultados de las encuestas.</w:t>
      </w:r>
    </w:p>
    <w:p w14:paraId="5F46AAD7" w14:textId="77777777" w:rsidR="00BE461B" w:rsidRPr="00D147C5" w:rsidRDefault="00BE461B" w:rsidP="00BE461B">
      <w:pPr>
        <w:numPr>
          <w:ilvl w:val="0"/>
          <w:numId w:val="23"/>
        </w:numPr>
      </w:pPr>
      <w:r w:rsidRPr="00D147C5">
        <w:t>El sistema debe permitir a un estudiante visualizar en su perfil su nombre y correo.</w:t>
      </w:r>
    </w:p>
    <w:p w14:paraId="3514E375" w14:textId="77777777" w:rsidR="00BE461B" w:rsidRPr="00D147C5" w:rsidRDefault="00BE461B" w:rsidP="00BE461B">
      <w:pPr>
        <w:numPr>
          <w:ilvl w:val="0"/>
          <w:numId w:val="23"/>
        </w:numPr>
      </w:pPr>
      <w:r w:rsidRPr="00D147C5">
        <w:t>El sistema debe ser capaz de procesar N resultados por segundo.</w:t>
      </w:r>
    </w:p>
    <w:p w14:paraId="7D66C1D0" w14:textId="77777777" w:rsidR="00BE461B" w:rsidRPr="00D147C5" w:rsidRDefault="00BE461B" w:rsidP="00BE461B">
      <w:pPr>
        <w:numPr>
          <w:ilvl w:val="0"/>
          <w:numId w:val="23"/>
        </w:numPr>
      </w:pPr>
      <w:r w:rsidRPr="00D147C5">
        <w:t>El tiempo de aprendizaje del sistema por un usuario deberá ser menor a 2 horas.</w:t>
      </w:r>
    </w:p>
    <w:p w14:paraId="6A263F3F" w14:textId="77777777" w:rsidR="00BE461B" w:rsidRPr="00D147C5" w:rsidRDefault="00BE461B" w:rsidP="00BE461B">
      <w:pPr>
        <w:numPr>
          <w:ilvl w:val="0"/>
          <w:numId w:val="23"/>
        </w:numPr>
      </w:pPr>
      <w:r w:rsidRPr="00D147C5">
        <w:t>El sistema debe contar con manuales de usuario estructurados adecuadamente.</w:t>
      </w:r>
    </w:p>
    <w:p w14:paraId="5855494C" w14:textId="77777777" w:rsidR="00BE461B" w:rsidRPr="00D147C5" w:rsidRDefault="00BE461B" w:rsidP="00BE461B">
      <w:pPr>
        <w:numPr>
          <w:ilvl w:val="0"/>
          <w:numId w:val="23"/>
        </w:numPr>
      </w:pPr>
      <w:r w:rsidRPr="00D147C5">
        <w:t>El sistema debe proporcionar mensajes de error que sean informativos y orientados a los usuarios.</w:t>
      </w:r>
    </w:p>
    <w:p w14:paraId="5AE9DAA6" w14:textId="77777777" w:rsidR="00BE461B" w:rsidRPr="00D147C5" w:rsidRDefault="00BE461B" w:rsidP="00BE461B">
      <w:pPr>
        <w:numPr>
          <w:ilvl w:val="0"/>
          <w:numId w:val="23"/>
        </w:numPr>
      </w:pPr>
      <w:r w:rsidRPr="00D147C5">
        <w:t xml:space="preserve">La aplicación web debe poseer un diseño </w:t>
      </w:r>
      <w:r w:rsidRPr="00D147C5">
        <w:rPr>
          <w:i/>
          <w:iCs/>
        </w:rPr>
        <w:t>Responsive</w:t>
      </w:r>
      <w:r w:rsidRPr="00D147C5">
        <w:t>.</w:t>
      </w:r>
    </w:p>
    <w:p w14:paraId="7C5FE3CE" w14:textId="6B76AF9A" w:rsidR="002A7069" w:rsidRPr="00D147C5" w:rsidRDefault="00BE461B" w:rsidP="002A7069">
      <w:pPr>
        <w:numPr>
          <w:ilvl w:val="0"/>
          <w:numId w:val="23"/>
        </w:numPr>
      </w:pPr>
      <w:r w:rsidRPr="00D147C5">
        <w:lastRenderedPageBreak/>
        <w:t>El sistema debe asegurar que los datos estén protegidos del acceso no autorizado</w:t>
      </w:r>
    </w:p>
    <w:p w14:paraId="6137DDC1" w14:textId="77777777" w:rsidR="002A7069" w:rsidRPr="00D147C5" w:rsidRDefault="002A7069" w:rsidP="003F2AF1">
      <w:pPr>
        <w:pStyle w:val="Ttulo4"/>
        <w:numPr>
          <w:ilvl w:val="0"/>
          <w:numId w:val="0"/>
        </w:numPr>
        <w:rPr>
          <w:color w:val="auto"/>
        </w:rPr>
      </w:pPr>
    </w:p>
    <w:p w14:paraId="244ED6C4" w14:textId="433B9E62" w:rsidR="00782E0E" w:rsidRPr="00D147C5" w:rsidRDefault="00782E0E" w:rsidP="003F2AF1">
      <w:pPr>
        <w:pStyle w:val="Ttulo4"/>
        <w:numPr>
          <w:ilvl w:val="0"/>
          <w:numId w:val="0"/>
        </w:numPr>
        <w:rPr>
          <w:color w:val="auto"/>
        </w:rPr>
      </w:pPr>
      <w:r w:rsidRPr="00C13783">
        <w:rPr>
          <w:color w:val="auto"/>
        </w:rPr>
        <w:t xml:space="preserve">Historias de Usuario </w:t>
      </w:r>
    </w:p>
    <w:p w14:paraId="0EEC13CA" w14:textId="24BF96B9" w:rsidR="00613DA7" w:rsidRPr="00D147C5" w:rsidRDefault="00613DA7" w:rsidP="00613DA7">
      <w:r w:rsidRPr="00D147C5">
        <w:t xml:space="preserve">En base a los requerimientos se plantearon historias de usuario </w:t>
      </w:r>
      <w:r w:rsidR="00F2192F" w:rsidRPr="00D147C5">
        <w:t>que describen de manera clarificada la funcionalidad del sistema.</w:t>
      </w:r>
    </w:p>
    <w:p w14:paraId="6505EAD5" w14:textId="72B9B7FA" w:rsidR="00F2192F" w:rsidRPr="00D147C5" w:rsidRDefault="00F2192F" w:rsidP="00613DA7">
      <w:r w:rsidRPr="00D147C5">
        <w:t xml:space="preserve">Las historias de usuario están estructuradas en base al </w:t>
      </w:r>
      <w:r w:rsidR="00EC4E7C" w:rsidRPr="00D147C5">
        <w:t xml:space="preserve">formato que se presenta en la </w:t>
      </w:r>
      <w:r w:rsidR="00EC4E7C" w:rsidRPr="00D147C5">
        <w:fldChar w:fldCharType="begin"/>
      </w:r>
      <w:r w:rsidR="00EC4E7C" w:rsidRPr="00D147C5">
        <w:instrText xml:space="preserve"> REF _Ref85491496 \h </w:instrText>
      </w:r>
      <w:r w:rsidR="00EC4E7C" w:rsidRPr="00D147C5">
        <w:fldChar w:fldCharType="separate"/>
      </w:r>
      <w:r w:rsidR="002701FF" w:rsidRPr="00C13783">
        <w:rPr>
          <w:b/>
          <w:bCs/>
        </w:rPr>
        <w:t xml:space="preserve">TABLA </w:t>
      </w:r>
      <w:r w:rsidR="002701FF">
        <w:rPr>
          <w:b/>
          <w:bCs/>
          <w:i/>
          <w:iCs/>
          <w:noProof/>
        </w:rPr>
        <w:t>II</w:t>
      </w:r>
      <w:r w:rsidR="00EC4E7C" w:rsidRPr="00D147C5">
        <w:fldChar w:fldCharType="end"/>
      </w:r>
      <w:r w:rsidR="00EC4E7C" w:rsidRPr="00D147C5">
        <w:t>.</w:t>
      </w:r>
    </w:p>
    <w:p w14:paraId="5B21807E" w14:textId="6922D647" w:rsidR="000407A2" w:rsidRPr="00D147C5" w:rsidRDefault="000407A2" w:rsidP="00C13783">
      <w:pPr>
        <w:pStyle w:val="Descripcin"/>
        <w:keepNext/>
        <w:jc w:val="center"/>
      </w:pPr>
      <w:bookmarkStart w:id="21" w:name="_Ref85491496"/>
      <w:bookmarkStart w:id="22" w:name="_Toc90633879"/>
      <w:bookmarkStart w:id="23" w:name="_Toc90885788"/>
      <w:r w:rsidRPr="00C13783">
        <w:rPr>
          <w:b/>
          <w:bCs/>
          <w:i w:val="0"/>
          <w:iCs w:val="0"/>
          <w:color w:val="auto"/>
        </w:rPr>
        <w:t xml:space="preserve">TABLA </w:t>
      </w:r>
      <w:r w:rsidRPr="00C13783">
        <w:rPr>
          <w:b/>
          <w:bCs/>
          <w:i w:val="0"/>
          <w:iCs w:val="0"/>
          <w:color w:val="auto"/>
        </w:rPr>
        <w:fldChar w:fldCharType="begin"/>
      </w:r>
      <w:r w:rsidRPr="00C13783">
        <w:rPr>
          <w:b/>
          <w:bCs/>
          <w:i w:val="0"/>
          <w:iCs w:val="0"/>
          <w:color w:val="auto"/>
        </w:rPr>
        <w:instrText xml:space="preserve"> SEQ TABLA \* ROMAN </w:instrText>
      </w:r>
      <w:r w:rsidRPr="00C13783">
        <w:rPr>
          <w:b/>
          <w:bCs/>
          <w:i w:val="0"/>
          <w:iCs w:val="0"/>
          <w:color w:val="auto"/>
        </w:rPr>
        <w:fldChar w:fldCharType="separate"/>
      </w:r>
      <w:r w:rsidR="002701FF">
        <w:rPr>
          <w:b/>
          <w:bCs/>
          <w:i w:val="0"/>
          <w:iCs w:val="0"/>
          <w:noProof/>
          <w:color w:val="auto"/>
        </w:rPr>
        <w:t>II</w:t>
      </w:r>
      <w:r w:rsidRPr="00C13783">
        <w:rPr>
          <w:b/>
          <w:bCs/>
          <w:i w:val="0"/>
          <w:iCs w:val="0"/>
          <w:color w:val="auto"/>
        </w:rPr>
        <w:fldChar w:fldCharType="end"/>
      </w:r>
      <w:bookmarkEnd w:id="21"/>
      <w:r w:rsidRPr="00C13783">
        <w:rPr>
          <w:b/>
          <w:bCs/>
          <w:i w:val="0"/>
          <w:iCs w:val="0"/>
          <w:color w:val="auto"/>
        </w:rPr>
        <w:t>:</w:t>
      </w:r>
      <w:r w:rsidRPr="00C13783">
        <w:rPr>
          <w:i w:val="0"/>
          <w:iCs w:val="0"/>
          <w:color w:val="auto"/>
        </w:rPr>
        <w:t xml:space="preserve"> Estructura de historia de usuario</w:t>
      </w:r>
      <w:bookmarkEnd w:id="22"/>
      <w:bookmarkEnd w:id="23"/>
    </w:p>
    <w:tbl>
      <w:tblPr>
        <w:tblStyle w:val="TableGrid0"/>
        <w:tblW w:w="8495" w:type="dxa"/>
        <w:tblLook w:val="04A0" w:firstRow="1" w:lastRow="0" w:firstColumn="1" w:lastColumn="0" w:noHBand="0" w:noVBand="1"/>
      </w:tblPr>
      <w:tblGrid>
        <w:gridCol w:w="4247"/>
        <w:gridCol w:w="4248"/>
      </w:tblGrid>
      <w:tr w:rsidR="007A171B" w:rsidRPr="00D147C5" w14:paraId="17B3C6E6" w14:textId="77777777" w:rsidTr="00C13783">
        <w:trPr>
          <w:trHeight w:val="467"/>
        </w:trPr>
        <w:tc>
          <w:tcPr>
            <w:tcW w:w="8495" w:type="dxa"/>
            <w:gridSpan w:val="2"/>
          </w:tcPr>
          <w:p w14:paraId="4671D2E0" w14:textId="77777777" w:rsidR="007A171B" w:rsidRPr="00C13783" w:rsidRDefault="007A171B" w:rsidP="002A7069">
            <w:pPr>
              <w:spacing w:line="240" w:lineRule="auto"/>
              <w:ind w:left="1"/>
              <w:jc w:val="left"/>
              <w:rPr>
                <w:rFonts w:eastAsiaTheme="minorEastAsia" w:cs="Arial"/>
                <w:lang w:val="es-EC" w:eastAsia="es-ES"/>
              </w:rPr>
            </w:pPr>
            <w:r w:rsidRPr="00D147C5">
              <w:rPr>
                <w:rFonts w:eastAsia="Arial" w:cs="Arial"/>
                <w:b/>
                <w:lang w:eastAsia="es-ES"/>
              </w:rPr>
              <w:t>Historia de Usuario</w:t>
            </w:r>
          </w:p>
        </w:tc>
      </w:tr>
      <w:tr w:rsidR="007A171B" w:rsidRPr="00D147C5" w14:paraId="0EAA0E42" w14:textId="77777777" w:rsidTr="00C13783">
        <w:trPr>
          <w:trHeight w:val="559"/>
        </w:trPr>
        <w:tc>
          <w:tcPr>
            <w:tcW w:w="8495" w:type="dxa"/>
            <w:gridSpan w:val="2"/>
          </w:tcPr>
          <w:p w14:paraId="66E23221" w14:textId="77777777" w:rsidR="007A171B" w:rsidRPr="00C13783" w:rsidRDefault="007A171B" w:rsidP="002A7069">
            <w:pPr>
              <w:spacing w:line="240" w:lineRule="auto"/>
              <w:ind w:left="1"/>
              <w:jc w:val="left"/>
              <w:rPr>
                <w:rFonts w:eastAsiaTheme="minorEastAsia" w:cs="Arial"/>
                <w:lang w:val="es-EC" w:eastAsia="es-ES"/>
              </w:rPr>
            </w:pPr>
            <w:r w:rsidRPr="00D147C5">
              <w:rPr>
                <w:rFonts w:eastAsia="Arial" w:cs="Arial"/>
                <w:lang w:eastAsia="es-ES"/>
              </w:rPr>
              <w:t>Número: (Número de historia de usuario).</w:t>
            </w:r>
          </w:p>
        </w:tc>
      </w:tr>
      <w:tr w:rsidR="007A171B" w:rsidRPr="00D147C5" w14:paraId="4E9AECAF" w14:textId="77777777" w:rsidTr="00C13783">
        <w:trPr>
          <w:trHeight w:val="425"/>
        </w:trPr>
        <w:tc>
          <w:tcPr>
            <w:tcW w:w="8495" w:type="dxa"/>
            <w:gridSpan w:val="2"/>
          </w:tcPr>
          <w:p w14:paraId="2CF1AD87" w14:textId="77777777" w:rsidR="007A171B" w:rsidRPr="00C13783" w:rsidRDefault="007A171B" w:rsidP="002A7069">
            <w:pPr>
              <w:spacing w:line="240" w:lineRule="auto"/>
              <w:ind w:left="1"/>
              <w:jc w:val="left"/>
              <w:rPr>
                <w:rFonts w:eastAsiaTheme="minorEastAsia" w:cs="Arial"/>
                <w:lang w:val="es-EC" w:eastAsia="es-ES"/>
              </w:rPr>
            </w:pPr>
            <w:r w:rsidRPr="00D147C5">
              <w:rPr>
                <w:rFonts w:eastAsia="Arial" w:cs="Arial"/>
                <w:lang w:eastAsia="es-ES"/>
              </w:rPr>
              <w:t>Nombre de Historia: (Nombre de la historia de usuario).</w:t>
            </w:r>
          </w:p>
        </w:tc>
      </w:tr>
      <w:tr w:rsidR="007A171B" w:rsidRPr="00D147C5" w14:paraId="5D8D6DC5" w14:textId="77777777" w:rsidTr="00C13783">
        <w:trPr>
          <w:trHeight w:val="687"/>
        </w:trPr>
        <w:tc>
          <w:tcPr>
            <w:tcW w:w="4247" w:type="dxa"/>
          </w:tcPr>
          <w:p w14:paraId="2876CAD8" w14:textId="77777777" w:rsidR="007A171B" w:rsidRPr="00C13783" w:rsidRDefault="007A171B" w:rsidP="002A7069">
            <w:pPr>
              <w:spacing w:line="240" w:lineRule="auto"/>
              <w:ind w:left="1"/>
              <w:jc w:val="left"/>
              <w:rPr>
                <w:rFonts w:eastAsiaTheme="minorEastAsia" w:cs="Arial"/>
                <w:lang w:val="es-EC" w:eastAsia="es-ES"/>
              </w:rPr>
            </w:pPr>
            <w:r w:rsidRPr="00D147C5">
              <w:rPr>
                <w:rFonts w:eastAsia="Arial" w:cs="Arial"/>
                <w:lang w:eastAsia="es-ES"/>
              </w:rPr>
              <w:t>Prioridad en Negocio: (Impacto en el negocio).</w:t>
            </w:r>
          </w:p>
        </w:tc>
        <w:tc>
          <w:tcPr>
            <w:tcW w:w="4248" w:type="dxa"/>
          </w:tcPr>
          <w:p w14:paraId="70508F11" w14:textId="77777777" w:rsidR="007A171B" w:rsidRPr="00C13783" w:rsidRDefault="007A171B">
            <w:pPr>
              <w:spacing w:line="240" w:lineRule="auto"/>
              <w:jc w:val="left"/>
              <w:rPr>
                <w:rFonts w:eastAsiaTheme="minorEastAsia" w:cs="Arial"/>
                <w:lang w:val="es-EC" w:eastAsia="es-ES"/>
              </w:rPr>
            </w:pPr>
            <w:r w:rsidRPr="00D147C5">
              <w:rPr>
                <w:rFonts w:eastAsia="Arial" w:cs="Arial"/>
                <w:lang w:eastAsia="es-ES"/>
              </w:rPr>
              <w:t>Usuario: (Usuario al que se hace referencia en la historia).</w:t>
            </w:r>
          </w:p>
        </w:tc>
      </w:tr>
      <w:tr w:rsidR="007A171B" w:rsidRPr="00D147C5" w14:paraId="3759E0D8" w14:textId="77777777" w:rsidTr="00C13783">
        <w:trPr>
          <w:trHeight w:val="853"/>
        </w:trPr>
        <w:tc>
          <w:tcPr>
            <w:tcW w:w="4247" w:type="dxa"/>
          </w:tcPr>
          <w:p w14:paraId="15B8FC4E" w14:textId="77777777" w:rsidR="007A171B" w:rsidRPr="00C13783" w:rsidRDefault="007A171B" w:rsidP="002A7069">
            <w:pPr>
              <w:spacing w:line="240" w:lineRule="auto"/>
              <w:ind w:left="1"/>
              <w:jc w:val="left"/>
              <w:rPr>
                <w:rFonts w:eastAsiaTheme="minorEastAsia" w:cs="Arial"/>
                <w:lang w:val="es-EC" w:eastAsia="es-ES"/>
              </w:rPr>
            </w:pPr>
            <w:r w:rsidRPr="00D147C5">
              <w:rPr>
                <w:rFonts w:eastAsia="Arial" w:cs="Arial"/>
                <w:lang w:eastAsia="es-ES"/>
              </w:rPr>
              <w:t>Puntos estimados: (Estimación de dificultad de desarrollo).</w:t>
            </w:r>
          </w:p>
        </w:tc>
        <w:tc>
          <w:tcPr>
            <w:tcW w:w="4248" w:type="dxa"/>
          </w:tcPr>
          <w:p w14:paraId="74B3F8BA" w14:textId="77777777" w:rsidR="007A171B" w:rsidRPr="00C13783" w:rsidRDefault="007A171B">
            <w:pPr>
              <w:spacing w:line="240" w:lineRule="auto"/>
              <w:jc w:val="left"/>
              <w:rPr>
                <w:rFonts w:eastAsiaTheme="minorEastAsia" w:cs="Arial"/>
                <w:lang w:val="es-EC" w:eastAsia="es-ES"/>
              </w:rPr>
            </w:pPr>
            <w:r w:rsidRPr="00D147C5">
              <w:rPr>
                <w:rFonts w:eastAsia="Arial" w:cs="Arial"/>
                <w:lang w:eastAsia="es-ES"/>
              </w:rPr>
              <w:t>Riesgo en desarrollo: (Potencial riesgo al momento de desarrollar).</w:t>
            </w:r>
          </w:p>
        </w:tc>
      </w:tr>
      <w:tr w:rsidR="007A171B" w:rsidRPr="00D147C5" w14:paraId="21F792AA" w14:textId="77777777" w:rsidTr="00C13783">
        <w:trPr>
          <w:trHeight w:val="822"/>
        </w:trPr>
        <w:tc>
          <w:tcPr>
            <w:tcW w:w="8495" w:type="dxa"/>
            <w:gridSpan w:val="2"/>
          </w:tcPr>
          <w:p w14:paraId="0E13A041" w14:textId="77777777" w:rsidR="007A171B" w:rsidRPr="00C13783" w:rsidRDefault="007A171B" w:rsidP="002A7069">
            <w:pPr>
              <w:spacing w:line="240" w:lineRule="auto"/>
              <w:ind w:left="1"/>
              <w:jc w:val="left"/>
              <w:rPr>
                <w:rFonts w:eastAsiaTheme="minorEastAsia" w:cs="Arial"/>
                <w:lang w:val="es-EC" w:eastAsia="es-ES"/>
              </w:rPr>
            </w:pPr>
            <w:r w:rsidRPr="00D147C5">
              <w:rPr>
                <w:rFonts w:eastAsia="Arial" w:cs="Arial"/>
                <w:lang w:eastAsia="es-ES"/>
              </w:rPr>
              <w:t>Programador Responsable: (Persona responsable de desarrollar la historia de usuario).</w:t>
            </w:r>
          </w:p>
        </w:tc>
      </w:tr>
      <w:tr w:rsidR="007A171B" w:rsidRPr="00D147C5" w14:paraId="58949D4E" w14:textId="77777777" w:rsidTr="00C13783">
        <w:trPr>
          <w:trHeight w:val="707"/>
        </w:trPr>
        <w:tc>
          <w:tcPr>
            <w:tcW w:w="8495" w:type="dxa"/>
            <w:gridSpan w:val="2"/>
          </w:tcPr>
          <w:p w14:paraId="31C24E50" w14:textId="77777777" w:rsidR="007A171B" w:rsidRPr="00C13783" w:rsidRDefault="007A171B" w:rsidP="002A7069">
            <w:pPr>
              <w:spacing w:line="240" w:lineRule="auto"/>
              <w:ind w:left="1"/>
              <w:jc w:val="left"/>
              <w:rPr>
                <w:rFonts w:eastAsia="Arial" w:cs="Arial"/>
                <w:b/>
                <w:lang w:val="es-EC" w:eastAsia="es-ES"/>
              </w:rPr>
            </w:pPr>
            <w:r w:rsidRPr="00D147C5">
              <w:rPr>
                <w:rFonts w:eastAsia="Arial" w:cs="Arial"/>
                <w:lang w:eastAsia="es-ES"/>
              </w:rPr>
              <w:t>Descripción:</w:t>
            </w:r>
            <w:r w:rsidRPr="00D147C5">
              <w:rPr>
                <w:rFonts w:eastAsia="Arial" w:cs="Arial"/>
                <w:b/>
                <w:lang w:eastAsia="es-ES"/>
              </w:rPr>
              <w:t xml:space="preserve"> </w:t>
            </w:r>
          </w:p>
          <w:p w14:paraId="064322A4" w14:textId="77777777" w:rsidR="007A171B" w:rsidRPr="00C13783" w:rsidRDefault="007A171B">
            <w:pPr>
              <w:spacing w:line="240" w:lineRule="auto"/>
              <w:ind w:left="1"/>
              <w:jc w:val="left"/>
              <w:rPr>
                <w:rFonts w:eastAsiaTheme="minorEastAsia" w:cs="Arial"/>
                <w:lang w:val="es-EC" w:eastAsia="es-ES"/>
              </w:rPr>
            </w:pPr>
            <w:r w:rsidRPr="00D147C5">
              <w:rPr>
                <w:rFonts w:eastAsiaTheme="minorEastAsia" w:cs="Arial"/>
                <w:lang w:eastAsia="es-ES"/>
              </w:rPr>
              <w:t>(Descripción de la historia de usuario).</w:t>
            </w:r>
          </w:p>
        </w:tc>
      </w:tr>
    </w:tbl>
    <w:p w14:paraId="7622E9CB" w14:textId="2EA2079D" w:rsidR="007A171B" w:rsidRPr="00D147C5" w:rsidRDefault="007A171B" w:rsidP="00C13783">
      <w:pPr>
        <w:spacing w:before="240"/>
      </w:pPr>
      <w:r w:rsidRPr="00D147C5">
        <w:t>Las historias de usuario se encuentran redactadas en los anexos.</w:t>
      </w:r>
    </w:p>
    <w:p w14:paraId="6D629913" w14:textId="146611E9" w:rsidR="007A171B" w:rsidRPr="00C13783" w:rsidRDefault="007A171B" w:rsidP="007A171B">
      <w:pPr>
        <w:rPr>
          <w:b/>
          <w:i/>
        </w:rPr>
      </w:pPr>
      <w:r w:rsidRPr="00C13783">
        <w:rPr>
          <w:b/>
          <w:i/>
        </w:rPr>
        <w:t xml:space="preserve">Product Backlog </w:t>
      </w:r>
    </w:p>
    <w:p w14:paraId="4AD105D1" w14:textId="6D0ABE15" w:rsidR="007A171B" w:rsidRPr="00D147C5" w:rsidRDefault="002A7069" w:rsidP="00613DA7">
      <w:r w:rsidRPr="00D147C5">
        <w:t>El producto backlog cons</w:t>
      </w:r>
      <w:r w:rsidRPr="00C13783">
        <w:t>ta de todos los requisitos que tiene el sistema y está ordenado de forma prioritaria.</w:t>
      </w:r>
    </w:p>
    <w:p w14:paraId="31284CC7" w14:textId="2383EEB3" w:rsidR="002A7069" w:rsidRPr="00C13783" w:rsidRDefault="002A7069" w:rsidP="00613DA7">
      <w:r w:rsidRPr="00C13783">
        <w:t>El producto backlog completo se encuentra en los anexos.</w:t>
      </w:r>
    </w:p>
    <w:p w14:paraId="3CDB97B7" w14:textId="77777777" w:rsidR="00782E0E" w:rsidRPr="00C13783" w:rsidRDefault="00782E0E" w:rsidP="001422C9">
      <w:pPr>
        <w:pStyle w:val="Ttulo2"/>
      </w:pPr>
      <w:bookmarkStart w:id="24" w:name="_Toc44005521"/>
      <w:bookmarkStart w:id="25" w:name="_Toc55490655"/>
      <w:bookmarkStart w:id="26" w:name="_Toc90887046"/>
      <w:r w:rsidRPr="00C13783">
        <w:t xml:space="preserve">Diseño de interfaces </w:t>
      </w:r>
      <w:bookmarkEnd w:id="24"/>
      <w:r w:rsidRPr="00C13783">
        <w:t>(mockups)</w:t>
      </w:r>
      <w:bookmarkEnd w:id="25"/>
      <w:bookmarkEnd w:id="26"/>
    </w:p>
    <w:p w14:paraId="038D1242" w14:textId="7D082A09" w:rsidR="00782E0E" w:rsidRPr="00C13783" w:rsidRDefault="00782E0E" w:rsidP="001422C9">
      <w:pPr>
        <w:pStyle w:val="Ttulo3"/>
        <w:rPr>
          <w:color w:val="auto"/>
        </w:rPr>
      </w:pPr>
      <w:bookmarkStart w:id="27" w:name="_Toc55490656"/>
      <w:bookmarkStart w:id="28" w:name="_Toc90887047"/>
      <w:r w:rsidRPr="00C13783">
        <w:rPr>
          <w:color w:val="auto"/>
        </w:rPr>
        <w:t>Herramienta utilizada para el diseño</w:t>
      </w:r>
      <w:bookmarkEnd w:id="27"/>
      <w:bookmarkEnd w:id="28"/>
      <w:r w:rsidRPr="00C13783">
        <w:rPr>
          <w:color w:val="auto"/>
        </w:rPr>
        <w:t xml:space="preserve"> </w:t>
      </w:r>
    </w:p>
    <w:p w14:paraId="7299C3B6" w14:textId="5C6AA81E" w:rsidR="00D64A62" w:rsidRPr="00D147C5" w:rsidRDefault="00B33C28" w:rsidP="00B33C28">
      <w:r w:rsidRPr="00D147C5">
        <w:t>Inicialmente se utilizó la herramienta Marvel</w:t>
      </w:r>
      <w:r w:rsidR="000D2A5A" w:rsidRPr="00D147C5">
        <w:t xml:space="preserve"> </w:t>
      </w:r>
      <w:r w:rsidR="00157D2C" w:rsidRPr="00D147C5">
        <w:t xml:space="preserve">donde se realizó un prototipado básico, posterior a ello se utilizó Figma ya que se </w:t>
      </w:r>
      <w:r w:rsidR="00D64A62" w:rsidRPr="00D147C5">
        <w:t xml:space="preserve">pudo integrar con la librería de UI </w:t>
      </w:r>
      <w:r w:rsidR="006A69CD" w:rsidRPr="00D147C5">
        <w:t>Ant Design</w:t>
      </w:r>
      <w:r w:rsidR="006A69CD" w:rsidRPr="00C13783">
        <w:t xml:space="preserve"> </w:t>
      </w:r>
      <w:r w:rsidR="00D64A62" w:rsidRPr="00D147C5">
        <w:t>que</w:t>
      </w:r>
      <w:r w:rsidR="00B35426" w:rsidRPr="00D147C5">
        <w:t xml:space="preserve"> se ha utilizado </w:t>
      </w:r>
      <w:r w:rsidR="00D64A62" w:rsidRPr="00D147C5">
        <w:t xml:space="preserve">dentro del proyecto, facilitando </w:t>
      </w:r>
      <w:bookmarkStart w:id="29" w:name="_Hlk81342523"/>
      <w:r w:rsidR="00D64A62" w:rsidRPr="00D147C5">
        <w:t xml:space="preserve">así tener mockups </w:t>
      </w:r>
      <w:bookmarkEnd w:id="29"/>
      <w:r w:rsidR="00D64A62" w:rsidRPr="00D147C5">
        <w:t xml:space="preserve">mucho </w:t>
      </w:r>
      <w:r w:rsidR="008B5A45" w:rsidRPr="00D147C5">
        <w:t>más</w:t>
      </w:r>
      <w:r w:rsidR="00D64A62" w:rsidRPr="00D147C5">
        <w:t xml:space="preserve"> </w:t>
      </w:r>
      <w:r w:rsidR="00B35426" w:rsidRPr="00D147C5">
        <w:t>fáciles</w:t>
      </w:r>
      <w:r w:rsidR="008E6C45" w:rsidRPr="00D147C5">
        <w:t xml:space="preserve"> </w:t>
      </w:r>
      <w:r w:rsidR="008E6C45" w:rsidRPr="00D147C5">
        <w:lastRenderedPageBreak/>
        <w:t>de desarrollar porque ya s</w:t>
      </w:r>
      <w:r w:rsidR="00B35426" w:rsidRPr="00D147C5">
        <w:t>e sabía que componentes se iban a utilizar y el fragmento de código de estos.</w:t>
      </w:r>
    </w:p>
    <w:p w14:paraId="2F73F7C5" w14:textId="2C303825" w:rsidR="004D2510" w:rsidRPr="00D147C5" w:rsidRDefault="00B35426" w:rsidP="00D00E05">
      <w:r w:rsidRPr="00D147C5">
        <w:t>Para el desarrollo de los prototipos se tuvo</w:t>
      </w:r>
      <w:r w:rsidR="00D00E05" w:rsidRPr="00D147C5">
        <w:t xml:space="preserve"> en cuenta y </w:t>
      </w:r>
      <w:r w:rsidRPr="00D147C5">
        <w:t>se siguió</w:t>
      </w:r>
      <w:r w:rsidR="00D00E05" w:rsidRPr="00D147C5">
        <w:t xml:space="preserve"> los principios Heurísticos </w:t>
      </w:r>
      <w:r w:rsidR="00F56629" w:rsidRPr="00D147C5">
        <w:t>de Jackob Nielsen</w:t>
      </w:r>
      <w:r w:rsidR="00423382" w:rsidRPr="00D147C5">
        <w:t xml:space="preserve">, los mismos que </w:t>
      </w:r>
      <w:r w:rsidR="00AB25F7" w:rsidRPr="00D147C5">
        <w:t xml:space="preserve">favorecen a que un usuario se entienda con el sistema para lograr un mismo </w:t>
      </w:r>
      <w:r w:rsidR="00F20B87" w:rsidRPr="00D147C5">
        <w:t>objetivo, por</w:t>
      </w:r>
      <w:r w:rsidR="00AB25F7" w:rsidRPr="00D147C5">
        <w:t xml:space="preserve"> otro </w:t>
      </w:r>
      <w:r w:rsidR="00F20B87" w:rsidRPr="00D147C5">
        <w:t xml:space="preserve">lado, guía al diseñador en todo el proceso, asiste a los evaluadores en la identificación de problemas con las interfaces de usuario, verificando que se respeten las reglas de usabilidad, por último </w:t>
      </w:r>
      <w:r w:rsidR="00782549" w:rsidRPr="00D147C5">
        <w:t>proveen la pauta adecuada para conocer el por qué los usuarios cometen determinados errores.</w:t>
      </w:r>
      <w:sdt>
        <w:sdtPr>
          <w:id w:val="-582213070"/>
          <w:citation/>
        </w:sdtPr>
        <w:sdtEndPr/>
        <w:sdtContent>
          <w:r w:rsidR="006071FF" w:rsidRPr="00D147C5">
            <w:fldChar w:fldCharType="begin"/>
          </w:r>
          <w:r w:rsidR="006071FF" w:rsidRPr="00D147C5">
            <w:instrText xml:space="preserve"> CITATION Mar01 \l 12298 </w:instrText>
          </w:r>
          <w:r w:rsidR="006071FF" w:rsidRPr="00D147C5">
            <w:fldChar w:fldCharType="separate"/>
          </w:r>
          <w:r w:rsidR="00E17FA3" w:rsidRPr="00D147C5">
            <w:rPr>
              <w:noProof/>
            </w:rPr>
            <w:t xml:space="preserve"> [6]</w:t>
          </w:r>
          <w:r w:rsidR="006071FF" w:rsidRPr="00D147C5">
            <w:fldChar w:fldCharType="end"/>
          </w:r>
        </w:sdtContent>
      </w:sdt>
    </w:p>
    <w:p w14:paraId="29D2FBF0" w14:textId="1E95A6FE" w:rsidR="00782E0E" w:rsidRPr="00C13783" w:rsidRDefault="00782E0E" w:rsidP="001422C9">
      <w:pPr>
        <w:pStyle w:val="Ttulo3"/>
        <w:rPr>
          <w:color w:val="auto"/>
        </w:rPr>
      </w:pPr>
      <w:bookmarkStart w:id="30" w:name="_Toc55490657"/>
      <w:bookmarkStart w:id="31" w:name="_Toc90887048"/>
      <w:r w:rsidRPr="00C13783">
        <w:rPr>
          <w:color w:val="auto"/>
        </w:rPr>
        <w:t>Sistema Web</w:t>
      </w:r>
      <w:bookmarkEnd w:id="30"/>
      <w:bookmarkEnd w:id="31"/>
      <w:r w:rsidRPr="00C13783">
        <w:rPr>
          <w:color w:val="auto"/>
        </w:rPr>
        <w:t xml:space="preserve"> </w:t>
      </w:r>
    </w:p>
    <w:p w14:paraId="104DA40A" w14:textId="342B2507" w:rsidR="008A2EBA" w:rsidRPr="00D147C5" w:rsidRDefault="00B47750" w:rsidP="00C13783">
      <w:pPr>
        <w:pStyle w:val="Prrafodelista"/>
        <w:keepNext/>
        <w:ind w:left="360"/>
        <w:jc w:val="left"/>
      </w:pPr>
      <w:r w:rsidRPr="00D147C5">
        <w:t xml:space="preserve">La </w:t>
      </w:r>
      <w:r w:rsidR="00BF001D">
        <w:fldChar w:fldCharType="begin"/>
      </w:r>
      <w:r w:rsidR="00BF001D">
        <w:instrText xml:space="preserve"> REF _Ref90631739 \h </w:instrText>
      </w:r>
      <w:r w:rsidR="00BF001D">
        <w:fldChar w:fldCharType="separate"/>
      </w:r>
      <w:r w:rsidR="002701FF" w:rsidRPr="005E6E4E">
        <w:rPr>
          <w:b/>
          <w:bCs/>
        </w:rPr>
        <w:t xml:space="preserve">Fig. </w:t>
      </w:r>
      <w:r w:rsidR="002701FF">
        <w:rPr>
          <w:b/>
          <w:bCs/>
          <w:noProof/>
        </w:rPr>
        <w:t>1</w:t>
      </w:r>
      <w:r w:rsidR="00BF001D">
        <w:fldChar w:fldCharType="end"/>
      </w:r>
      <w:r w:rsidR="00BF001D">
        <w:t xml:space="preserve"> </w:t>
      </w:r>
      <w:r w:rsidR="00326FB1" w:rsidRPr="00D147C5">
        <w:t>muestra</w:t>
      </w:r>
      <w:r w:rsidR="0009250C" w:rsidRPr="00D147C5">
        <w:t xml:space="preserve"> el </w:t>
      </w:r>
      <w:r w:rsidR="006974AB" w:rsidRPr="00D147C5">
        <w:t xml:space="preserve">prototipo de la página de inicio del Sistema Web, mientras que </w:t>
      </w:r>
      <w:r w:rsidR="00596181" w:rsidRPr="00D147C5">
        <w:t xml:space="preserve">el prototipado de las demás páginas se encuentran dentro del </w:t>
      </w:r>
      <w:r w:rsidR="003C4376" w:rsidRPr="00D147C5">
        <w:t>Manual Técnico en el apartado de diseño de interfaces.</w:t>
      </w:r>
    </w:p>
    <w:p w14:paraId="451CCB8C" w14:textId="77777777" w:rsidR="008C2858" w:rsidRDefault="00A439CC" w:rsidP="008C2858">
      <w:pPr>
        <w:pStyle w:val="Prrafodelista"/>
        <w:keepNext/>
        <w:spacing w:after="0"/>
        <w:ind w:left="360"/>
        <w:jc w:val="center"/>
      </w:pPr>
      <w:r w:rsidRPr="00C13783">
        <w:rPr>
          <w:rFonts w:cs="Arial"/>
          <w:noProof/>
          <w:lang w:val="es-ES" w:eastAsia="es-ES"/>
        </w:rPr>
        <w:drawing>
          <wp:inline distT="0" distB="0" distL="0" distR="0" wp14:anchorId="148542B1" wp14:editId="788D0060">
            <wp:extent cx="4106149" cy="5195455"/>
            <wp:effectExtent l="0" t="0" r="8890" b="5715"/>
            <wp:docPr id="1"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Sitio web&#10;&#10;Descripción generada automáticamente"/>
                    <pic:cNvPicPr/>
                  </pic:nvPicPr>
                  <pic:blipFill>
                    <a:blip r:embed="rId12"/>
                    <a:stretch>
                      <a:fillRect/>
                    </a:stretch>
                  </pic:blipFill>
                  <pic:spPr>
                    <a:xfrm>
                      <a:off x="0" y="0"/>
                      <a:ext cx="4114245" cy="5205699"/>
                    </a:xfrm>
                    <a:prstGeom prst="rect">
                      <a:avLst/>
                    </a:prstGeom>
                  </pic:spPr>
                </pic:pic>
              </a:graphicData>
            </a:graphic>
          </wp:inline>
        </w:drawing>
      </w:r>
    </w:p>
    <w:p w14:paraId="49E3FD24" w14:textId="0A6F16C9" w:rsidR="00E81657" w:rsidRPr="00D147C5" w:rsidRDefault="008C2858" w:rsidP="00C13783">
      <w:pPr>
        <w:pStyle w:val="Descripcin"/>
        <w:jc w:val="center"/>
      </w:pPr>
      <w:bookmarkStart w:id="32" w:name="_Ref90631739"/>
      <w:bookmarkStart w:id="33" w:name="_Ref90631589"/>
      <w:bookmarkStart w:id="34" w:name="_Toc90887070"/>
      <w:r w:rsidRPr="005E6E4E">
        <w:rPr>
          <w:b/>
          <w:bCs/>
        </w:rPr>
        <w:t xml:space="preserve">Fig. </w:t>
      </w:r>
      <w:r w:rsidRPr="005E6E4E">
        <w:rPr>
          <w:b/>
          <w:bCs/>
        </w:rPr>
        <w:fldChar w:fldCharType="begin"/>
      </w:r>
      <w:r w:rsidRPr="005E6E4E">
        <w:rPr>
          <w:b/>
          <w:bCs/>
        </w:rPr>
        <w:instrText xml:space="preserve"> SEQ Fig. \* ARABIC </w:instrText>
      </w:r>
      <w:r w:rsidRPr="005E6E4E">
        <w:rPr>
          <w:b/>
          <w:bCs/>
        </w:rPr>
        <w:fldChar w:fldCharType="separate"/>
      </w:r>
      <w:r w:rsidR="002701FF">
        <w:rPr>
          <w:b/>
          <w:bCs/>
          <w:noProof/>
        </w:rPr>
        <w:t>1</w:t>
      </w:r>
      <w:r w:rsidRPr="005E6E4E">
        <w:rPr>
          <w:b/>
          <w:bCs/>
        </w:rPr>
        <w:fldChar w:fldCharType="end"/>
      </w:r>
      <w:bookmarkEnd w:id="32"/>
      <w:r w:rsidR="005E6E4E" w:rsidRPr="005E6E4E">
        <w:rPr>
          <w:b/>
          <w:bCs/>
        </w:rPr>
        <w:t>:</w:t>
      </w:r>
      <w:r>
        <w:t xml:space="preserve"> </w:t>
      </w:r>
      <w:r w:rsidRPr="00056EF7">
        <w:t>Pagina inicial del Sistema Web</w:t>
      </w:r>
      <w:bookmarkEnd w:id="33"/>
      <w:bookmarkEnd w:id="34"/>
    </w:p>
    <w:p w14:paraId="1D70407E" w14:textId="6B9007B8" w:rsidR="00301B00" w:rsidRPr="00C13783" w:rsidRDefault="00782E0E" w:rsidP="0061129E">
      <w:pPr>
        <w:pStyle w:val="Ttulo2"/>
      </w:pPr>
      <w:bookmarkStart w:id="35" w:name="_Toc55490659"/>
      <w:bookmarkStart w:id="36" w:name="_Toc90887049"/>
      <w:bookmarkStart w:id="37" w:name="_Toc44005523"/>
      <w:r w:rsidRPr="00C13783">
        <w:lastRenderedPageBreak/>
        <w:t>Diseño de la arquitectura</w:t>
      </w:r>
      <w:bookmarkEnd w:id="35"/>
      <w:bookmarkEnd w:id="36"/>
      <w:r w:rsidRPr="00C13783">
        <w:t xml:space="preserve"> </w:t>
      </w:r>
      <w:bookmarkEnd w:id="37"/>
    </w:p>
    <w:p w14:paraId="0F8503F9" w14:textId="26EFE13D" w:rsidR="00D811A0" w:rsidRPr="00C13783" w:rsidRDefault="00D811A0" w:rsidP="00C13783">
      <w:r w:rsidRPr="00D147C5">
        <w:t xml:space="preserve">Posteriormente de haber realizado los </w:t>
      </w:r>
      <w:r w:rsidRPr="00E813C8">
        <w:rPr>
          <w:i/>
          <w:iCs/>
        </w:rPr>
        <w:t>Sprints</w:t>
      </w:r>
      <w:r w:rsidRPr="00D147C5">
        <w:t xml:space="preserve"> que tendrá el proyecto y a su vez </w:t>
      </w:r>
      <w:r w:rsidR="00A6601D" w:rsidRPr="00D147C5">
        <w:t xml:space="preserve">el diseño de interfaces del Sistema Web, a </w:t>
      </w:r>
      <w:r w:rsidR="002A7069" w:rsidRPr="00D147C5">
        <w:t>continuación,</w:t>
      </w:r>
      <w:r w:rsidR="00A6601D" w:rsidRPr="00D147C5">
        <w:t xml:space="preserve"> se describe el patrón de arquitectura que se ha utilizado para el desarrollo.</w:t>
      </w:r>
    </w:p>
    <w:p w14:paraId="2CEB0532" w14:textId="0173906A" w:rsidR="004D2510" w:rsidRPr="00C13783" w:rsidRDefault="00782E0E" w:rsidP="004D2510">
      <w:pPr>
        <w:pStyle w:val="Ttulo3"/>
        <w:rPr>
          <w:color w:val="auto"/>
        </w:rPr>
      </w:pPr>
      <w:bookmarkStart w:id="38" w:name="_Toc55490660"/>
      <w:bookmarkStart w:id="39" w:name="_Toc90887050"/>
      <w:r w:rsidRPr="00C13783">
        <w:rPr>
          <w:color w:val="auto"/>
        </w:rPr>
        <w:t>Patrón arquitectónico</w:t>
      </w:r>
      <w:bookmarkEnd w:id="38"/>
      <w:bookmarkEnd w:id="39"/>
    </w:p>
    <w:p w14:paraId="14FE85E8" w14:textId="530875FA" w:rsidR="00700F23" w:rsidRPr="00D147C5" w:rsidRDefault="00700F23" w:rsidP="00700F23">
      <w:r w:rsidRPr="00D147C5">
        <w:t xml:space="preserve">En este caso se utilizó el patrón de arquitectura MVC (Modelo Vista Controlador) tal como se muestra en la </w:t>
      </w:r>
      <w:r w:rsidR="00FF0052" w:rsidRPr="00D147C5">
        <w:t xml:space="preserve">columna intermedia de la </w:t>
      </w:r>
      <w:r w:rsidR="00193989">
        <w:fldChar w:fldCharType="begin"/>
      </w:r>
      <w:r w:rsidR="00193989">
        <w:instrText xml:space="preserve"> REF _Ref90631714 \h </w:instrText>
      </w:r>
      <w:r w:rsidR="00193989">
        <w:fldChar w:fldCharType="separate"/>
      </w:r>
      <w:r w:rsidR="002701FF" w:rsidRPr="00DF6123">
        <w:rPr>
          <w:b/>
          <w:bCs/>
        </w:rPr>
        <w:t xml:space="preserve">Fig. </w:t>
      </w:r>
      <w:r w:rsidR="002701FF">
        <w:rPr>
          <w:b/>
          <w:bCs/>
          <w:noProof/>
        </w:rPr>
        <w:t>2</w:t>
      </w:r>
      <w:r w:rsidR="00193989">
        <w:fldChar w:fldCharType="end"/>
      </w:r>
      <w:sdt>
        <w:sdtPr>
          <w:id w:val="180010335"/>
          <w:citation/>
        </w:sdtPr>
        <w:sdtEndPr/>
        <w:sdtContent>
          <w:r w:rsidR="0058483C" w:rsidRPr="00D147C5">
            <w:fldChar w:fldCharType="begin"/>
          </w:r>
          <w:r w:rsidR="0058483C" w:rsidRPr="00D147C5">
            <w:instrText xml:space="preserve"> CITATION Yen12 \l 12298 </w:instrText>
          </w:r>
          <w:r w:rsidR="0058483C" w:rsidRPr="00D147C5">
            <w:fldChar w:fldCharType="separate"/>
          </w:r>
          <w:r w:rsidR="00E17FA3" w:rsidRPr="00D147C5">
            <w:rPr>
              <w:noProof/>
            </w:rPr>
            <w:t xml:space="preserve"> [7]</w:t>
          </w:r>
          <w:r w:rsidR="0058483C" w:rsidRPr="00D147C5">
            <w:fldChar w:fldCharType="end"/>
          </w:r>
        </w:sdtContent>
      </w:sdt>
      <w:r w:rsidRPr="00D147C5">
        <w:t>. Primeramente, hay que tener claro lo que realiza cada una de las partes:</w:t>
      </w:r>
    </w:p>
    <w:p w14:paraId="0363DFFD" w14:textId="061B2683" w:rsidR="00700F23" w:rsidRPr="00D147C5" w:rsidRDefault="00700F23" w:rsidP="00CA1D52">
      <w:pPr>
        <w:pStyle w:val="Prrafodelista"/>
        <w:numPr>
          <w:ilvl w:val="0"/>
          <w:numId w:val="5"/>
        </w:numPr>
      </w:pPr>
      <w:r w:rsidRPr="00D147C5">
        <w:t>El modelo es el que representa los datos del programa, es el encargado del manejo de datos y de su transformación.</w:t>
      </w:r>
      <w:sdt>
        <w:sdtPr>
          <w:id w:val="-814258131"/>
          <w:citation/>
        </w:sdtPr>
        <w:sdtEndPr/>
        <w:sdtContent>
          <w:r w:rsidR="00E80E37" w:rsidRPr="00D147C5">
            <w:fldChar w:fldCharType="begin"/>
          </w:r>
          <w:r w:rsidR="00E80E37" w:rsidRPr="00D147C5">
            <w:instrText xml:space="preserve"> CITATION Yen12 \l 12298 </w:instrText>
          </w:r>
          <w:r w:rsidR="00E80E37" w:rsidRPr="00D147C5">
            <w:fldChar w:fldCharType="separate"/>
          </w:r>
          <w:r w:rsidR="00E17FA3" w:rsidRPr="00D147C5">
            <w:rPr>
              <w:noProof/>
            </w:rPr>
            <w:t xml:space="preserve"> [7]</w:t>
          </w:r>
          <w:r w:rsidR="00E80E37" w:rsidRPr="00D147C5">
            <w:fldChar w:fldCharType="end"/>
          </w:r>
        </w:sdtContent>
      </w:sdt>
    </w:p>
    <w:p w14:paraId="2994A40F" w14:textId="5F37F18D" w:rsidR="00700F23" w:rsidRPr="00D147C5" w:rsidRDefault="00700F23" w:rsidP="00CA1D52">
      <w:pPr>
        <w:pStyle w:val="Prrafodelista"/>
        <w:numPr>
          <w:ilvl w:val="0"/>
          <w:numId w:val="5"/>
        </w:numPr>
      </w:pPr>
      <w:r w:rsidRPr="00D147C5">
        <w:t>La vista es, como su nombre lo indica, una representación visual de los datos que contiene el modelo, con el objetivo de mostrar los datos al usuario.</w:t>
      </w:r>
      <w:r w:rsidR="00E80E37" w:rsidRPr="00D147C5">
        <w:t xml:space="preserve"> </w:t>
      </w:r>
      <w:sdt>
        <w:sdtPr>
          <w:id w:val="281078070"/>
          <w:citation/>
        </w:sdtPr>
        <w:sdtEndPr/>
        <w:sdtContent>
          <w:r w:rsidR="00E80E37" w:rsidRPr="00D147C5">
            <w:fldChar w:fldCharType="begin"/>
          </w:r>
          <w:r w:rsidR="00E80E37" w:rsidRPr="00D147C5">
            <w:instrText xml:space="preserve"> CITATION Yen12 \l 12298 </w:instrText>
          </w:r>
          <w:r w:rsidR="00E80E37" w:rsidRPr="00D147C5">
            <w:fldChar w:fldCharType="separate"/>
          </w:r>
          <w:r w:rsidR="00E17FA3" w:rsidRPr="00D147C5">
            <w:rPr>
              <w:noProof/>
            </w:rPr>
            <w:t>[7]</w:t>
          </w:r>
          <w:r w:rsidR="00E80E37" w:rsidRPr="00D147C5">
            <w:fldChar w:fldCharType="end"/>
          </w:r>
        </w:sdtContent>
      </w:sdt>
    </w:p>
    <w:p w14:paraId="09051086" w14:textId="3728FA1D" w:rsidR="001F05D7" w:rsidRPr="00D147C5" w:rsidRDefault="00700F23" w:rsidP="00C13783">
      <w:pPr>
        <w:pStyle w:val="Prrafodelista"/>
        <w:numPr>
          <w:ilvl w:val="0"/>
          <w:numId w:val="5"/>
        </w:numPr>
      </w:pPr>
      <w:r w:rsidRPr="00D147C5">
        <w:t>El controlador es el encargado de dar significado a las peticiones del usuario, actuando sobre los datos proporcionados por el modelo. Es el intermediario entre la vista y el modelo, por esta razón cuando se realiza una modificación en el modelo o en la vista, el controlador actúa.</w:t>
      </w:r>
      <w:r w:rsidR="00E80E37" w:rsidRPr="00D147C5">
        <w:t xml:space="preserve"> </w:t>
      </w:r>
      <w:sdt>
        <w:sdtPr>
          <w:id w:val="-1472598763"/>
          <w:citation/>
        </w:sdtPr>
        <w:sdtEndPr/>
        <w:sdtContent>
          <w:r w:rsidR="00E80E37" w:rsidRPr="00D147C5">
            <w:fldChar w:fldCharType="begin"/>
          </w:r>
          <w:r w:rsidR="00E80E37" w:rsidRPr="00D147C5">
            <w:instrText xml:space="preserve"> CITATION Yen12 \l 12298 </w:instrText>
          </w:r>
          <w:r w:rsidR="00E80E37" w:rsidRPr="00D147C5">
            <w:fldChar w:fldCharType="separate"/>
          </w:r>
          <w:r w:rsidR="00E17FA3" w:rsidRPr="00D147C5">
            <w:rPr>
              <w:noProof/>
            </w:rPr>
            <w:t>[7]</w:t>
          </w:r>
          <w:r w:rsidR="00E80E37" w:rsidRPr="00D147C5">
            <w:fldChar w:fldCharType="end"/>
          </w:r>
        </w:sdtContent>
      </w:sdt>
    </w:p>
    <w:p w14:paraId="0B05BAD5" w14:textId="4F6A1DB5" w:rsidR="001422C9" w:rsidRPr="00C13783" w:rsidRDefault="00782E0E" w:rsidP="001422C9">
      <w:pPr>
        <w:pStyle w:val="Ttulo3"/>
        <w:rPr>
          <w:color w:val="auto"/>
        </w:rPr>
      </w:pPr>
      <w:bookmarkStart w:id="40" w:name="_Toc55490661"/>
      <w:bookmarkStart w:id="41" w:name="_Toc90887051"/>
      <w:r w:rsidRPr="00C13783">
        <w:rPr>
          <w:color w:val="auto"/>
        </w:rPr>
        <w:t>Sistema Web</w:t>
      </w:r>
      <w:bookmarkEnd w:id="40"/>
      <w:bookmarkEnd w:id="41"/>
    </w:p>
    <w:p w14:paraId="3B505ECA" w14:textId="4FD25C47" w:rsidR="001F05D7" w:rsidRPr="00D9114C" w:rsidRDefault="001F05D7" w:rsidP="001F05D7">
      <w:r w:rsidRPr="00D147C5">
        <w:t>La arquitectura completa del sistema web se basa en tres columnas, la primera representa la interfaz de usuario</w:t>
      </w:r>
      <w:r w:rsidRPr="00D147C5">
        <w:rPr>
          <w:i/>
          <w:iCs/>
        </w:rPr>
        <w:t xml:space="preserve">, </w:t>
      </w:r>
      <w:r w:rsidRPr="00D147C5">
        <w:t>la segunda que representa la lógica de la aplicación y por último la tercera columna que representa la base de datos que se utilizará</w:t>
      </w:r>
      <w:r w:rsidRPr="00D9114C">
        <w:t xml:space="preserve">. </w:t>
      </w:r>
    </w:p>
    <w:p w14:paraId="0D3E3D3E" w14:textId="0C741852" w:rsidR="00700F23" w:rsidRPr="00D147C5" w:rsidRDefault="001F05D7" w:rsidP="00700F23">
      <w:r w:rsidRPr="00D147C5">
        <w:t>Para el desarrollo de la interfaz de usuario se ha utilizado React</w:t>
      </w:r>
      <w:r w:rsidR="00EC5256" w:rsidRPr="00C13783">
        <w:t>J</w:t>
      </w:r>
      <w:r w:rsidR="00795F47" w:rsidRPr="00C13783">
        <w:t>s</w:t>
      </w:r>
      <w:r w:rsidRPr="00D147C5">
        <w:t xml:space="preserve"> que es una librería de JavaScript para poder construir interfaces de usuario</w:t>
      </w:r>
      <w:sdt>
        <w:sdtPr>
          <w:id w:val="-919414008"/>
          <w:citation/>
        </w:sdtPr>
        <w:sdtEndPr/>
        <w:sdtContent>
          <w:r w:rsidR="00182777" w:rsidRPr="00D147C5">
            <w:fldChar w:fldCharType="begin"/>
          </w:r>
          <w:r w:rsidR="00182777" w:rsidRPr="00D147C5">
            <w:instrText xml:space="preserve"> CITATION Fac \l 12298 </w:instrText>
          </w:r>
          <w:r w:rsidR="00182777" w:rsidRPr="00D147C5">
            <w:fldChar w:fldCharType="separate"/>
          </w:r>
          <w:r w:rsidR="00E17FA3" w:rsidRPr="00D147C5">
            <w:rPr>
              <w:noProof/>
            </w:rPr>
            <w:t xml:space="preserve"> [8]</w:t>
          </w:r>
          <w:r w:rsidR="00182777" w:rsidRPr="00D147C5">
            <w:fldChar w:fldCharType="end"/>
          </w:r>
        </w:sdtContent>
      </w:sdt>
      <w:r w:rsidRPr="00D147C5">
        <w:t>, una vez desarrollada la interfaz de usuario, esta se desplegará en Vercel que es una plataforma que permite alojar sitios web estáticos como la interfaz de usuario de una aplicación</w:t>
      </w:r>
      <w:r w:rsidR="00780E07" w:rsidRPr="00D147C5">
        <w:t xml:space="preserve"> </w:t>
      </w:r>
      <w:sdt>
        <w:sdtPr>
          <w:id w:val="926695080"/>
          <w:citation/>
        </w:sdtPr>
        <w:sdtEndPr/>
        <w:sdtContent>
          <w:r w:rsidR="00780E07" w:rsidRPr="00D147C5">
            <w:fldChar w:fldCharType="begin"/>
          </w:r>
          <w:r w:rsidR="00780E07" w:rsidRPr="00D147C5">
            <w:instrText xml:space="preserve"> CITATION Ver21 \l 12298 </w:instrText>
          </w:r>
          <w:r w:rsidR="00780E07" w:rsidRPr="00D147C5">
            <w:fldChar w:fldCharType="separate"/>
          </w:r>
          <w:r w:rsidR="00E17FA3" w:rsidRPr="00D147C5">
            <w:rPr>
              <w:noProof/>
            </w:rPr>
            <w:t>[9]</w:t>
          </w:r>
          <w:r w:rsidR="00780E07" w:rsidRPr="00D147C5">
            <w:fldChar w:fldCharType="end"/>
          </w:r>
        </w:sdtContent>
      </w:sdt>
      <w:r w:rsidRPr="00D147C5">
        <w:t>, por consiguiente, se podrá a acceder al sitio web desde cualquier navegador. Para el desarrollo de la lógica de la aplicación se utilizó Laravel que es un marco de trabajo basado en PHP donde se creó el API que interactuará entre la base de datos y el usuario final</w:t>
      </w:r>
      <w:r w:rsidR="00780E07" w:rsidRPr="00D147C5">
        <w:t xml:space="preserve"> </w:t>
      </w:r>
      <w:sdt>
        <w:sdtPr>
          <w:id w:val="-282658550"/>
          <w:citation/>
        </w:sdtPr>
        <w:sdtEndPr/>
        <w:sdtContent>
          <w:r w:rsidR="00B97B7E" w:rsidRPr="00D147C5">
            <w:fldChar w:fldCharType="begin"/>
          </w:r>
          <w:r w:rsidR="00B97B7E" w:rsidRPr="00D147C5">
            <w:instrText xml:space="preserve"> CITATION Lar21 \l 12298 </w:instrText>
          </w:r>
          <w:r w:rsidR="00B97B7E" w:rsidRPr="00D147C5">
            <w:fldChar w:fldCharType="separate"/>
          </w:r>
          <w:r w:rsidR="00E17FA3" w:rsidRPr="00D147C5">
            <w:rPr>
              <w:noProof/>
            </w:rPr>
            <w:t>[10]</w:t>
          </w:r>
          <w:r w:rsidR="00B97B7E" w:rsidRPr="00D147C5">
            <w:fldChar w:fldCharType="end"/>
          </w:r>
        </w:sdtContent>
      </w:sdt>
      <w:r w:rsidRPr="00D147C5">
        <w:t>, es en este punto donde se utiliza el patrón arquitectónico MVC, la lógica de la aplicación se desplegará en la plataforma HEROKU que es una plataforma que permite alojar toda la lógica de la aplicación trabajando como un PaaS</w:t>
      </w:r>
      <w:sdt>
        <w:sdtPr>
          <w:id w:val="4409828"/>
          <w:citation/>
        </w:sdtPr>
        <w:sdtEndPr/>
        <w:sdtContent>
          <w:r w:rsidR="00A84540" w:rsidRPr="00D147C5">
            <w:fldChar w:fldCharType="begin"/>
          </w:r>
          <w:r w:rsidR="00A84540" w:rsidRPr="00D147C5">
            <w:instrText xml:space="preserve"> CITATION sal21 \l 12298 </w:instrText>
          </w:r>
          <w:r w:rsidR="00A84540" w:rsidRPr="00D147C5">
            <w:fldChar w:fldCharType="separate"/>
          </w:r>
          <w:r w:rsidR="00E17FA3" w:rsidRPr="00D147C5">
            <w:rPr>
              <w:noProof/>
            </w:rPr>
            <w:t xml:space="preserve"> [11]</w:t>
          </w:r>
          <w:r w:rsidR="00A84540" w:rsidRPr="00D147C5">
            <w:fldChar w:fldCharType="end"/>
          </w:r>
        </w:sdtContent>
      </w:sdt>
      <w:r w:rsidRPr="00D147C5">
        <w:t>. Por último, para el desarrollo de la base de datos se utilizó MySQL que es una base de datos relacional</w:t>
      </w:r>
      <w:r w:rsidR="00CD6858" w:rsidRPr="00D147C5">
        <w:t xml:space="preserve"> </w:t>
      </w:r>
      <w:sdt>
        <w:sdtPr>
          <w:id w:val="-1225441035"/>
          <w:citation/>
        </w:sdtPr>
        <w:sdtEndPr/>
        <w:sdtContent>
          <w:r w:rsidR="00CD6858" w:rsidRPr="00D147C5">
            <w:fldChar w:fldCharType="begin"/>
          </w:r>
          <w:r w:rsidR="00CD6858" w:rsidRPr="00D147C5">
            <w:instrText xml:space="preserve"> CITATION Ora21 \l 12298 </w:instrText>
          </w:r>
          <w:r w:rsidR="00CD6858" w:rsidRPr="00D147C5">
            <w:fldChar w:fldCharType="separate"/>
          </w:r>
          <w:r w:rsidR="00E17FA3" w:rsidRPr="00D147C5">
            <w:rPr>
              <w:noProof/>
            </w:rPr>
            <w:t>[12]</w:t>
          </w:r>
          <w:r w:rsidR="00CD6858" w:rsidRPr="00D147C5">
            <w:fldChar w:fldCharType="end"/>
          </w:r>
        </w:sdtContent>
      </w:sdt>
      <w:r w:rsidRPr="00D147C5">
        <w:t>, la misma que será desplegada a alwaysdata que es una plataforma que permite alojar los datos del sistema web</w:t>
      </w:r>
      <w:r w:rsidR="00C11A75" w:rsidRPr="00D147C5">
        <w:t xml:space="preserve"> </w:t>
      </w:r>
      <w:sdt>
        <w:sdtPr>
          <w:id w:val="199288737"/>
          <w:citation/>
        </w:sdtPr>
        <w:sdtEndPr/>
        <w:sdtContent>
          <w:r w:rsidR="00C11A75" w:rsidRPr="00D147C5">
            <w:fldChar w:fldCharType="begin"/>
          </w:r>
          <w:r w:rsidR="00C11A75" w:rsidRPr="00D147C5">
            <w:instrText xml:space="preserve"> CITATION alw21 \l 12298 </w:instrText>
          </w:r>
          <w:r w:rsidR="00C11A75" w:rsidRPr="00D147C5">
            <w:fldChar w:fldCharType="separate"/>
          </w:r>
          <w:r w:rsidR="00E17FA3" w:rsidRPr="00D147C5">
            <w:rPr>
              <w:noProof/>
            </w:rPr>
            <w:t>[13]</w:t>
          </w:r>
          <w:r w:rsidR="00C11A75" w:rsidRPr="00D147C5">
            <w:fldChar w:fldCharType="end"/>
          </w:r>
        </w:sdtContent>
      </w:sdt>
      <w:r w:rsidRPr="00D147C5">
        <w:t>.</w:t>
      </w:r>
    </w:p>
    <w:p w14:paraId="4CE0DE04" w14:textId="34F8E245" w:rsidR="009F6459" w:rsidRDefault="000470E4" w:rsidP="00C13783">
      <w:pPr>
        <w:keepNext/>
        <w:spacing w:after="0"/>
      </w:pPr>
      <w:r>
        <w:rPr>
          <w:noProof/>
          <w:lang w:val="es-ES" w:eastAsia="es-ES"/>
        </w:rPr>
        <w:lastRenderedPageBreak/>
        <w:drawing>
          <wp:inline distT="0" distB="0" distL="0" distR="0" wp14:anchorId="01A5D441" wp14:editId="169BB92D">
            <wp:extent cx="5400040" cy="3676015"/>
            <wp:effectExtent l="0" t="0" r="0" b="635"/>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676015"/>
                    </a:xfrm>
                    <a:prstGeom prst="rect">
                      <a:avLst/>
                    </a:prstGeom>
                    <a:noFill/>
                    <a:ln>
                      <a:noFill/>
                    </a:ln>
                  </pic:spPr>
                </pic:pic>
              </a:graphicData>
            </a:graphic>
          </wp:inline>
        </w:drawing>
      </w:r>
    </w:p>
    <w:p w14:paraId="55DF6E22" w14:textId="5BA3A4E6" w:rsidR="00326FB1" w:rsidRPr="00D147C5" w:rsidRDefault="009F6459" w:rsidP="00C13783">
      <w:pPr>
        <w:pStyle w:val="Descripcin"/>
        <w:jc w:val="center"/>
      </w:pPr>
      <w:bookmarkStart w:id="42" w:name="_Ref90631714"/>
      <w:bookmarkStart w:id="43" w:name="_Ref90631696"/>
      <w:bookmarkStart w:id="44" w:name="_Toc90887071"/>
      <w:r w:rsidRPr="00DF6123">
        <w:rPr>
          <w:b/>
          <w:bCs/>
        </w:rPr>
        <w:t xml:space="preserve">Fig. </w:t>
      </w:r>
      <w:r w:rsidRPr="00DF6123">
        <w:rPr>
          <w:b/>
          <w:bCs/>
          <w:i w:val="0"/>
          <w:iCs w:val="0"/>
        </w:rPr>
        <w:fldChar w:fldCharType="begin"/>
      </w:r>
      <w:r w:rsidRPr="00DF6123">
        <w:rPr>
          <w:b/>
          <w:bCs/>
        </w:rPr>
        <w:instrText xml:space="preserve"> SEQ Fig. \* ARABIC </w:instrText>
      </w:r>
      <w:r w:rsidRPr="00DF6123">
        <w:rPr>
          <w:b/>
          <w:bCs/>
          <w:i w:val="0"/>
          <w:iCs w:val="0"/>
        </w:rPr>
        <w:fldChar w:fldCharType="separate"/>
      </w:r>
      <w:r w:rsidR="002701FF">
        <w:rPr>
          <w:b/>
          <w:bCs/>
          <w:noProof/>
        </w:rPr>
        <w:t>2</w:t>
      </w:r>
      <w:r w:rsidRPr="00DF6123">
        <w:rPr>
          <w:b/>
          <w:bCs/>
          <w:i w:val="0"/>
          <w:iCs w:val="0"/>
        </w:rPr>
        <w:fldChar w:fldCharType="end"/>
      </w:r>
      <w:bookmarkEnd w:id="42"/>
      <w:r w:rsidR="00DF6123" w:rsidRPr="00DF6123">
        <w:rPr>
          <w:b/>
          <w:bCs/>
          <w:i w:val="0"/>
          <w:iCs w:val="0"/>
        </w:rPr>
        <w:t>:</w:t>
      </w:r>
      <w:r>
        <w:t xml:space="preserve"> </w:t>
      </w:r>
      <w:r w:rsidRPr="00874CE2">
        <w:t>Patrón arquitectónico del sistema web</w:t>
      </w:r>
      <w:bookmarkEnd w:id="43"/>
      <w:bookmarkEnd w:id="44"/>
    </w:p>
    <w:p w14:paraId="26A2872F" w14:textId="77777777" w:rsidR="00782E0E" w:rsidRPr="00C13783" w:rsidRDefault="00782E0E" w:rsidP="00782E0E">
      <w:pPr>
        <w:pStyle w:val="Sinespaciado"/>
        <w:rPr>
          <w:rFonts w:ascii="Arial" w:hAnsi="Arial" w:cs="Arial"/>
          <w:lang w:eastAsia="pt-BR"/>
        </w:rPr>
      </w:pPr>
    </w:p>
    <w:p w14:paraId="4848FEE9" w14:textId="4820FAB0" w:rsidR="009315EF" w:rsidRPr="00C13783" w:rsidRDefault="00782E0E">
      <w:pPr>
        <w:pStyle w:val="Ttulo2"/>
      </w:pPr>
      <w:bookmarkStart w:id="45" w:name="_Toc44005525"/>
      <w:bookmarkStart w:id="46" w:name="_Toc55490663"/>
      <w:bookmarkStart w:id="47" w:name="_Toc90887052"/>
      <w:r w:rsidRPr="00C13783">
        <w:t>Herramientas de desarrollo</w:t>
      </w:r>
      <w:bookmarkEnd w:id="45"/>
      <w:bookmarkEnd w:id="46"/>
      <w:bookmarkEnd w:id="47"/>
    </w:p>
    <w:p w14:paraId="79552A6D" w14:textId="754AF171" w:rsidR="00F838A8" w:rsidRPr="006C3E84" w:rsidRDefault="00782E0E" w:rsidP="00C13783">
      <w:pPr>
        <w:pStyle w:val="Ttulo3"/>
        <w:rPr>
          <w:color w:val="auto"/>
        </w:rPr>
      </w:pPr>
      <w:bookmarkStart w:id="48" w:name="_Toc55490664"/>
      <w:bookmarkStart w:id="49" w:name="_Toc90887053"/>
      <w:r w:rsidRPr="006C3E84">
        <w:rPr>
          <w:color w:val="auto"/>
        </w:rPr>
        <w:t>Sistema Web</w:t>
      </w:r>
      <w:bookmarkEnd w:id="48"/>
      <w:bookmarkEnd w:id="49"/>
    </w:p>
    <w:p w14:paraId="490632E4" w14:textId="07D09CA0" w:rsidR="00EA5D01" w:rsidRPr="00D147C5" w:rsidRDefault="00EA5D01" w:rsidP="00C13783">
      <w:pPr>
        <w:pStyle w:val="Descripcin"/>
        <w:keepNext/>
        <w:jc w:val="center"/>
      </w:pPr>
      <w:bookmarkStart w:id="50" w:name="_Toc90633880"/>
      <w:bookmarkStart w:id="51" w:name="_Toc90885789"/>
      <w:r w:rsidRPr="00C13783">
        <w:rPr>
          <w:b/>
          <w:bCs/>
          <w:i w:val="0"/>
          <w:iCs w:val="0"/>
          <w:color w:val="auto"/>
        </w:rPr>
        <w:t xml:space="preserve">TABLA </w:t>
      </w:r>
      <w:r w:rsidRPr="00C13783">
        <w:rPr>
          <w:b/>
          <w:bCs/>
          <w:i w:val="0"/>
          <w:iCs w:val="0"/>
          <w:color w:val="auto"/>
        </w:rPr>
        <w:fldChar w:fldCharType="begin"/>
      </w:r>
      <w:r w:rsidRPr="00C13783">
        <w:rPr>
          <w:b/>
          <w:bCs/>
          <w:i w:val="0"/>
          <w:iCs w:val="0"/>
          <w:color w:val="auto"/>
        </w:rPr>
        <w:instrText xml:space="preserve"> SEQ TABLA \* ROMAN </w:instrText>
      </w:r>
      <w:r w:rsidRPr="00C13783">
        <w:rPr>
          <w:b/>
          <w:bCs/>
          <w:i w:val="0"/>
          <w:iCs w:val="0"/>
          <w:color w:val="auto"/>
        </w:rPr>
        <w:fldChar w:fldCharType="separate"/>
      </w:r>
      <w:r w:rsidR="002701FF">
        <w:rPr>
          <w:b/>
          <w:bCs/>
          <w:i w:val="0"/>
          <w:iCs w:val="0"/>
          <w:noProof/>
          <w:color w:val="auto"/>
        </w:rPr>
        <w:t>III</w:t>
      </w:r>
      <w:r w:rsidRPr="00C13783">
        <w:rPr>
          <w:b/>
          <w:bCs/>
          <w:i w:val="0"/>
          <w:iCs w:val="0"/>
          <w:color w:val="auto"/>
        </w:rPr>
        <w:fldChar w:fldCharType="end"/>
      </w:r>
      <w:r w:rsidRPr="00C13783">
        <w:rPr>
          <w:b/>
          <w:bCs/>
          <w:i w:val="0"/>
          <w:iCs w:val="0"/>
          <w:color w:val="auto"/>
        </w:rPr>
        <w:t>:</w:t>
      </w:r>
      <w:r w:rsidRPr="00C13783">
        <w:rPr>
          <w:i w:val="0"/>
          <w:iCs w:val="0"/>
          <w:color w:val="auto"/>
        </w:rPr>
        <w:t xml:space="preserve"> Herramientas para el desarrollo del Sistema Web</w:t>
      </w:r>
      <w:bookmarkEnd w:id="50"/>
      <w:bookmarkEnd w:id="51"/>
    </w:p>
    <w:tbl>
      <w:tblPr>
        <w:tblStyle w:val="TableGrid0"/>
        <w:tblW w:w="0" w:type="auto"/>
        <w:tblLook w:val="04A0" w:firstRow="1" w:lastRow="0" w:firstColumn="1" w:lastColumn="0" w:noHBand="0" w:noVBand="1"/>
      </w:tblPr>
      <w:tblGrid>
        <w:gridCol w:w="2405"/>
        <w:gridCol w:w="5999"/>
      </w:tblGrid>
      <w:tr w:rsidR="00613DA7" w:rsidRPr="00D147C5" w14:paraId="29BF2E5E" w14:textId="77777777" w:rsidTr="000E7432">
        <w:trPr>
          <w:trHeight w:val="603"/>
        </w:trPr>
        <w:tc>
          <w:tcPr>
            <w:tcW w:w="2405" w:type="dxa"/>
            <w:vAlign w:val="center"/>
          </w:tcPr>
          <w:p w14:paraId="5520E925" w14:textId="77777777" w:rsidR="00782E0E" w:rsidRPr="00C13783" w:rsidRDefault="00782E0E" w:rsidP="003F2AF1">
            <w:pPr>
              <w:pStyle w:val="Sinespaciado"/>
              <w:jc w:val="center"/>
              <w:rPr>
                <w:rFonts w:ascii="Arial" w:hAnsi="Arial" w:cs="Arial"/>
                <w:b/>
                <w:sz w:val="24"/>
                <w:szCs w:val="24"/>
                <w:lang w:val="es-EC" w:eastAsia="pt-BR"/>
              </w:rPr>
            </w:pPr>
            <w:r w:rsidRPr="00C13783">
              <w:rPr>
                <w:rFonts w:ascii="Arial" w:hAnsi="Arial" w:cs="Arial"/>
                <w:b/>
                <w:sz w:val="24"/>
                <w:szCs w:val="24"/>
                <w:lang w:eastAsia="pt-BR"/>
              </w:rPr>
              <w:t>Herramienta</w:t>
            </w:r>
          </w:p>
        </w:tc>
        <w:tc>
          <w:tcPr>
            <w:tcW w:w="5999" w:type="dxa"/>
            <w:vAlign w:val="center"/>
          </w:tcPr>
          <w:p w14:paraId="6A9D25C7" w14:textId="77777777" w:rsidR="00782E0E" w:rsidRPr="00C13783" w:rsidRDefault="00782E0E" w:rsidP="003F2AF1">
            <w:pPr>
              <w:pStyle w:val="Sinespaciado"/>
              <w:jc w:val="center"/>
              <w:rPr>
                <w:rFonts w:ascii="Arial" w:hAnsi="Arial" w:cs="Arial"/>
                <w:b/>
                <w:sz w:val="24"/>
                <w:szCs w:val="24"/>
                <w:lang w:val="es-EC" w:eastAsia="pt-BR"/>
              </w:rPr>
            </w:pPr>
            <w:r w:rsidRPr="00C13783">
              <w:rPr>
                <w:rFonts w:ascii="Arial" w:hAnsi="Arial" w:cs="Arial"/>
                <w:b/>
                <w:sz w:val="24"/>
                <w:szCs w:val="24"/>
                <w:lang w:eastAsia="pt-BR"/>
              </w:rPr>
              <w:t>Justificación</w:t>
            </w:r>
          </w:p>
        </w:tc>
      </w:tr>
      <w:tr w:rsidR="00613DA7" w:rsidRPr="00D147C5" w14:paraId="74F67FD8" w14:textId="77777777" w:rsidTr="000E7432">
        <w:trPr>
          <w:trHeight w:val="603"/>
        </w:trPr>
        <w:tc>
          <w:tcPr>
            <w:tcW w:w="2405" w:type="dxa"/>
            <w:vAlign w:val="center"/>
          </w:tcPr>
          <w:p w14:paraId="7EB748CC" w14:textId="218A8002" w:rsidR="000E7432" w:rsidRPr="00C13783" w:rsidRDefault="000E7432" w:rsidP="00C13783">
            <w:pPr>
              <w:pStyle w:val="Sinespaciado"/>
              <w:spacing w:line="360" w:lineRule="auto"/>
              <w:jc w:val="center"/>
              <w:rPr>
                <w:rFonts w:ascii="Arial" w:hAnsi="Arial" w:cs="Arial"/>
                <w:b/>
                <w:bCs/>
                <w:lang w:val="es-EC" w:eastAsia="pt-BR"/>
              </w:rPr>
            </w:pPr>
            <w:r w:rsidRPr="00D147C5">
              <w:rPr>
                <w:rFonts w:ascii="Arial" w:hAnsi="Arial" w:cs="Arial"/>
                <w:b/>
                <w:bCs/>
                <w:lang w:eastAsia="pt-BR"/>
              </w:rPr>
              <w:t>XAMPP</w:t>
            </w:r>
          </w:p>
        </w:tc>
        <w:tc>
          <w:tcPr>
            <w:tcW w:w="5999" w:type="dxa"/>
          </w:tcPr>
          <w:p w14:paraId="5870A854" w14:textId="0F333FAB" w:rsidR="000E7432" w:rsidRPr="00C13783" w:rsidRDefault="000E7432" w:rsidP="00C13783">
            <w:pPr>
              <w:pStyle w:val="Sinespaciado"/>
              <w:jc w:val="both"/>
              <w:rPr>
                <w:rFonts w:ascii="Arial" w:hAnsi="Arial" w:cs="Arial"/>
                <w:b/>
                <w:sz w:val="24"/>
                <w:szCs w:val="24"/>
                <w:lang w:val="es-EC" w:eastAsia="pt-BR"/>
              </w:rPr>
            </w:pPr>
            <w:r w:rsidRPr="00D147C5">
              <w:rPr>
                <w:rFonts w:ascii="Arial" w:hAnsi="Arial"/>
                <w:lang w:val="es-EC"/>
              </w:rPr>
              <w:t xml:space="preserve">Se utilizó esta </w:t>
            </w:r>
            <w:r w:rsidR="006414C4" w:rsidRPr="00D147C5">
              <w:rPr>
                <w:rFonts w:ascii="Arial" w:hAnsi="Arial"/>
              </w:rPr>
              <w:t>distribuci</w:t>
            </w:r>
            <w:r w:rsidR="0038552A" w:rsidRPr="00D147C5">
              <w:rPr>
                <w:rFonts w:ascii="Arial" w:hAnsi="Arial"/>
              </w:rPr>
              <w:t>ón</w:t>
            </w:r>
            <w:r w:rsidR="00CA266C" w:rsidRPr="00D147C5">
              <w:rPr>
                <w:rFonts w:ascii="Arial" w:hAnsi="Arial"/>
              </w:rPr>
              <w:t xml:space="preserve"> Apache ya que contiene </w:t>
            </w:r>
            <w:r w:rsidR="00BC4F78" w:rsidRPr="00D147C5">
              <w:rPr>
                <w:rFonts w:ascii="Arial" w:hAnsi="Arial"/>
              </w:rPr>
              <w:t xml:space="preserve">diferentes softwares libres que se utilizaron en el proyecto como </w:t>
            </w:r>
            <w:r w:rsidR="005372E9" w:rsidRPr="00D147C5">
              <w:rPr>
                <w:rFonts w:ascii="Arial" w:hAnsi="Arial"/>
              </w:rPr>
              <w:t xml:space="preserve">MySQL y a su vez el servidor de apache que permite ejecutar la aplicación en </w:t>
            </w:r>
            <w:r w:rsidR="00097129" w:rsidRPr="00D147C5">
              <w:rPr>
                <w:rFonts w:ascii="Arial" w:hAnsi="Arial"/>
              </w:rPr>
              <w:t>el servidor local, sin preocuparse de tener acceso a internet</w:t>
            </w:r>
            <w:sdt>
              <w:sdtPr>
                <w:rPr>
                  <w:rFonts w:ascii="Arial" w:hAnsi="Arial"/>
                </w:rPr>
                <w:id w:val="-1466729809"/>
                <w:citation/>
              </w:sdtPr>
              <w:sdtEndPr/>
              <w:sdtContent>
                <w:r w:rsidR="00F606E3" w:rsidRPr="00C13783">
                  <w:rPr>
                    <w:rFonts w:ascii="Arial" w:hAnsi="Arial"/>
                  </w:rPr>
                  <w:fldChar w:fldCharType="begin"/>
                </w:r>
                <w:r w:rsidR="00F606E3" w:rsidRPr="00D147C5">
                  <w:rPr>
                    <w:rFonts w:ascii="Arial" w:hAnsi="Arial"/>
                  </w:rPr>
                  <w:instrText xml:space="preserve"> CITATION Apa21 \l 12298 </w:instrText>
                </w:r>
                <w:r w:rsidR="00F606E3" w:rsidRPr="00C13783">
                  <w:rPr>
                    <w:rFonts w:ascii="Arial" w:hAnsi="Arial"/>
                  </w:rPr>
                  <w:fldChar w:fldCharType="separate"/>
                </w:r>
                <w:r w:rsidR="00E17FA3" w:rsidRPr="00D147C5">
                  <w:rPr>
                    <w:rFonts w:ascii="Arial" w:hAnsi="Arial"/>
                    <w:noProof/>
                  </w:rPr>
                  <w:t xml:space="preserve"> [14]</w:t>
                </w:r>
                <w:r w:rsidR="00F606E3" w:rsidRPr="00C13783">
                  <w:rPr>
                    <w:rFonts w:ascii="Arial" w:hAnsi="Arial"/>
                  </w:rPr>
                  <w:fldChar w:fldCharType="end"/>
                </w:r>
              </w:sdtContent>
            </w:sdt>
            <w:sdt>
              <w:sdtPr>
                <w:rPr>
                  <w:rFonts w:ascii="Arial" w:hAnsi="Arial"/>
                </w:rPr>
                <w:id w:val="-377011885"/>
                <w:citation/>
              </w:sdtPr>
              <w:sdtEndPr/>
              <w:sdtContent>
                <w:r w:rsidR="00F606E3" w:rsidRPr="00C13783">
                  <w:rPr>
                    <w:rFonts w:ascii="Arial" w:hAnsi="Arial"/>
                  </w:rPr>
                  <w:fldChar w:fldCharType="begin"/>
                </w:r>
                <w:r w:rsidR="00F606E3" w:rsidRPr="00D147C5">
                  <w:rPr>
                    <w:rFonts w:ascii="Arial" w:hAnsi="Arial"/>
                  </w:rPr>
                  <w:instrText xml:space="preserve"> CITATION Qué17 \l 12298 </w:instrText>
                </w:r>
                <w:r w:rsidR="00F606E3" w:rsidRPr="00C13783">
                  <w:rPr>
                    <w:rFonts w:ascii="Arial" w:hAnsi="Arial"/>
                  </w:rPr>
                  <w:fldChar w:fldCharType="separate"/>
                </w:r>
                <w:r w:rsidR="00E17FA3" w:rsidRPr="00D147C5">
                  <w:rPr>
                    <w:rFonts w:ascii="Arial" w:hAnsi="Arial"/>
                    <w:noProof/>
                  </w:rPr>
                  <w:t xml:space="preserve"> [15]</w:t>
                </w:r>
                <w:r w:rsidR="00F606E3" w:rsidRPr="00C13783">
                  <w:rPr>
                    <w:rFonts w:ascii="Arial" w:hAnsi="Arial"/>
                  </w:rPr>
                  <w:fldChar w:fldCharType="end"/>
                </w:r>
              </w:sdtContent>
            </w:sdt>
            <w:r w:rsidR="00097129" w:rsidRPr="00D147C5">
              <w:rPr>
                <w:rFonts w:ascii="Arial" w:hAnsi="Arial"/>
                <w:lang w:val="es-EC"/>
              </w:rPr>
              <w:t>.</w:t>
            </w:r>
          </w:p>
        </w:tc>
      </w:tr>
      <w:tr w:rsidR="00613DA7" w:rsidRPr="00D147C5" w14:paraId="29D00194" w14:textId="77777777" w:rsidTr="000E7432">
        <w:trPr>
          <w:trHeight w:val="603"/>
        </w:trPr>
        <w:tc>
          <w:tcPr>
            <w:tcW w:w="2405" w:type="dxa"/>
            <w:vAlign w:val="center"/>
          </w:tcPr>
          <w:p w14:paraId="45E37363" w14:textId="00C54A4D" w:rsidR="0021098E" w:rsidRPr="00C13783" w:rsidRDefault="0021098E" w:rsidP="0021098E">
            <w:pPr>
              <w:pStyle w:val="Sinespaciado"/>
              <w:spacing w:line="360" w:lineRule="auto"/>
              <w:jc w:val="center"/>
              <w:rPr>
                <w:rFonts w:ascii="Arial" w:hAnsi="Arial" w:cs="Arial"/>
                <w:b/>
                <w:bCs/>
                <w:lang w:val="es-EC" w:eastAsia="pt-BR"/>
              </w:rPr>
            </w:pPr>
            <w:r w:rsidRPr="00D147C5">
              <w:rPr>
                <w:rFonts w:ascii="Arial" w:hAnsi="Arial" w:cs="Arial"/>
                <w:b/>
                <w:bCs/>
                <w:lang w:eastAsia="pt-BR"/>
              </w:rPr>
              <w:t>Composer</w:t>
            </w:r>
          </w:p>
        </w:tc>
        <w:tc>
          <w:tcPr>
            <w:tcW w:w="5999" w:type="dxa"/>
          </w:tcPr>
          <w:p w14:paraId="41CE7E4C" w14:textId="163BB19D" w:rsidR="0021098E" w:rsidRPr="00C13783" w:rsidRDefault="00F96A72" w:rsidP="0021098E">
            <w:pPr>
              <w:pStyle w:val="Sinespaciado"/>
              <w:jc w:val="both"/>
              <w:rPr>
                <w:rFonts w:ascii="Arial" w:hAnsi="Arial"/>
                <w:lang w:val="es-EC"/>
              </w:rPr>
            </w:pPr>
            <w:r w:rsidRPr="00D147C5">
              <w:rPr>
                <w:rFonts w:ascii="Arial" w:hAnsi="Arial"/>
              </w:rPr>
              <w:t>Es un gestor de dependencias de PHP</w:t>
            </w:r>
            <w:r w:rsidR="00F207E2" w:rsidRPr="00D147C5">
              <w:rPr>
                <w:rFonts w:ascii="Arial" w:hAnsi="Arial"/>
              </w:rPr>
              <w:t xml:space="preserve"> que permite </w:t>
            </w:r>
            <w:r w:rsidR="00F80D22" w:rsidRPr="00D147C5">
              <w:rPr>
                <w:rFonts w:ascii="Arial" w:hAnsi="Arial"/>
              </w:rPr>
              <w:t>administrar y añadir librerías,</w:t>
            </w:r>
            <w:r w:rsidR="00B97DE2" w:rsidRPr="00D147C5">
              <w:rPr>
                <w:rFonts w:ascii="Arial" w:hAnsi="Arial"/>
              </w:rPr>
              <w:t xml:space="preserve"> se encarga </w:t>
            </w:r>
            <w:r w:rsidR="00D07103" w:rsidRPr="00D147C5">
              <w:rPr>
                <w:rFonts w:ascii="Arial" w:hAnsi="Arial"/>
              </w:rPr>
              <w:t>de descargar las dependencias necesarias de manera automática</w:t>
            </w:r>
            <w:r w:rsidR="00F838A8" w:rsidRPr="00D147C5">
              <w:rPr>
                <w:rFonts w:ascii="Arial" w:hAnsi="Arial"/>
              </w:rPr>
              <w:t xml:space="preserve"> </w:t>
            </w:r>
            <w:sdt>
              <w:sdtPr>
                <w:rPr>
                  <w:rFonts w:ascii="Arial" w:hAnsi="Arial"/>
                </w:rPr>
                <w:id w:val="-645966482"/>
                <w:citation/>
              </w:sdtPr>
              <w:sdtEndPr/>
              <w:sdtContent>
                <w:r w:rsidR="00F838A8" w:rsidRPr="00C13783">
                  <w:rPr>
                    <w:rFonts w:ascii="Arial" w:hAnsi="Arial"/>
                  </w:rPr>
                  <w:fldChar w:fldCharType="begin"/>
                </w:r>
                <w:r w:rsidR="00F838A8" w:rsidRPr="00D147C5">
                  <w:rPr>
                    <w:rFonts w:ascii="Arial" w:hAnsi="Arial"/>
                  </w:rPr>
                  <w:instrText xml:space="preserve"> CITATION Yai19 \l 12298 </w:instrText>
                </w:r>
                <w:r w:rsidR="00F838A8" w:rsidRPr="00C13783">
                  <w:rPr>
                    <w:rFonts w:ascii="Arial" w:hAnsi="Arial"/>
                  </w:rPr>
                  <w:fldChar w:fldCharType="separate"/>
                </w:r>
                <w:r w:rsidR="00E17FA3" w:rsidRPr="00D147C5">
                  <w:rPr>
                    <w:rFonts w:ascii="Arial" w:hAnsi="Arial"/>
                    <w:noProof/>
                  </w:rPr>
                  <w:t>[16]</w:t>
                </w:r>
                <w:r w:rsidR="00F838A8" w:rsidRPr="00C13783">
                  <w:rPr>
                    <w:rFonts w:ascii="Arial" w:hAnsi="Arial"/>
                  </w:rPr>
                  <w:fldChar w:fldCharType="end"/>
                </w:r>
              </w:sdtContent>
            </w:sdt>
            <w:r w:rsidR="00F838A8" w:rsidRPr="00D147C5">
              <w:rPr>
                <w:rFonts w:ascii="Arial" w:hAnsi="Arial"/>
              </w:rPr>
              <w:t>.</w:t>
            </w:r>
            <w:r w:rsidR="00501422" w:rsidRPr="00D147C5">
              <w:rPr>
                <w:rFonts w:ascii="Arial" w:hAnsi="Arial"/>
              </w:rPr>
              <w:t xml:space="preserve"> </w:t>
            </w:r>
          </w:p>
        </w:tc>
      </w:tr>
      <w:tr w:rsidR="00613DA7" w:rsidRPr="00D147C5" w14:paraId="1A61DFA7" w14:textId="77777777" w:rsidTr="000E7432">
        <w:trPr>
          <w:trHeight w:val="603"/>
        </w:trPr>
        <w:tc>
          <w:tcPr>
            <w:tcW w:w="2405" w:type="dxa"/>
          </w:tcPr>
          <w:p w14:paraId="020BAD16" w14:textId="174DADD4" w:rsidR="00D03565" w:rsidRPr="00C13783" w:rsidRDefault="00D03565" w:rsidP="00164E2B">
            <w:pPr>
              <w:pStyle w:val="Sinespaciado"/>
              <w:spacing w:line="360" w:lineRule="auto"/>
              <w:jc w:val="center"/>
              <w:rPr>
                <w:rFonts w:ascii="Arial" w:hAnsi="Arial" w:cs="Arial"/>
                <w:b/>
                <w:bCs/>
                <w:lang w:val="es-EC" w:eastAsia="pt-BR"/>
              </w:rPr>
            </w:pPr>
            <w:r w:rsidRPr="00D147C5">
              <w:rPr>
                <w:rFonts w:ascii="Arial" w:hAnsi="Arial" w:cs="Arial"/>
                <w:b/>
                <w:bCs/>
                <w:lang w:eastAsia="pt-BR"/>
              </w:rPr>
              <w:t>JWT</w:t>
            </w:r>
          </w:p>
        </w:tc>
        <w:tc>
          <w:tcPr>
            <w:tcW w:w="5999" w:type="dxa"/>
          </w:tcPr>
          <w:p w14:paraId="14FBC92F" w14:textId="78C2451B" w:rsidR="00D03565" w:rsidRPr="00C13783" w:rsidRDefault="00731D40" w:rsidP="0021098E">
            <w:pPr>
              <w:pStyle w:val="Sinespaciado"/>
              <w:jc w:val="both"/>
              <w:rPr>
                <w:rFonts w:ascii="Arial" w:hAnsi="Arial"/>
                <w:lang w:val="es-EC"/>
              </w:rPr>
            </w:pPr>
            <w:r w:rsidRPr="00D147C5">
              <w:rPr>
                <w:rFonts w:ascii="Arial" w:hAnsi="Arial"/>
              </w:rPr>
              <w:t>J</w:t>
            </w:r>
            <w:r w:rsidR="00EC3480" w:rsidRPr="00D147C5">
              <w:rPr>
                <w:rFonts w:ascii="Arial" w:hAnsi="Arial"/>
              </w:rPr>
              <w:t>SON</w:t>
            </w:r>
            <w:r w:rsidRPr="00D147C5">
              <w:rPr>
                <w:rFonts w:ascii="Arial" w:hAnsi="Arial"/>
              </w:rPr>
              <w:t xml:space="preserve"> Web Token </w:t>
            </w:r>
            <w:r w:rsidR="00EC3480" w:rsidRPr="00D147C5">
              <w:rPr>
                <w:rFonts w:ascii="Arial" w:hAnsi="Arial"/>
              </w:rPr>
              <w:t xml:space="preserve">es un estándar abierto </w:t>
            </w:r>
            <w:r w:rsidR="006C73CF" w:rsidRPr="00D147C5">
              <w:rPr>
                <w:rFonts w:ascii="Arial" w:hAnsi="Arial"/>
              </w:rPr>
              <w:t xml:space="preserve">que </w:t>
            </w:r>
            <w:r w:rsidR="004E49FA" w:rsidRPr="00D147C5">
              <w:rPr>
                <w:rFonts w:ascii="Arial" w:hAnsi="Arial"/>
              </w:rPr>
              <w:t>permite transmitir de forma segur</w:t>
            </w:r>
            <w:r w:rsidR="00A52309" w:rsidRPr="00D147C5">
              <w:rPr>
                <w:rFonts w:ascii="Arial" w:hAnsi="Arial"/>
              </w:rPr>
              <w:t xml:space="preserve">a </w:t>
            </w:r>
            <w:r w:rsidR="009F5767" w:rsidRPr="00D147C5">
              <w:rPr>
                <w:rFonts w:ascii="Arial" w:hAnsi="Arial"/>
              </w:rPr>
              <w:t>entre las partes de un JSON</w:t>
            </w:r>
            <w:r w:rsidR="005020B7" w:rsidRPr="00D147C5">
              <w:rPr>
                <w:rFonts w:ascii="Arial" w:hAnsi="Arial"/>
              </w:rPr>
              <w:t xml:space="preserve"> mediante un token generado </w:t>
            </w:r>
            <w:r w:rsidR="00F24C43" w:rsidRPr="00D147C5">
              <w:rPr>
                <w:rFonts w:ascii="Arial" w:hAnsi="Arial"/>
              </w:rPr>
              <w:t>asegurando que estos sean válidos y seguros</w:t>
            </w:r>
            <w:r w:rsidR="002A51A7" w:rsidRPr="00D147C5">
              <w:rPr>
                <w:rFonts w:ascii="Arial" w:hAnsi="Arial"/>
              </w:rPr>
              <w:t>, además estos JWT se pueden firmar</w:t>
            </w:r>
            <w:sdt>
              <w:sdtPr>
                <w:rPr>
                  <w:rFonts w:ascii="Arial" w:hAnsi="Arial"/>
                </w:rPr>
                <w:id w:val="2134438841"/>
                <w:citation/>
              </w:sdtPr>
              <w:sdtEndPr/>
              <w:sdtContent>
                <w:r w:rsidR="00E12072" w:rsidRPr="00C13783">
                  <w:rPr>
                    <w:rFonts w:ascii="Arial" w:hAnsi="Arial"/>
                  </w:rPr>
                  <w:fldChar w:fldCharType="begin"/>
                </w:r>
                <w:r w:rsidR="00E12072" w:rsidRPr="00D147C5">
                  <w:rPr>
                    <w:rFonts w:ascii="Arial" w:hAnsi="Arial"/>
                  </w:rPr>
                  <w:instrText xml:space="preserve"> CITATION JWT21 \l 12298 </w:instrText>
                </w:r>
                <w:r w:rsidR="00E12072" w:rsidRPr="00C13783">
                  <w:rPr>
                    <w:rFonts w:ascii="Arial" w:hAnsi="Arial"/>
                  </w:rPr>
                  <w:fldChar w:fldCharType="separate"/>
                </w:r>
                <w:r w:rsidR="00E17FA3" w:rsidRPr="00D147C5">
                  <w:rPr>
                    <w:rFonts w:ascii="Arial" w:hAnsi="Arial"/>
                    <w:noProof/>
                  </w:rPr>
                  <w:t xml:space="preserve"> [17]</w:t>
                </w:r>
                <w:r w:rsidR="00E12072" w:rsidRPr="00C13783">
                  <w:rPr>
                    <w:rFonts w:ascii="Arial" w:hAnsi="Arial"/>
                  </w:rPr>
                  <w:fldChar w:fldCharType="end"/>
                </w:r>
              </w:sdtContent>
            </w:sdt>
            <w:r w:rsidR="00F12E74" w:rsidRPr="00D147C5">
              <w:rPr>
                <w:rFonts w:ascii="Arial" w:hAnsi="Arial"/>
                <w:lang w:val="es-EC"/>
              </w:rPr>
              <w:t xml:space="preserve">. Esto se </w:t>
            </w:r>
            <w:r w:rsidR="00A73003">
              <w:rPr>
                <w:rFonts w:ascii="Arial" w:hAnsi="Arial"/>
                <w:lang w:val="es-EC"/>
              </w:rPr>
              <w:t>utiliza</w:t>
            </w:r>
            <w:r w:rsidR="00F12E74" w:rsidRPr="00D147C5">
              <w:rPr>
                <w:rFonts w:ascii="Arial" w:hAnsi="Arial"/>
              </w:rPr>
              <w:t xml:space="preserve"> en el sistema web </w:t>
            </w:r>
            <w:r w:rsidR="00026BC6" w:rsidRPr="00D147C5">
              <w:rPr>
                <w:rFonts w:ascii="Arial" w:hAnsi="Arial"/>
              </w:rPr>
              <w:t xml:space="preserve">para que cuando </w:t>
            </w:r>
            <w:r w:rsidR="003F6FBF" w:rsidRPr="00D147C5">
              <w:rPr>
                <w:rFonts w:ascii="Arial" w:hAnsi="Arial"/>
              </w:rPr>
              <w:t>el usuario requiere iniciar sesión enviado sus credenciales</w:t>
            </w:r>
            <w:r w:rsidR="000021C3" w:rsidRPr="00D147C5">
              <w:rPr>
                <w:rFonts w:ascii="Arial" w:hAnsi="Arial"/>
              </w:rPr>
              <w:t xml:space="preserve">, </w:t>
            </w:r>
            <w:r w:rsidR="00A532CC" w:rsidRPr="00D147C5">
              <w:rPr>
                <w:rFonts w:ascii="Arial" w:hAnsi="Arial"/>
              </w:rPr>
              <w:t>se genere un token único para mantener la sesión activa.</w:t>
            </w:r>
          </w:p>
        </w:tc>
      </w:tr>
      <w:tr w:rsidR="00613DA7" w:rsidRPr="00D147C5" w14:paraId="07416BE7" w14:textId="77777777" w:rsidTr="000E7432">
        <w:trPr>
          <w:trHeight w:val="603"/>
        </w:trPr>
        <w:tc>
          <w:tcPr>
            <w:tcW w:w="2405" w:type="dxa"/>
          </w:tcPr>
          <w:p w14:paraId="4A0E7B73" w14:textId="77777777" w:rsidR="00164E2B" w:rsidRPr="00C13783" w:rsidRDefault="00164E2B" w:rsidP="00C13783">
            <w:pPr>
              <w:pStyle w:val="Sinespaciado"/>
              <w:spacing w:line="360" w:lineRule="auto"/>
              <w:jc w:val="center"/>
              <w:rPr>
                <w:rFonts w:ascii="Arial" w:hAnsi="Arial" w:cs="Arial"/>
                <w:b/>
                <w:bCs/>
                <w:lang w:val="es-EC" w:eastAsia="pt-BR"/>
              </w:rPr>
            </w:pPr>
          </w:p>
          <w:p w14:paraId="26629548" w14:textId="5E5326AB" w:rsidR="0021098E" w:rsidRPr="00C13783" w:rsidRDefault="00BF2DD3" w:rsidP="00C13783">
            <w:pPr>
              <w:pStyle w:val="Sinespaciado"/>
              <w:spacing w:line="360" w:lineRule="auto"/>
              <w:jc w:val="center"/>
              <w:rPr>
                <w:rFonts w:ascii="Arial" w:hAnsi="Arial" w:cs="Arial"/>
                <w:b/>
                <w:bCs/>
                <w:lang w:val="es-EC" w:eastAsia="pt-BR"/>
              </w:rPr>
            </w:pPr>
            <w:r w:rsidRPr="00C13783">
              <w:rPr>
                <w:rFonts w:ascii="Arial" w:hAnsi="Arial" w:cs="Arial"/>
                <w:b/>
                <w:bCs/>
                <w:lang w:val="es-EC" w:eastAsia="pt-BR"/>
              </w:rPr>
              <w:t>ReactJs</w:t>
            </w:r>
          </w:p>
        </w:tc>
        <w:tc>
          <w:tcPr>
            <w:tcW w:w="5999" w:type="dxa"/>
          </w:tcPr>
          <w:p w14:paraId="2F05A96C" w14:textId="451AD81C" w:rsidR="0021098E" w:rsidRPr="00D147C5" w:rsidRDefault="0021098E" w:rsidP="00C13783">
            <w:pPr>
              <w:pStyle w:val="Sinespaciado"/>
              <w:jc w:val="both"/>
              <w:rPr>
                <w:rFonts w:ascii="Arial" w:hAnsi="Arial"/>
                <w:lang w:val="es-EC"/>
              </w:rPr>
            </w:pPr>
            <w:r w:rsidRPr="00D147C5">
              <w:rPr>
                <w:rFonts w:ascii="Arial" w:hAnsi="Arial"/>
                <w:lang w:val="es-EC"/>
              </w:rPr>
              <w:t xml:space="preserve">Se utilizó esta biblioteca de JavaScript primeramente porque la librería de UI que se definió se integra de manera sencilla con </w:t>
            </w:r>
            <w:r w:rsidR="00BF2DD3" w:rsidRPr="00C13783">
              <w:rPr>
                <w:rFonts w:ascii="Arial" w:hAnsi="Arial"/>
                <w:lang w:val="es-EC"/>
              </w:rPr>
              <w:t>ReactJs</w:t>
            </w:r>
            <w:r w:rsidRPr="00D147C5">
              <w:rPr>
                <w:rFonts w:ascii="Arial" w:hAnsi="Arial"/>
                <w:lang w:val="es-EC"/>
              </w:rPr>
              <w:t xml:space="preserve">, además que está basado en componentes que poseen su propio estado, finalmente </w:t>
            </w:r>
            <w:r w:rsidRPr="00D147C5">
              <w:rPr>
                <w:rFonts w:ascii="Arial" w:hAnsi="Arial"/>
                <w:lang w:val="es-EC"/>
              </w:rPr>
              <w:lastRenderedPageBreak/>
              <w:t xml:space="preserve">utiliza la sintaxis JSX (JavaScript XML) </w:t>
            </w:r>
            <w:r w:rsidR="00957685">
              <w:rPr>
                <w:rFonts w:ascii="Arial" w:hAnsi="Arial"/>
                <w:lang w:val="es-EC"/>
              </w:rPr>
              <w:t>que</w:t>
            </w:r>
            <w:r w:rsidRPr="00D147C5">
              <w:rPr>
                <w:rFonts w:ascii="Arial" w:hAnsi="Arial"/>
              </w:rPr>
              <w:t xml:space="preserve"> facilita la integración del código con elementos visuales HTML.</w:t>
            </w:r>
          </w:p>
        </w:tc>
      </w:tr>
      <w:tr w:rsidR="00613DA7" w:rsidRPr="00D147C5" w14:paraId="3EF3252F" w14:textId="77777777" w:rsidTr="000E7432">
        <w:trPr>
          <w:trHeight w:val="603"/>
        </w:trPr>
        <w:tc>
          <w:tcPr>
            <w:tcW w:w="2405" w:type="dxa"/>
          </w:tcPr>
          <w:p w14:paraId="318166E2" w14:textId="77777777" w:rsidR="001D2834" w:rsidRPr="00D147C5" w:rsidRDefault="001D2834" w:rsidP="001D2834">
            <w:pPr>
              <w:pStyle w:val="Sinespaciado"/>
              <w:spacing w:line="360" w:lineRule="auto"/>
              <w:jc w:val="center"/>
              <w:rPr>
                <w:rFonts w:ascii="Arial" w:hAnsi="Arial"/>
                <w:lang w:val="es-EC"/>
              </w:rPr>
            </w:pPr>
          </w:p>
          <w:p w14:paraId="66E7D203" w14:textId="77777777" w:rsidR="001D2834" w:rsidRPr="00D147C5" w:rsidRDefault="001D2834" w:rsidP="001D2834">
            <w:pPr>
              <w:pStyle w:val="Sinespaciado"/>
              <w:spacing w:line="360" w:lineRule="auto"/>
              <w:jc w:val="center"/>
              <w:rPr>
                <w:rFonts w:ascii="Arial" w:hAnsi="Arial"/>
                <w:lang w:val="es-EC"/>
              </w:rPr>
            </w:pPr>
          </w:p>
          <w:p w14:paraId="440FCBD8" w14:textId="4C54A918" w:rsidR="0021098E" w:rsidRPr="00C13783" w:rsidRDefault="0021098E" w:rsidP="00C13783">
            <w:pPr>
              <w:pStyle w:val="Sinespaciado"/>
              <w:spacing w:line="360" w:lineRule="auto"/>
              <w:jc w:val="center"/>
              <w:rPr>
                <w:rFonts w:ascii="Arial" w:hAnsi="Arial"/>
                <w:b/>
                <w:bCs/>
                <w:lang w:val="es-EC"/>
              </w:rPr>
            </w:pPr>
            <w:r w:rsidRPr="00C13783">
              <w:rPr>
                <w:rFonts w:ascii="Arial" w:hAnsi="Arial"/>
                <w:b/>
                <w:bCs/>
              </w:rPr>
              <w:t>Vercel</w:t>
            </w:r>
          </w:p>
        </w:tc>
        <w:tc>
          <w:tcPr>
            <w:tcW w:w="5999" w:type="dxa"/>
          </w:tcPr>
          <w:p w14:paraId="2D0BF643" w14:textId="685A4945" w:rsidR="0021098E" w:rsidRPr="00D147C5" w:rsidRDefault="0021098E" w:rsidP="00C13783">
            <w:pPr>
              <w:pStyle w:val="Sinespaciado"/>
              <w:jc w:val="both"/>
              <w:rPr>
                <w:rFonts w:ascii="Arial" w:hAnsi="Arial"/>
                <w:lang w:val="es-EC"/>
              </w:rPr>
            </w:pPr>
            <w:r w:rsidRPr="00D147C5">
              <w:rPr>
                <w:rFonts w:ascii="Arial" w:hAnsi="Arial"/>
                <w:lang w:val="es-EC"/>
              </w:rPr>
              <w:t xml:space="preserve">Se utiliza esta plataforma ya que permite alojar sitios web estáticos como interfaces de usuario dentro de la aplicación, además que se integra fácilmente con </w:t>
            </w:r>
            <w:r w:rsidR="00820B5C">
              <w:rPr>
                <w:rFonts w:ascii="Arial" w:hAnsi="Arial"/>
                <w:lang w:val="es-EC"/>
              </w:rPr>
              <w:t>G</w:t>
            </w:r>
            <w:r w:rsidRPr="00D147C5">
              <w:rPr>
                <w:rFonts w:ascii="Arial" w:hAnsi="Arial"/>
                <w:lang w:val="es-EC"/>
              </w:rPr>
              <w:t xml:space="preserve">it para poder </w:t>
            </w:r>
            <w:r w:rsidR="00706388" w:rsidRPr="00C13783">
              <w:rPr>
                <w:rFonts w:ascii="Arial" w:hAnsi="Arial"/>
                <w:lang w:val="es-EC"/>
              </w:rPr>
              <w:t>desplegar</w:t>
            </w:r>
            <w:r w:rsidR="00706388" w:rsidRPr="00D147C5">
              <w:rPr>
                <w:rFonts w:ascii="Arial" w:hAnsi="Arial"/>
              </w:rPr>
              <w:t xml:space="preserve"> </w:t>
            </w:r>
            <w:r w:rsidRPr="00D147C5">
              <w:rPr>
                <w:rFonts w:ascii="Arial" w:hAnsi="Arial"/>
              </w:rPr>
              <w:t xml:space="preserve">un repositorio sin necesidad de hacer muchas configuraciones, finalmente si el repositorio de </w:t>
            </w:r>
            <w:r w:rsidR="007277BB">
              <w:rPr>
                <w:rFonts w:ascii="Arial" w:hAnsi="Arial"/>
                <w:lang w:val="es-EC"/>
              </w:rPr>
              <w:t>Git</w:t>
            </w:r>
            <w:r w:rsidRPr="00D147C5">
              <w:rPr>
                <w:rFonts w:ascii="Arial" w:hAnsi="Arial"/>
              </w:rPr>
              <w:t xml:space="preserve"> recibe cambios, </w:t>
            </w:r>
            <w:r w:rsidR="00957685">
              <w:rPr>
                <w:rFonts w:ascii="Arial" w:hAnsi="Arial"/>
              </w:rPr>
              <w:t xml:space="preserve">Vercel </w:t>
            </w:r>
            <w:r w:rsidRPr="00D147C5">
              <w:rPr>
                <w:rFonts w:ascii="Arial" w:hAnsi="Arial"/>
              </w:rPr>
              <w:t>automáticamente los sincronizará y la interfaz de usuario estará siempre actualizada</w:t>
            </w:r>
            <w:r w:rsidR="007A23D4" w:rsidRPr="00D147C5">
              <w:rPr>
                <w:rFonts w:ascii="Arial" w:hAnsi="Arial"/>
              </w:rPr>
              <w:t xml:space="preserve"> </w:t>
            </w:r>
            <w:sdt>
              <w:sdtPr>
                <w:rPr>
                  <w:rFonts w:ascii="Arial" w:hAnsi="Arial"/>
                </w:rPr>
                <w:id w:val="-478921461"/>
                <w:citation/>
              </w:sdtPr>
              <w:sdtEndPr/>
              <w:sdtContent>
                <w:r w:rsidR="007A23D4" w:rsidRPr="00C13783">
                  <w:rPr>
                    <w:rFonts w:ascii="Arial" w:hAnsi="Arial"/>
                  </w:rPr>
                  <w:fldChar w:fldCharType="begin"/>
                </w:r>
                <w:r w:rsidR="007A23D4" w:rsidRPr="00D147C5">
                  <w:rPr>
                    <w:rFonts w:ascii="Arial" w:hAnsi="Arial"/>
                  </w:rPr>
                  <w:instrText xml:space="preserve"> CITATION Ver211 \l 8192 </w:instrText>
                </w:r>
                <w:r w:rsidR="007A23D4" w:rsidRPr="00C13783">
                  <w:rPr>
                    <w:rFonts w:ascii="Arial" w:hAnsi="Arial"/>
                  </w:rPr>
                  <w:fldChar w:fldCharType="separate"/>
                </w:r>
                <w:r w:rsidR="00E17FA3" w:rsidRPr="00D147C5">
                  <w:rPr>
                    <w:rFonts w:ascii="Arial" w:hAnsi="Arial"/>
                    <w:noProof/>
                  </w:rPr>
                  <w:t>[18]</w:t>
                </w:r>
                <w:r w:rsidR="007A23D4" w:rsidRPr="00C13783">
                  <w:rPr>
                    <w:rFonts w:ascii="Arial" w:hAnsi="Arial"/>
                  </w:rPr>
                  <w:fldChar w:fldCharType="end"/>
                </w:r>
              </w:sdtContent>
            </w:sdt>
            <w:r w:rsidRPr="00D147C5">
              <w:rPr>
                <w:rFonts w:ascii="Arial" w:hAnsi="Arial"/>
                <w:lang w:val="es-EC"/>
              </w:rPr>
              <w:t>.</w:t>
            </w:r>
          </w:p>
        </w:tc>
      </w:tr>
      <w:tr w:rsidR="00613DA7" w:rsidRPr="00D147C5" w14:paraId="3C9817E9" w14:textId="77777777" w:rsidTr="000E7432">
        <w:trPr>
          <w:trHeight w:val="603"/>
        </w:trPr>
        <w:tc>
          <w:tcPr>
            <w:tcW w:w="2405" w:type="dxa"/>
          </w:tcPr>
          <w:p w14:paraId="0A57C33F" w14:textId="77777777" w:rsidR="001D2834" w:rsidRPr="00D147C5" w:rsidRDefault="001D2834" w:rsidP="001D2834">
            <w:pPr>
              <w:pStyle w:val="Sinespaciado"/>
              <w:jc w:val="center"/>
              <w:rPr>
                <w:rFonts w:ascii="Arial" w:hAnsi="Arial"/>
                <w:lang w:val="es-EC"/>
              </w:rPr>
            </w:pPr>
          </w:p>
          <w:p w14:paraId="22379224" w14:textId="77777777" w:rsidR="001D2834" w:rsidRPr="00D147C5" w:rsidRDefault="001D2834" w:rsidP="001D2834">
            <w:pPr>
              <w:pStyle w:val="Sinespaciado"/>
              <w:jc w:val="center"/>
              <w:rPr>
                <w:rFonts w:ascii="Arial" w:hAnsi="Arial"/>
                <w:lang w:val="es-EC"/>
              </w:rPr>
            </w:pPr>
          </w:p>
          <w:p w14:paraId="74E6B9C7" w14:textId="77777777" w:rsidR="001D2834" w:rsidRPr="00D147C5" w:rsidRDefault="001D2834" w:rsidP="001D2834">
            <w:pPr>
              <w:pStyle w:val="Sinespaciado"/>
              <w:jc w:val="center"/>
              <w:rPr>
                <w:rFonts w:ascii="Arial" w:hAnsi="Arial"/>
                <w:lang w:val="es-EC"/>
              </w:rPr>
            </w:pPr>
          </w:p>
          <w:p w14:paraId="6357ED60" w14:textId="48EE3151" w:rsidR="0021098E" w:rsidRPr="00C13783" w:rsidRDefault="0021098E" w:rsidP="00C13783">
            <w:pPr>
              <w:pStyle w:val="Sinespaciado"/>
              <w:jc w:val="center"/>
              <w:rPr>
                <w:rFonts w:ascii="Arial" w:hAnsi="Arial"/>
                <w:b/>
                <w:bCs/>
                <w:lang w:val="es-EC"/>
              </w:rPr>
            </w:pPr>
            <w:r w:rsidRPr="00C13783">
              <w:rPr>
                <w:rFonts w:ascii="Arial" w:hAnsi="Arial"/>
                <w:b/>
                <w:bCs/>
              </w:rPr>
              <w:t>Laravel</w:t>
            </w:r>
          </w:p>
        </w:tc>
        <w:tc>
          <w:tcPr>
            <w:tcW w:w="5999" w:type="dxa"/>
          </w:tcPr>
          <w:p w14:paraId="3F3A59E9" w14:textId="2290ED72" w:rsidR="0021098E" w:rsidRPr="00D147C5" w:rsidRDefault="0021098E" w:rsidP="00C13783">
            <w:pPr>
              <w:pStyle w:val="Sinespaciado"/>
              <w:jc w:val="both"/>
              <w:rPr>
                <w:rFonts w:ascii="Arial" w:hAnsi="Arial"/>
                <w:lang w:val="es-EC"/>
              </w:rPr>
            </w:pPr>
            <w:r w:rsidRPr="00D147C5">
              <w:rPr>
                <w:rFonts w:ascii="Arial" w:hAnsi="Arial"/>
                <w:lang w:val="es-EC"/>
              </w:rPr>
              <w:t xml:space="preserve">Se utilizó esta herramienta por el motivo de que provee varias herramientas que aportan en el desarrollo, enfocándose en mejorar productividad y ahorrar tiempo al programar, además este </w:t>
            </w:r>
            <w:r w:rsidRPr="00C13783">
              <w:rPr>
                <w:rFonts w:ascii="Arial" w:hAnsi="Arial"/>
                <w:i/>
                <w:iCs/>
              </w:rPr>
              <w:t>framework</w:t>
            </w:r>
            <w:r w:rsidRPr="00D147C5">
              <w:rPr>
                <w:rFonts w:ascii="Arial" w:hAnsi="Arial"/>
                <w:lang w:val="es-EC"/>
              </w:rPr>
              <w:t xml:space="preserve"> toma varias librerías y las abstrae para que sean </w:t>
            </w:r>
            <w:r w:rsidR="00957685">
              <w:rPr>
                <w:rFonts w:ascii="Arial" w:hAnsi="Arial"/>
                <w:lang w:val="es-EC"/>
              </w:rPr>
              <w:t>más</w:t>
            </w:r>
            <w:r w:rsidRPr="00D147C5">
              <w:rPr>
                <w:rFonts w:ascii="Arial" w:hAnsi="Arial"/>
              </w:rPr>
              <w:t xml:space="preserve"> fáciles de usar, finalmente se puede realizar una configuración bastante rápida para conectar a la base de datos, creación de la API a través de los métodos mágicos</w:t>
            </w:r>
            <w:sdt>
              <w:sdtPr>
                <w:rPr>
                  <w:rFonts w:ascii="Arial" w:hAnsi="Arial"/>
                </w:rPr>
                <w:id w:val="2069756569"/>
                <w:citation/>
              </w:sdtPr>
              <w:sdtEndPr/>
              <w:sdtContent>
                <w:r w:rsidR="00676B7E" w:rsidRPr="00C13783">
                  <w:rPr>
                    <w:rFonts w:ascii="Arial" w:hAnsi="Arial"/>
                  </w:rPr>
                  <w:fldChar w:fldCharType="begin"/>
                </w:r>
                <w:r w:rsidR="00676B7E" w:rsidRPr="00D147C5">
                  <w:rPr>
                    <w:rFonts w:ascii="Arial" w:hAnsi="Arial"/>
                  </w:rPr>
                  <w:instrText xml:space="preserve"> CITATION Lar211 \l 8192 </w:instrText>
                </w:r>
                <w:r w:rsidR="00676B7E" w:rsidRPr="00C13783">
                  <w:rPr>
                    <w:rFonts w:ascii="Arial" w:hAnsi="Arial"/>
                  </w:rPr>
                  <w:fldChar w:fldCharType="separate"/>
                </w:r>
                <w:r w:rsidR="00E17FA3" w:rsidRPr="00D147C5">
                  <w:rPr>
                    <w:rFonts w:ascii="Arial" w:hAnsi="Arial"/>
                    <w:noProof/>
                  </w:rPr>
                  <w:t xml:space="preserve"> [19]</w:t>
                </w:r>
                <w:r w:rsidR="00676B7E" w:rsidRPr="00C13783">
                  <w:rPr>
                    <w:rFonts w:ascii="Arial" w:hAnsi="Arial"/>
                  </w:rPr>
                  <w:fldChar w:fldCharType="end"/>
                </w:r>
              </w:sdtContent>
            </w:sdt>
            <w:r w:rsidRPr="00D147C5">
              <w:rPr>
                <w:rFonts w:ascii="Arial" w:hAnsi="Arial"/>
                <w:lang w:val="es-EC"/>
              </w:rPr>
              <w:t>.</w:t>
            </w:r>
          </w:p>
        </w:tc>
      </w:tr>
      <w:tr w:rsidR="00613DA7" w:rsidRPr="00D147C5" w14:paraId="2193C50B" w14:textId="77777777" w:rsidTr="000E7432">
        <w:trPr>
          <w:trHeight w:val="603"/>
        </w:trPr>
        <w:tc>
          <w:tcPr>
            <w:tcW w:w="2405" w:type="dxa"/>
          </w:tcPr>
          <w:p w14:paraId="7A969077" w14:textId="77777777" w:rsidR="001D2834" w:rsidRPr="00D147C5" w:rsidRDefault="001D2834" w:rsidP="0021098E">
            <w:pPr>
              <w:pStyle w:val="Sinespaciado"/>
              <w:rPr>
                <w:rFonts w:ascii="Arial" w:hAnsi="Arial"/>
                <w:lang w:val="es-EC"/>
              </w:rPr>
            </w:pPr>
          </w:p>
          <w:p w14:paraId="60F48AF7" w14:textId="77777777" w:rsidR="001D2834" w:rsidRPr="00D147C5" w:rsidRDefault="001D2834" w:rsidP="0021098E">
            <w:pPr>
              <w:pStyle w:val="Sinespaciado"/>
              <w:rPr>
                <w:rFonts w:ascii="Arial" w:hAnsi="Arial"/>
                <w:lang w:val="es-EC"/>
              </w:rPr>
            </w:pPr>
          </w:p>
          <w:p w14:paraId="0404494D" w14:textId="77777777" w:rsidR="001D2834" w:rsidRPr="00D147C5" w:rsidRDefault="001D2834" w:rsidP="001D2834">
            <w:pPr>
              <w:pStyle w:val="Sinespaciado"/>
              <w:jc w:val="center"/>
              <w:rPr>
                <w:rFonts w:ascii="Arial" w:hAnsi="Arial"/>
                <w:lang w:val="es-EC"/>
              </w:rPr>
            </w:pPr>
          </w:p>
          <w:p w14:paraId="7A79E1D4" w14:textId="208406C4" w:rsidR="0021098E" w:rsidRPr="00C13783" w:rsidRDefault="0021098E" w:rsidP="00C13783">
            <w:pPr>
              <w:pStyle w:val="Sinespaciado"/>
              <w:jc w:val="center"/>
              <w:rPr>
                <w:rFonts w:ascii="Arial" w:hAnsi="Arial"/>
                <w:b/>
                <w:bCs/>
                <w:lang w:val="es-EC"/>
              </w:rPr>
            </w:pPr>
            <w:r w:rsidRPr="00C13783">
              <w:rPr>
                <w:rFonts w:ascii="Arial" w:hAnsi="Arial"/>
                <w:b/>
                <w:bCs/>
              </w:rPr>
              <w:t>Heroku</w:t>
            </w:r>
          </w:p>
        </w:tc>
        <w:tc>
          <w:tcPr>
            <w:tcW w:w="5999" w:type="dxa"/>
          </w:tcPr>
          <w:p w14:paraId="30D97615" w14:textId="56D9F73C" w:rsidR="0021098E" w:rsidRPr="00D147C5" w:rsidRDefault="0021098E" w:rsidP="00C13783">
            <w:pPr>
              <w:pStyle w:val="Sinespaciado"/>
              <w:jc w:val="both"/>
              <w:rPr>
                <w:rFonts w:ascii="Arial" w:hAnsi="Arial"/>
                <w:lang w:val="es-EC"/>
              </w:rPr>
            </w:pPr>
            <w:r w:rsidRPr="00D147C5">
              <w:rPr>
                <w:rFonts w:ascii="Arial" w:hAnsi="Arial"/>
                <w:lang w:val="es-EC"/>
              </w:rPr>
              <w:t xml:space="preserve">Se utilizó esta plataforma ya que permite alojar la lógica de una aplicación trabajando como una </w:t>
            </w:r>
            <w:r w:rsidRPr="00C13783">
              <w:rPr>
                <w:rFonts w:ascii="Arial" w:hAnsi="Arial"/>
                <w:i/>
                <w:iCs/>
              </w:rPr>
              <w:t xml:space="preserve">PaaS </w:t>
            </w:r>
            <w:r w:rsidRPr="00D147C5">
              <w:rPr>
                <w:rFonts w:ascii="Arial" w:hAnsi="Arial"/>
                <w:lang w:val="es-EC"/>
              </w:rPr>
              <w:t>que está basada en contenedores, además es bastante simple desplegar la lógica de la aplicación con simples comandos que su página mismo proporciona, por último, esta plataforma permite su</w:t>
            </w:r>
            <w:r w:rsidRPr="00D147C5">
              <w:rPr>
                <w:rFonts w:ascii="Arial" w:hAnsi="Arial"/>
              </w:rPr>
              <w:t>bir un número determinado de aplicaciones de manera gratuita</w:t>
            </w:r>
            <w:sdt>
              <w:sdtPr>
                <w:rPr>
                  <w:rFonts w:ascii="Arial" w:hAnsi="Arial"/>
                </w:rPr>
                <w:id w:val="1331102826"/>
                <w:citation/>
              </w:sdtPr>
              <w:sdtEndPr/>
              <w:sdtContent>
                <w:r w:rsidR="00FC1153" w:rsidRPr="00C13783">
                  <w:rPr>
                    <w:rFonts w:ascii="Arial" w:hAnsi="Arial"/>
                  </w:rPr>
                  <w:fldChar w:fldCharType="begin"/>
                </w:r>
                <w:r w:rsidR="00FC1153" w:rsidRPr="00D147C5">
                  <w:rPr>
                    <w:rFonts w:ascii="Arial" w:hAnsi="Arial"/>
                  </w:rPr>
                  <w:instrText xml:space="preserve"> CITATION ric17 \l 8192 </w:instrText>
                </w:r>
                <w:r w:rsidR="00FC1153" w:rsidRPr="00C13783">
                  <w:rPr>
                    <w:rFonts w:ascii="Arial" w:hAnsi="Arial"/>
                  </w:rPr>
                  <w:fldChar w:fldCharType="separate"/>
                </w:r>
                <w:r w:rsidR="00E17FA3" w:rsidRPr="00D147C5">
                  <w:rPr>
                    <w:rFonts w:ascii="Arial" w:hAnsi="Arial"/>
                    <w:noProof/>
                  </w:rPr>
                  <w:t xml:space="preserve"> [20]</w:t>
                </w:r>
                <w:r w:rsidR="00FC1153" w:rsidRPr="00C13783">
                  <w:rPr>
                    <w:rFonts w:ascii="Arial" w:hAnsi="Arial"/>
                  </w:rPr>
                  <w:fldChar w:fldCharType="end"/>
                </w:r>
              </w:sdtContent>
            </w:sdt>
            <w:r w:rsidRPr="00D147C5">
              <w:rPr>
                <w:rFonts w:ascii="Arial" w:hAnsi="Arial"/>
                <w:lang w:val="es-EC"/>
              </w:rPr>
              <w:t>.</w:t>
            </w:r>
          </w:p>
        </w:tc>
      </w:tr>
      <w:tr w:rsidR="00613DA7" w:rsidRPr="00D147C5" w14:paraId="4F2C7FAA" w14:textId="77777777" w:rsidTr="000E7432">
        <w:trPr>
          <w:trHeight w:val="603"/>
        </w:trPr>
        <w:tc>
          <w:tcPr>
            <w:tcW w:w="2405" w:type="dxa"/>
          </w:tcPr>
          <w:p w14:paraId="525F5CEB" w14:textId="77777777" w:rsidR="001D2834" w:rsidRPr="00D147C5" w:rsidRDefault="001D2834">
            <w:pPr>
              <w:pStyle w:val="Sinespaciado"/>
              <w:jc w:val="center"/>
              <w:rPr>
                <w:rFonts w:ascii="Arial" w:hAnsi="Arial"/>
                <w:lang w:val="es-EC"/>
              </w:rPr>
            </w:pPr>
          </w:p>
          <w:p w14:paraId="54D3DE30" w14:textId="77777777" w:rsidR="001D2834" w:rsidRPr="00D147C5" w:rsidRDefault="001D2834">
            <w:pPr>
              <w:pStyle w:val="Sinespaciado"/>
              <w:jc w:val="center"/>
              <w:rPr>
                <w:rFonts w:ascii="Arial" w:hAnsi="Arial"/>
                <w:lang w:val="es-EC"/>
              </w:rPr>
            </w:pPr>
          </w:p>
          <w:p w14:paraId="07D88200" w14:textId="1D0DEEA9" w:rsidR="0021098E" w:rsidRPr="00C13783" w:rsidRDefault="0021098E" w:rsidP="00C13783">
            <w:pPr>
              <w:pStyle w:val="Sinespaciado"/>
              <w:jc w:val="center"/>
              <w:rPr>
                <w:rFonts w:ascii="Arial" w:hAnsi="Arial"/>
                <w:b/>
                <w:bCs/>
                <w:lang w:val="es-EC"/>
              </w:rPr>
            </w:pPr>
            <w:r w:rsidRPr="00C13783">
              <w:rPr>
                <w:rFonts w:ascii="Arial" w:hAnsi="Arial"/>
                <w:b/>
                <w:bCs/>
              </w:rPr>
              <w:t>MySQL</w:t>
            </w:r>
          </w:p>
        </w:tc>
        <w:tc>
          <w:tcPr>
            <w:tcW w:w="5999" w:type="dxa"/>
          </w:tcPr>
          <w:p w14:paraId="17FFE623" w14:textId="02FD8687" w:rsidR="0021098E" w:rsidRPr="00D147C5" w:rsidRDefault="0021098E" w:rsidP="00C13783">
            <w:pPr>
              <w:pStyle w:val="Sinespaciado"/>
              <w:jc w:val="both"/>
              <w:rPr>
                <w:rFonts w:ascii="Arial" w:hAnsi="Arial"/>
                <w:lang w:val="es-EC"/>
              </w:rPr>
            </w:pPr>
            <w:r w:rsidRPr="00D147C5">
              <w:rPr>
                <w:rFonts w:ascii="Arial" w:hAnsi="Arial"/>
                <w:lang w:val="es-EC"/>
              </w:rPr>
              <w:t>Se utilizó esta base de datos primeramente porque en el desarrollo en local se podía integrar con la herramienta XAMPP fácilmente, además</w:t>
            </w:r>
            <w:r w:rsidR="001A5851" w:rsidRPr="00D147C5">
              <w:rPr>
                <w:rFonts w:ascii="Arial" w:hAnsi="Arial"/>
              </w:rPr>
              <w:t xml:space="preserve"> </w:t>
            </w:r>
            <w:r w:rsidR="005431D0" w:rsidRPr="00D147C5">
              <w:rPr>
                <w:rFonts w:ascii="Arial" w:hAnsi="Arial"/>
              </w:rPr>
              <w:t>asegura un gran desempeño, seguridad</w:t>
            </w:r>
            <w:r w:rsidR="00F46884" w:rsidRPr="00D147C5">
              <w:rPr>
                <w:rFonts w:ascii="Arial" w:hAnsi="Arial"/>
              </w:rPr>
              <w:t xml:space="preserve"> y completo control</w:t>
            </w:r>
            <w:r w:rsidR="001A5851" w:rsidRPr="00D147C5">
              <w:rPr>
                <w:rFonts w:ascii="Arial" w:hAnsi="Arial"/>
              </w:rPr>
              <w:t>, finalmente</w:t>
            </w:r>
            <w:r w:rsidRPr="00D147C5">
              <w:rPr>
                <w:rFonts w:ascii="Arial" w:hAnsi="Arial"/>
              </w:rPr>
              <w:t xml:space="preserve"> es una base de datos que se puede integrar con Laravel el mismo que utiliza el ORM de Eloquent</w:t>
            </w:r>
            <w:sdt>
              <w:sdtPr>
                <w:rPr>
                  <w:rFonts w:ascii="Arial" w:hAnsi="Arial"/>
                </w:rPr>
                <w:id w:val="1835639051"/>
                <w:citation/>
              </w:sdtPr>
              <w:sdtEndPr/>
              <w:sdtContent>
                <w:r w:rsidR="00F46884" w:rsidRPr="00C13783">
                  <w:rPr>
                    <w:rFonts w:ascii="Arial" w:hAnsi="Arial"/>
                  </w:rPr>
                  <w:fldChar w:fldCharType="begin"/>
                </w:r>
                <w:r w:rsidR="00F46884" w:rsidRPr="00D147C5">
                  <w:rPr>
                    <w:rFonts w:ascii="Arial" w:hAnsi="Arial"/>
                  </w:rPr>
                  <w:instrText xml:space="preserve"> CITATION 8Ma16 \l 12298 </w:instrText>
                </w:r>
                <w:r w:rsidR="00F46884" w:rsidRPr="00C13783">
                  <w:rPr>
                    <w:rFonts w:ascii="Arial" w:hAnsi="Arial"/>
                  </w:rPr>
                  <w:fldChar w:fldCharType="separate"/>
                </w:r>
                <w:r w:rsidR="00E17FA3" w:rsidRPr="00D147C5">
                  <w:rPr>
                    <w:rFonts w:ascii="Arial" w:hAnsi="Arial"/>
                    <w:noProof/>
                  </w:rPr>
                  <w:t xml:space="preserve"> [21]</w:t>
                </w:r>
                <w:r w:rsidR="00F46884" w:rsidRPr="00C13783">
                  <w:rPr>
                    <w:rFonts w:ascii="Arial" w:hAnsi="Arial"/>
                  </w:rPr>
                  <w:fldChar w:fldCharType="end"/>
                </w:r>
              </w:sdtContent>
            </w:sdt>
            <w:r w:rsidR="001560F6" w:rsidRPr="00D147C5">
              <w:rPr>
                <w:rFonts w:ascii="Arial" w:hAnsi="Arial"/>
              </w:rPr>
              <w:t>.</w:t>
            </w:r>
          </w:p>
        </w:tc>
      </w:tr>
      <w:tr w:rsidR="00613DA7" w:rsidRPr="00D147C5" w14:paraId="47F8DFE2" w14:textId="77777777" w:rsidTr="000E7432">
        <w:trPr>
          <w:trHeight w:val="603"/>
        </w:trPr>
        <w:tc>
          <w:tcPr>
            <w:tcW w:w="2405" w:type="dxa"/>
          </w:tcPr>
          <w:p w14:paraId="712DB7A6" w14:textId="77777777" w:rsidR="001D2834" w:rsidRPr="00D147C5" w:rsidRDefault="001D2834" w:rsidP="001D2834">
            <w:pPr>
              <w:pStyle w:val="Sinespaciado"/>
              <w:jc w:val="center"/>
              <w:rPr>
                <w:rFonts w:ascii="Arial" w:hAnsi="Arial"/>
                <w:b/>
                <w:bCs/>
                <w:lang w:val="es-EC"/>
              </w:rPr>
            </w:pPr>
          </w:p>
          <w:p w14:paraId="3BACACC9" w14:textId="77777777" w:rsidR="001D2834" w:rsidRPr="00D147C5" w:rsidRDefault="001D2834" w:rsidP="001D2834">
            <w:pPr>
              <w:pStyle w:val="Sinespaciado"/>
              <w:jc w:val="center"/>
              <w:rPr>
                <w:rFonts w:ascii="Arial" w:hAnsi="Arial"/>
                <w:b/>
                <w:bCs/>
                <w:lang w:val="es-EC"/>
              </w:rPr>
            </w:pPr>
          </w:p>
          <w:p w14:paraId="06727C80" w14:textId="01EB51C5" w:rsidR="0021098E" w:rsidRPr="00C13783" w:rsidRDefault="0021098E" w:rsidP="00C13783">
            <w:pPr>
              <w:pStyle w:val="Sinespaciado"/>
              <w:jc w:val="center"/>
              <w:rPr>
                <w:rFonts w:ascii="Arial" w:hAnsi="Arial"/>
                <w:b/>
                <w:bCs/>
                <w:lang w:val="es-EC"/>
              </w:rPr>
            </w:pPr>
            <w:r w:rsidRPr="00C13783">
              <w:rPr>
                <w:rFonts w:ascii="Arial" w:hAnsi="Arial"/>
                <w:b/>
                <w:bCs/>
              </w:rPr>
              <w:t>Alwaysdata</w:t>
            </w:r>
          </w:p>
        </w:tc>
        <w:tc>
          <w:tcPr>
            <w:tcW w:w="5999" w:type="dxa"/>
          </w:tcPr>
          <w:p w14:paraId="711EDC5D" w14:textId="5DD713F9" w:rsidR="0021098E" w:rsidRPr="00E00D0C" w:rsidRDefault="0021098E" w:rsidP="00C13783">
            <w:pPr>
              <w:pStyle w:val="Sinespaciado"/>
              <w:jc w:val="both"/>
              <w:rPr>
                <w:rFonts w:ascii="Arial" w:hAnsi="Arial"/>
              </w:rPr>
            </w:pPr>
            <w:r w:rsidRPr="00D147C5">
              <w:rPr>
                <w:rFonts w:ascii="Arial" w:hAnsi="Arial"/>
                <w:lang w:val="es-EC"/>
              </w:rPr>
              <w:t>Se utilizó esta plataforma ya que permite alojar la base de datos en línea, además que ofrece una alta disponibilidad de los datos a través de una cadena de conexión, por último, posee una interfaz gráfica para visualizar la base de datos</w:t>
            </w:r>
            <w:sdt>
              <w:sdtPr>
                <w:rPr>
                  <w:rFonts w:ascii="Arial" w:hAnsi="Arial"/>
                </w:rPr>
                <w:id w:val="2045096336"/>
                <w:citation/>
              </w:sdtPr>
              <w:sdtEndPr/>
              <w:sdtContent>
                <w:r w:rsidR="00D70446" w:rsidRPr="00C13783">
                  <w:rPr>
                    <w:rFonts w:ascii="Arial" w:hAnsi="Arial"/>
                  </w:rPr>
                  <w:fldChar w:fldCharType="begin"/>
                </w:r>
                <w:r w:rsidR="00D70446" w:rsidRPr="00D147C5">
                  <w:rPr>
                    <w:rFonts w:ascii="Arial" w:hAnsi="Arial"/>
                  </w:rPr>
                  <w:instrText xml:space="preserve"> CITATION alw211 \l 12298 </w:instrText>
                </w:r>
                <w:r w:rsidR="00D70446" w:rsidRPr="00C13783">
                  <w:rPr>
                    <w:rFonts w:ascii="Arial" w:hAnsi="Arial"/>
                  </w:rPr>
                  <w:fldChar w:fldCharType="separate"/>
                </w:r>
                <w:r w:rsidR="00E17FA3" w:rsidRPr="00D147C5">
                  <w:rPr>
                    <w:rFonts w:ascii="Arial" w:hAnsi="Arial"/>
                    <w:noProof/>
                  </w:rPr>
                  <w:t xml:space="preserve"> [22]</w:t>
                </w:r>
                <w:r w:rsidR="00D70446" w:rsidRPr="00C13783">
                  <w:rPr>
                    <w:rFonts w:ascii="Arial" w:hAnsi="Arial"/>
                  </w:rPr>
                  <w:fldChar w:fldCharType="end"/>
                </w:r>
              </w:sdtContent>
            </w:sdt>
            <w:r w:rsidRPr="00D147C5">
              <w:rPr>
                <w:rFonts w:ascii="Arial" w:hAnsi="Arial"/>
                <w:lang w:val="es-EC"/>
              </w:rPr>
              <w:t xml:space="preserve">. </w:t>
            </w:r>
          </w:p>
        </w:tc>
      </w:tr>
    </w:tbl>
    <w:p w14:paraId="37F19C78" w14:textId="77777777" w:rsidR="00E00D0C" w:rsidRDefault="00E00D0C" w:rsidP="00E00D0C">
      <w:bookmarkStart w:id="52" w:name="_Toc55860288"/>
    </w:p>
    <w:p w14:paraId="3A106E06" w14:textId="77777777" w:rsidR="00E00D0C" w:rsidRDefault="00E00D0C" w:rsidP="00E00D0C"/>
    <w:p w14:paraId="52D7CECF" w14:textId="77777777" w:rsidR="00E00D0C" w:rsidRDefault="00E00D0C" w:rsidP="00E00D0C"/>
    <w:p w14:paraId="0EE3E3B2" w14:textId="77777777" w:rsidR="00E00D0C" w:rsidRDefault="00E00D0C" w:rsidP="00E00D0C"/>
    <w:p w14:paraId="1C46FBB6" w14:textId="77777777" w:rsidR="00E00D0C" w:rsidRDefault="00E00D0C" w:rsidP="00E00D0C"/>
    <w:p w14:paraId="49276FB1" w14:textId="77777777" w:rsidR="00E00D0C" w:rsidRPr="00E00D0C" w:rsidRDefault="00E00D0C" w:rsidP="00E00D0C"/>
    <w:p w14:paraId="7CD41F90" w14:textId="07AC765E" w:rsidR="00E05EC6" w:rsidRPr="00C13783" w:rsidRDefault="00D70702" w:rsidP="006B2A82">
      <w:pPr>
        <w:pStyle w:val="Ttulo1"/>
        <w:rPr>
          <w:color w:val="auto"/>
        </w:rPr>
      </w:pPr>
      <w:bookmarkStart w:id="53" w:name="_Toc90887054"/>
      <w:r w:rsidRPr="00C13783">
        <w:rPr>
          <w:color w:val="auto"/>
        </w:rPr>
        <w:lastRenderedPageBreak/>
        <w:t>Resultados y Discusión</w:t>
      </w:r>
      <w:bookmarkEnd w:id="52"/>
      <w:bookmarkEnd w:id="53"/>
    </w:p>
    <w:p w14:paraId="1DD79D88" w14:textId="25137426" w:rsidR="00917BA6" w:rsidRPr="00D147C5" w:rsidRDefault="00917BA6" w:rsidP="00917BA6">
      <w:r w:rsidRPr="00D147C5">
        <w:t xml:space="preserve">Como resultado se ha obtenido </w:t>
      </w:r>
      <w:r w:rsidR="00891782" w:rsidRPr="00D147C5">
        <w:t>un sistema web</w:t>
      </w:r>
      <w:r w:rsidR="008C6CD8" w:rsidRPr="00D147C5">
        <w:t xml:space="preserve"> </w:t>
      </w:r>
      <w:r w:rsidR="002C4F0C" w:rsidRPr="00D147C5">
        <w:t xml:space="preserve">que utiliza </w:t>
      </w:r>
      <w:r w:rsidR="002C4F0C" w:rsidRPr="00C13783">
        <w:rPr>
          <w:i/>
          <w:iCs/>
        </w:rPr>
        <w:t>JWT</w:t>
      </w:r>
      <w:r w:rsidR="002C4F0C" w:rsidRPr="00D147C5">
        <w:t xml:space="preserve"> (</w:t>
      </w:r>
      <w:r w:rsidR="002C4F0C" w:rsidRPr="00C13783">
        <w:rPr>
          <w:i/>
          <w:iCs/>
        </w:rPr>
        <w:t>Json Web Token</w:t>
      </w:r>
      <w:r w:rsidR="002C4F0C" w:rsidRPr="00D147C5">
        <w:t xml:space="preserve">) para autenticar a los usuarios, </w:t>
      </w:r>
      <w:r w:rsidR="00CA6834" w:rsidRPr="00D147C5">
        <w:t>diferenciándolos por su rol correspondiente</w:t>
      </w:r>
      <w:r w:rsidR="008C61DB" w:rsidRPr="00D147C5">
        <w:t>, esto permite mostrar una interfaz diferente a cada usuario</w:t>
      </w:r>
      <w:r w:rsidR="004C1D35" w:rsidRPr="00D147C5">
        <w:t xml:space="preserve"> dependiendo de su rol. </w:t>
      </w:r>
      <w:r w:rsidR="003455CF" w:rsidRPr="00D147C5">
        <w:t xml:space="preserve">A su vez se utilizan políticas basadas en los roles de los usuarios </w:t>
      </w:r>
      <w:r w:rsidR="004C10BD" w:rsidRPr="00D147C5">
        <w:t xml:space="preserve">por lo que se restringe la información </w:t>
      </w:r>
      <w:r w:rsidR="00AF785E" w:rsidRPr="00D147C5">
        <w:t xml:space="preserve">a la que puede acceder un usuario u otro dependiendo de su rol y de su </w:t>
      </w:r>
      <w:r w:rsidR="00102B94" w:rsidRPr="00D147C5">
        <w:t>identificador</w:t>
      </w:r>
      <w:r w:rsidR="00AF785E" w:rsidRPr="00D147C5">
        <w:t xml:space="preserve"> de usuario.</w:t>
      </w:r>
      <w:r w:rsidR="0003136D" w:rsidRPr="00D147C5">
        <w:t xml:space="preserve"> El estudiante posee tres vistas sencillas</w:t>
      </w:r>
      <w:r w:rsidR="00BD3574" w:rsidRPr="00D147C5">
        <w:t xml:space="preserve"> que son:</w:t>
      </w:r>
    </w:p>
    <w:p w14:paraId="32914B1A" w14:textId="41733E55" w:rsidR="00BD3574" w:rsidRPr="00D147C5" w:rsidRDefault="009B322E" w:rsidP="00CA1D52">
      <w:pPr>
        <w:pStyle w:val="Prrafodelista"/>
        <w:numPr>
          <w:ilvl w:val="0"/>
          <w:numId w:val="7"/>
        </w:numPr>
      </w:pPr>
      <w:r w:rsidRPr="00D147C5">
        <w:t>El perfil:</w:t>
      </w:r>
      <w:r w:rsidR="006C083E" w:rsidRPr="00D147C5">
        <w:t xml:space="preserve"> </w:t>
      </w:r>
      <w:r w:rsidR="00925DA3" w:rsidRPr="00D147C5">
        <w:t>D</w:t>
      </w:r>
      <w:r w:rsidR="006C083E" w:rsidRPr="00D147C5">
        <w:t xml:space="preserve">onde podrá visualizar sus datos personales como su nombre, </w:t>
      </w:r>
      <w:r w:rsidR="00A25ABE" w:rsidRPr="00D147C5">
        <w:t>la carrera a la que pertenece y las materias en las cuales se encuentra inscrito</w:t>
      </w:r>
      <w:r w:rsidR="0007085E" w:rsidRPr="00D147C5">
        <w:t>.</w:t>
      </w:r>
    </w:p>
    <w:p w14:paraId="106927C9" w14:textId="3184F6CD" w:rsidR="0007085E" w:rsidRPr="00D147C5" w:rsidRDefault="007E7D2F" w:rsidP="00CA1D52">
      <w:pPr>
        <w:pStyle w:val="Prrafodelista"/>
        <w:numPr>
          <w:ilvl w:val="0"/>
          <w:numId w:val="7"/>
        </w:numPr>
      </w:pPr>
      <w:r w:rsidRPr="00D147C5">
        <w:t xml:space="preserve">Encuestas: </w:t>
      </w:r>
      <w:r w:rsidR="00925DA3" w:rsidRPr="00D147C5">
        <w:t>D</w:t>
      </w:r>
      <w:r w:rsidRPr="00D147C5">
        <w:t xml:space="preserve">onde podrá visualizar las encuestas pendientes </w:t>
      </w:r>
      <w:r w:rsidR="0045662F" w:rsidRPr="00D147C5">
        <w:t xml:space="preserve">con su respectivo tema </w:t>
      </w:r>
      <w:r w:rsidR="00190D73" w:rsidRPr="00D147C5">
        <w:t xml:space="preserve">y objetivo, estas encuestas estarán organizadas por materia en un </w:t>
      </w:r>
      <w:r w:rsidR="00A338BB" w:rsidRPr="00D147C5">
        <w:t xml:space="preserve">botón desplegable. Por otro </w:t>
      </w:r>
      <w:r w:rsidR="00925DA3" w:rsidRPr="00D147C5">
        <w:t>lado,</w:t>
      </w:r>
      <w:r w:rsidR="00A338BB" w:rsidRPr="00D147C5">
        <w:t xml:space="preserve"> </w:t>
      </w:r>
      <w:r w:rsidR="006D06A0" w:rsidRPr="00D147C5">
        <w:t xml:space="preserve">también se muestran las encuestas realizadas que de igual forma </w:t>
      </w:r>
      <w:r w:rsidR="006F1D7A" w:rsidRPr="00D147C5">
        <w:t xml:space="preserve">se organizan por </w:t>
      </w:r>
      <w:r w:rsidR="00925DA3" w:rsidRPr="00D147C5">
        <w:t>materia,</w:t>
      </w:r>
      <w:r w:rsidR="006F1D7A" w:rsidRPr="00D147C5">
        <w:t xml:space="preserve"> pero se diferencian en que la información de la encuesta será el tema y la fecha en la que el estudiante respondió la encuesta, esto </w:t>
      </w:r>
      <w:r w:rsidR="001E2596" w:rsidRPr="00D147C5">
        <w:t xml:space="preserve">se lo toma como una evidencia </w:t>
      </w:r>
      <w:r w:rsidR="009A2ECC" w:rsidRPr="00D147C5">
        <w:t xml:space="preserve">de que estudiante si ha </w:t>
      </w:r>
      <w:r w:rsidR="004D3538" w:rsidRPr="00D147C5">
        <w:t>llenado la encuesta.</w:t>
      </w:r>
    </w:p>
    <w:p w14:paraId="5E309CDF" w14:textId="094920F7" w:rsidR="004D3538" w:rsidRPr="00D147C5" w:rsidRDefault="004D3538" w:rsidP="00CA1D52">
      <w:pPr>
        <w:pStyle w:val="Prrafodelista"/>
        <w:numPr>
          <w:ilvl w:val="0"/>
          <w:numId w:val="7"/>
        </w:numPr>
      </w:pPr>
      <w:r w:rsidRPr="00D147C5">
        <w:t xml:space="preserve">Encuesta: Esta </w:t>
      </w:r>
      <w:r w:rsidR="00BD45E2" w:rsidRPr="00D147C5">
        <w:t>visualización se muestra cuando el estudiante selecciona una encuesta para ser respondida</w:t>
      </w:r>
      <w:r w:rsidR="00F93B9A" w:rsidRPr="00D147C5">
        <w:t>, esta visualización posee las 5 preguntas correspondientes y un comentario donde el estudiante puede expresars</w:t>
      </w:r>
      <w:r w:rsidR="001009D4" w:rsidRPr="00D147C5">
        <w:t>e acerca del tema</w:t>
      </w:r>
      <w:r w:rsidR="00E514AE" w:rsidRPr="00D147C5">
        <w:t>.</w:t>
      </w:r>
    </w:p>
    <w:p w14:paraId="2926C36C" w14:textId="7CEE4B3D" w:rsidR="00925DA3" w:rsidRPr="00D147C5" w:rsidRDefault="00925DA3" w:rsidP="00CA1D52">
      <w:pPr>
        <w:pStyle w:val="Prrafodelista"/>
        <w:numPr>
          <w:ilvl w:val="0"/>
          <w:numId w:val="7"/>
        </w:numPr>
      </w:pPr>
      <w:r w:rsidRPr="00D147C5">
        <w:t xml:space="preserve">Confirmación de envío de encuesta: Esta </w:t>
      </w:r>
      <w:r w:rsidR="0028190F" w:rsidRPr="00D147C5">
        <w:t xml:space="preserve">visualización aparece cuando se verifica que la encuesta se ha </w:t>
      </w:r>
      <w:r w:rsidR="007F62D5" w:rsidRPr="00D147C5">
        <w:t>cargado correctamente a la base de datos y posee un mensaje para motivar al estudiante a que continúe proporcionando su retroalimentación para que exista un mejoramiento continuo.</w:t>
      </w:r>
    </w:p>
    <w:p w14:paraId="243AB84B" w14:textId="48A72274" w:rsidR="001422C9" w:rsidRPr="00C13783" w:rsidRDefault="001422C9" w:rsidP="4DFA1480">
      <w:pPr>
        <w:spacing w:after="0" w:line="259" w:lineRule="auto"/>
        <w:rPr>
          <w:rFonts w:eastAsia="Calibri" w:cs="Arial"/>
        </w:rPr>
      </w:pPr>
    </w:p>
    <w:p w14:paraId="25DE8CBD" w14:textId="392E4061" w:rsidR="5C83130A" w:rsidRPr="00C13783" w:rsidRDefault="1C89A702" w:rsidP="00C13783">
      <w:pPr>
        <w:pStyle w:val="Ttulo2"/>
        <w:spacing w:after="0" w:line="259" w:lineRule="auto"/>
        <w:ind w:left="720" w:hanging="720"/>
        <w:rPr>
          <w:rFonts w:eastAsia="Calibri" w:cs="Arial"/>
        </w:rPr>
      </w:pPr>
      <w:bookmarkStart w:id="54" w:name="_Toc90887055"/>
      <w:r w:rsidRPr="00E813C8">
        <w:rPr>
          <w:i/>
          <w:iCs/>
        </w:rPr>
        <w:t>Sprint</w:t>
      </w:r>
      <w:r w:rsidRPr="00D147C5">
        <w:t xml:space="preserve"> 0. Configuraciones iniciales</w:t>
      </w:r>
      <w:bookmarkEnd w:id="54"/>
    </w:p>
    <w:p w14:paraId="0C383AE2" w14:textId="64C55475" w:rsidR="1C89A702" w:rsidRPr="00D147C5" w:rsidRDefault="00175F96" w:rsidP="469C3A0D">
      <w:r>
        <w:rPr>
          <w:rFonts w:eastAsia="Arial" w:cs="Arial"/>
        </w:rPr>
        <w:t xml:space="preserve">Basándose en la organización del </w:t>
      </w:r>
      <w:r w:rsidRPr="00C13783">
        <w:rPr>
          <w:rFonts w:eastAsia="Arial" w:cs="Arial"/>
          <w:i/>
          <w:iCs/>
        </w:rPr>
        <w:t>Sprin</w:t>
      </w:r>
      <w:r>
        <w:rPr>
          <w:rFonts w:eastAsia="Arial" w:cs="Arial"/>
          <w:i/>
          <w:iCs/>
        </w:rPr>
        <w:t>t</w:t>
      </w:r>
      <w:r w:rsidRPr="00C13783">
        <w:rPr>
          <w:rFonts w:eastAsia="Arial" w:cs="Arial"/>
          <w:i/>
          <w:iCs/>
        </w:rPr>
        <w:t xml:space="preserve"> Backlog</w:t>
      </w:r>
      <w:r w:rsidR="00D33FC2">
        <w:rPr>
          <w:rFonts w:eastAsia="Arial" w:cs="Arial"/>
        </w:rPr>
        <w:t xml:space="preserve">, en este </w:t>
      </w:r>
      <w:r w:rsidR="00B85573" w:rsidRPr="00E813C8">
        <w:rPr>
          <w:rFonts w:eastAsia="Arial" w:cs="Arial"/>
          <w:i/>
          <w:iCs/>
        </w:rPr>
        <w:t>Sprint</w:t>
      </w:r>
      <w:r w:rsidR="00B85573">
        <w:rPr>
          <w:rFonts w:eastAsia="Arial" w:cs="Arial"/>
        </w:rPr>
        <w:t xml:space="preserve"> 0 contiene las tareas básicas para las configuraciones iniciales del proyecto, así como el entorno de desarrollo </w:t>
      </w:r>
      <w:r w:rsidR="006D3429">
        <w:rPr>
          <w:rFonts w:eastAsia="Arial" w:cs="Arial"/>
        </w:rPr>
        <w:t>para poder realizar el desarrollo de las funcionalidades</w:t>
      </w:r>
      <w:bookmarkStart w:id="55" w:name="_Hlk81343100"/>
      <w:r w:rsidR="006D3429">
        <w:t xml:space="preserve">. </w:t>
      </w:r>
      <w:bookmarkEnd w:id="55"/>
      <w:r w:rsidR="1C89A702" w:rsidRPr="00C13783">
        <w:rPr>
          <w:rFonts w:eastAsia="Arial" w:cs="Arial"/>
        </w:rPr>
        <w:t xml:space="preserve">Para ese primer </w:t>
      </w:r>
      <w:r w:rsidR="1C89A702" w:rsidRPr="00C13783">
        <w:rPr>
          <w:rFonts w:eastAsia="Arial" w:cs="Arial"/>
          <w:i/>
          <w:iCs/>
        </w:rPr>
        <w:t>Sprint</w:t>
      </w:r>
      <w:r w:rsidR="1C89A702" w:rsidRPr="00C13783">
        <w:rPr>
          <w:rFonts w:eastAsia="Arial" w:cs="Arial"/>
        </w:rPr>
        <w:t xml:space="preserve"> se realizaron las siguientes tareas:</w:t>
      </w:r>
    </w:p>
    <w:p w14:paraId="55E4904C" w14:textId="6251F0D7" w:rsidR="1C89A702" w:rsidRPr="00C13783" w:rsidRDefault="1C89A702" w:rsidP="00C13783">
      <w:pPr>
        <w:rPr>
          <w:rFonts w:asciiTheme="minorHAnsi" w:eastAsiaTheme="minorEastAsia" w:hAnsiTheme="minorHAnsi"/>
          <w:b/>
          <w:bCs/>
        </w:rPr>
      </w:pPr>
      <w:r w:rsidRPr="00C13783">
        <w:rPr>
          <w:rFonts w:eastAsia="Arial" w:cs="Arial"/>
          <w:b/>
          <w:bCs/>
        </w:rPr>
        <w:t xml:space="preserve">Creación de </w:t>
      </w:r>
      <w:r w:rsidRPr="00C13783">
        <w:rPr>
          <w:rFonts w:eastAsia="Arial" w:cs="Arial"/>
          <w:b/>
          <w:bCs/>
          <w:i/>
          <w:iCs/>
        </w:rPr>
        <w:t>mockups</w:t>
      </w:r>
      <w:r w:rsidRPr="00C13783">
        <w:rPr>
          <w:rFonts w:eastAsia="Arial" w:cs="Arial"/>
          <w:b/>
          <w:bCs/>
        </w:rPr>
        <w:t>.</w:t>
      </w:r>
    </w:p>
    <w:p w14:paraId="5D2C31EE" w14:textId="1436120D" w:rsidR="00F265B4" w:rsidRPr="00C13783" w:rsidRDefault="00DD711D" w:rsidP="00C13783">
      <w:pPr>
        <w:rPr>
          <w:rFonts w:eastAsiaTheme="minorEastAsia" w:cs="Arial"/>
        </w:rPr>
      </w:pPr>
      <w:r>
        <w:rPr>
          <w:rFonts w:eastAsiaTheme="minorEastAsia" w:cs="Arial"/>
        </w:rPr>
        <w:t xml:space="preserve">Se </w:t>
      </w:r>
      <w:r w:rsidR="002C6DDE">
        <w:rPr>
          <w:rFonts w:eastAsiaTheme="minorEastAsia" w:cs="Arial"/>
        </w:rPr>
        <w:t xml:space="preserve">realizó </w:t>
      </w:r>
      <w:r w:rsidR="002C6DDE" w:rsidRPr="00C13783">
        <w:rPr>
          <w:rFonts w:eastAsiaTheme="minorEastAsia" w:cs="Arial"/>
        </w:rPr>
        <w:t>el</w:t>
      </w:r>
      <w:r w:rsidR="00D76894" w:rsidRPr="00D147C5">
        <w:rPr>
          <w:rFonts w:eastAsiaTheme="minorEastAsia" w:cs="Arial"/>
        </w:rPr>
        <w:t xml:space="preserve"> diseño de todas las pantallas con </w:t>
      </w:r>
      <w:r w:rsidR="00E46342" w:rsidRPr="00C13783">
        <w:rPr>
          <w:rFonts w:eastAsiaTheme="minorEastAsia" w:cs="Arial"/>
        </w:rPr>
        <w:t>Figma</w:t>
      </w:r>
      <w:r w:rsidR="00D76894" w:rsidRPr="00D147C5">
        <w:rPr>
          <w:rFonts w:eastAsiaTheme="minorEastAsia" w:cs="Arial"/>
        </w:rPr>
        <w:t>:</w:t>
      </w:r>
    </w:p>
    <w:p w14:paraId="1176C4E6" w14:textId="63D9D3E9" w:rsidR="00D76894" w:rsidRPr="00D147C5" w:rsidRDefault="004A5B64" w:rsidP="00D76894">
      <w:pPr>
        <w:pStyle w:val="Prrafodelista"/>
        <w:numPr>
          <w:ilvl w:val="0"/>
          <w:numId w:val="20"/>
        </w:numPr>
        <w:rPr>
          <w:rFonts w:eastAsiaTheme="minorEastAsia" w:cs="Arial"/>
        </w:rPr>
      </w:pPr>
      <w:r w:rsidRPr="00D147C5">
        <w:rPr>
          <w:rFonts w:eastAsiaTheme="minorEastAsia" w:cs="Arial"/>
        </w:rPr>
        <w:t xml:space="preserve">La </w:t>
      </w:r>
      <w:r w:rsidR="00485B18">
        <w:rPr>
          <w:rFonts w:eastAsiaTheme="minorEastAsia" w:cs="Arial"/>
        </w:rPr>
        <w:fldChar w:fldCharType="begin"/>
      </w:r>
      <w:r w:rsidR="00485B18">
        <w:rPr>
          <w:rFonts w:eastAsiaTheme="minorEastAsia" w:cs="Arial"/>
        </w:rPr>
        <w:instrText xml:space="preserve"> REF _Ref90558759 \h </w:instrText>
      </w:r>
      <w:r w:rsidR="00485B18">
        <w:rPr>
          <w:rFonts w:eastAsiaTheme="minorEastAsia" w:cs="Arial"/>
        </w:rPr>
      </w:r>
      <w:r w:rsidR="00485B18">
        <w:rPr>
          <w:rFonts w:eastAsiaTheme="minorEastAsia" w:cs="Arial"/>
        </w:rPr>
        <w:fldChar w:fldCharType="separate"/>
      </w:r>
      <w:r w:rsidR="002701FF" w:rsidRPr="00DF6123">
        <w:rPr>
          <w:b/>
          <w:bCs/>
        </w:rPr>
        <w:t xml:space="preserve">Fig. </w:t>
      </w:r>
      <w:r w:rsidR="002701FF">
        <w:rPr>
          <w:b/>
          <w:bCs/>
          <w:noProof/>
        </w:rPr>
        <w:t>3</w:t>
      </w:r>
      <w:r w:rsidR="00485B18">
        <w:rPr>
          <w:rFonts w:eastAsiaTheme="minorEastAsia" w:cs="Arial"/>
        </w:rPr>
        <w:fldChar w:fldCharType="end"/>
      </w:r>
      <w:r w:rsidR="00F62580">
        <w:rPr>
          <w:rFonts w:eastAsiaTheme="minorEastAsia" w:cs="Arial"/>
        </w:rPr>
        <w:t xml:space="preserve"> </w:t>
      </w:r>
      <w:r w:rsidRPr="00D147C5">
        <w:rPr>
          <w:rFonts w:eastAsiaTheme="minorEastAsia" w:cs="Arial"/>
        </w:rPr>
        <w:t>muestra el mockup de la p</w:t>
      </w:r>
      <w:r w:rsidR="00D76894" w:rsidRPr="00D147C5">
        <w:rPr>
          <w:rFonts w:eastAsiaTheme="minorEastAsia" w:cs="Arial"/>
        </w:rPr>
        <w:t xml:space="preserve">antalla de </w:t>
      </w:r>
      <w:r w:rsidR="00C04E28" w:rsidRPr="00D147C5">
        <w:rPr>
          <w:rFonts w:eastAsiaTheme="minorEastAsia" w:cs="Arial"/>
        </w:rPr>
        <w:t xml:space="preserve">módulo de </w:t>
      </w:r>
      <w:r w:rsidR="00D76894" w:rsidRPr="00D147C5">
        <w:rPr>
          <w:rFonts w:eastAsiaTheme="minorEastAsia" w:cs="Arial"/>
        </w:rPr>
        <w:t>inicio de sesión.</w:t>
      </w:r>
    </w:p>
    <w:p w14:paraId="2A7EE10D" w14:textId="77777777" w:rsidR="006B2E31" w:rsidRDefault="00D76894" w:rsidP="00C13783">
      <w:pPr>
        <w:keepNext/>
        <w:spacing w:after="0"/>
        <w:ind w:left="360"/>
      </w:pPr>
      <w:r w:rsidRPr="00D147C5">
        <w:rPr>
          <w:rFonts w:eastAsiaTheme="minorEastAsia" w:cs="Arial"/>
          <w:noProof/>
          <w:lang w:val="es-ES" w:eastAsia="es-ES"/>
        </w:rPr>
        <w:lastRenderedPageBreak/>
        <w:drawing>
          <wp:inline distT="0" distB="0" distL="0" distR="0" wp14:anchorId="12E88039" wp14:editId="6E424D87">
            <wp:extent cx="4863678" cy="3464169"/>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4136" cy="3471618"/>
                    </a:xfrm>
                    <a:prstGeom prst="rect">
                      <a:avLst/>
                    </a:prstGeom>
                  </pic:spPr>
                </pic:pic>
              </a:graphicData>
            </a:graphic>
          </wp:inline>
        </w:drawing>
      </w:r>
    </w:p>
    <w:p w14:paraId="2A16A9C7" w14:textId="589689D1" w:rsidR="00D76894" w:rsidRPr="00BC3761" w:rsidRDefault="006B2E31" w:rsidP="00C13783">
      <w:pPr>
        <w:pStyle w:val="Descripcin"/>
        <w:jc w:val="center"/>
        <w:rPr>
          <w:rFonts w:eastAsiaTheme="minorEastAsia" w:cs="Arial"/>
        </w:rPr>
      </w:pPr>
      <w:bookmarkStart w:id="56" w:name="_Ref90558759"/>
      <w:bookmarkStart w:id="57" w:name="_Ref90558754"/>
      <w:bookmarkStart w:id="58" w:name="_Toc90887072"/>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3</w:t>
      </w:r>
      <w:r w:rsidRPr="00DF6123">
        <w:rPr>
          <w:b/>
          <w:bCs/>
        </w:rPr>
        <w:fldChar w:fldCharType="end"/>
      </w:r>
      <w:bookmarkEnd w:id="56"/>
      <w:r w:rsidR="00DF6123" w:rsidRPr="00DF6123">
        <w:rPr>
          <w:b/>
          <w:bCs/>
        </w:rPr>
        <w:t>:</w:t>
      </w:r>
      <w:r>
        <w:t xml:space="preserve"> </w:t>
      </w:r>
      <w:r w:rsidRPr="00BC3761">
        <w:t>Mockup: Módulo inicio de sesión</w:t>
      </w:r>
      <w:bookmarkEnd w:id="57"/>
      <w:bookmarkEnd w:id="58"/>
    </w:p>
    <w:p w14:paraId="35A28492" w14:textId="2A8D0FCA" w:rsidR="004A5B64" w:rsidRPr="00C13783" w:rsidRDefault="004A5B64" w:rsidP="00C13783">
      <w:pPr>
        <w:pStyle w:val="Prrafodelista"/>
        <w:rPr>
          <w:rFonts w:eastAsiaTheme="minorEastAsia" w:cs="Arial"/>
        </w:rPr>
      </w:pPr>
      <w:r w:rsidRPr="00714A47">
        <w:rPr>
          <w:rFonts w:eastAsiaTheme="minorEastAsia" w:cs="Arial"/>
        </w:rPr>
        <w:t>Dentro de los mockups del módulo de docente</w:t>
      </w:r>
      <w:r w:rsidR="00500893" w:rsidRPr="00C13783">
        <w:rPr>
          <w:rFonts w:eastAsiaTheme="minorEastAsia" w:cs="Arial"/>
        </w:rPr>
        <w:t xml:space="preserve"> y estudiante</w:t>
      </w:r>
      <w:r w:rsidRPr="00714A47">
        <w:rPr>
          <w:rFonts w:eastAsiaTheme="minorEastAsia" w:cs="Arial"/>
        </w:rPr>
        <w:t xml:space="preserve"> </w:t>
      </w:r>
      <w:r w:rsidR="00500893" w:rsidRPr="00C13783">
        <w:rPr>
          <w:rFonts w:eastAsiaTheme="minorEastAsia" w:cs="Arial"/>
        </w:rPr>
        <w:t>se tiene</w:t>
      </w:r>
      <w:r w:rsidRPr="00714A47">
        <w:rPr>
          <w:rFonts w:eastAsiaTheme="minorEastAsia" w:cs="Arial"/>
        </w:rPr>
        <w:t xml:space="preserve"> </w:t>
      </w:r>
      <w:r w:rsidR="00714A47" w:rsidRPr="00C13783">
        <w:rPr>
          <w:rFonts w:eastAsiaTheme="minorEastAsia" w:cs="Arial"/>
        </w:rPr>
        <w:t>su respectivo</w:t>
      </w:r>
      <w:r w:rsidRPr="00714A47">
        <w:rPr>
          <w:rFonts w:eastAsiaTheme="minorEastAsia" w:cs="Arial"/>
        </w:rPr>
        <w:t xml:space="preserve"> perfil de </w:t>
      </w:r>
      <w:r w:rsidR="00235552">
        <w:rPr>
          <w:rFonts w:eastAsiaTheme="minorEastAsia" w:cs="Arial"/>
        </w:rPr>
        <w:t>docente</w:t>
      </w:r>
      <w:r w:rsidRPr="00714A47">
        <w:rPr>
          <w:rFonts w:eastAsiaTheme="minorEastAsia" w:cs="Arial"/>
        </w:rPr>
        <w:t xml:space="preserve"> como se indica en la</w:t>
      </w:r>
      <w:r w:rsidR="00714A47">
        <w:rPr>
          <w:rFonts w:eastAsiaTheme="minorEastAsia" w:cs="Arial"/>
        </w:rPr>
        <w:t xml:space="preserve"> </w:t>
      </w:r>
      <w:r w:rsidR="00714A47">
        <w:rPr>
          <w:rFonts w:eastAsiaTheme="minorEastAsia" w:cs="Arial"/>
        </w:rPr>
        <w:fldChar w:fldCharType="begin"/>
      </w:r>
      <w:r w:rsidR="00714A47">
        <w:rPr>
          <w:rFonts w:eastAsiaTheme="minorEastAsia" w:cs="Arial"/>
        </w:rPr>
        <w:instrText xml:space="preserve"> REF _Ref90559106 \h </w:instrText>
      </w:r>
      <w:r w:rsidR="00714A47">
        <w:rPr>
          <w:rFonts w:eastAsiaTheme="minorEastAsia" w:cs="Arial"/>
        </w:rPr>
      </w:r>
      <w:r w:rsidR="00714A47">
        <w:rPr>
          <w:rFonts w:eastAsiaTheme="minorEastAsia" w:cs="Arial"/>
        </w:rPr>
        <w:fldChar w:fldCharType="separate"/>
      </w:r>
      <w:r w:rsidR="002701FF" w:rsidRPr="00DF6123">
        <w:rPr>
          <w:b/>
          <w:bCs/>
        </w:rPr>
        <w:t xml:space="preserve">Fig. </w:t>
      </w:r>
      <w:r w:rsidR="002701FF">
        <w:rPr>
          <w:b/>
          <w:bCs/>
          <w:noProof/>
        </w:rPr>
        <w:t>4</w:t>
      </w:r>
      <w:r w:rsidR="00714A47">
        <w:rPr>
          <w:rFonts w:eastAsiaTheme="minorEastAsia" w:cs="Arial"/>
        </w:rPr>
        <w:fldChar w:fldCharType="end"/>
      </w:r>
      <w:r w:rsidR="00092085" w:rsidRPr="00714A47">
        <w:rPr>
          <w:rFonts w:eastAsiaTheme="minorEastAsia" w:cs="Arial"/>
        </w:rPr>
        <w:t>.</w:t>
      </w:r>
      <w:r w:rsidR="00676C21" w:rsidRPr="00714A47">
        <w:rPr>
          <w:rFonts w:eastAsiaTheme="minorEastAsia" w:cs="Arial"/>
        </w:rPr>
        <w:t xml:space="preserve"> </w:t>
      </w:r>
    </w:p>
    <w:p w14:paraId="5A2742EE" w14:textId="77777777" w:rsidR="00714A47" w:rsidRDefault="00D76894" w:rsidP="00C13783">
      <w:pPr>
        <w:keepNext/>
        <w:spacing w:after="0"/>
        <w:ind w:left="360"/>
        <w:jc w:val="center"/>
      </w:pPr>
      <w:r>
        <w:rPr>
          <w:noProof/>
          <w:lang w:val="es-ES" w:eastAsia="es-ES"/>
        </w:rPr>
        <w:drawing>
          <wp:inline distT="0" distB="0" distL="0" distR="0" wp14:anchorId="0FDCE9F5" wp14:editId="38A60501">
            <wp:extent cx="4897316" cy="349964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pic:nvPicPr>
                  <pic:blipFill>
                    <a:blip r:embed="rId15">
                      <a:extLst>
                        <a:ext uri="{28A0092B-C50C-407E-A947-70E740481C1C}">
                          <a14:useLocalDpi xmlns:a14="http://schemas.microsoft.com/office/drawing/2010/main" val="0"/>
                        </a:ext>
                      </a:extLst>
                    </a:blip>
                    <a:stretch>
                      <a:fillRect/>
                    </a:stretch>
                  </pic:blipFill>
                  <pic:spPr>
                    <a:xfrm>
                      <a:off x="0" y="0"/>
                      <a:ext cx="4897316" cy="3499646"/>
                    </a:xfrm>
                    <a:prstGeom prst="rect">
                      <a:avLst/>
                    </a:prstGeom>
                  </pic:spPr>
                </pic:pic>
              </a:graphicData>
            </a:graphic>
          </wp:inline>
        </w:drawing>
      </w:r>
    </w:p>
    <w:p w14:paraId="6666CB36" w14:textId="2689A2DF" w:rsidR="00D76894" w:rsidRDefault="00714A47" w:rsidP="00714A47">
      <w:pPr>
        <w:pStyle w:val="Descripcin"/>
        <w:jc w:val="center"/>
      </w:pPr>
      <w:bookmarkStart w:id="59" w:name="_Ref90559106"/>
      <w:bookmarkStart w:id="60" w:name="_Toc90887073"/>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4</w:t>
      </w:r>
      <w:r w:rsidRPr="00DF6123">
        <w:rPr>
          <w:b/>
          <w:bCs/>
        </w:rPr>
        <w:fldChar w:fldCharType="end"/>
      </w:r>
      <w:bookmarkEnd w:id="59"/>
      <w:r w:rsidR="00DF6123" w:rsidRPr="00DF6123">
        <w:rPr>
          <w:b/>
          <w:bCs/>
        </w:rPr>
        <w:t>:</w:t>
      </w:r>
      <w:r>
        <w:t xml:space="preserve"> </w:t>
      </w:r>
      <w:r w:rsidRPr="00D46B1C">
        <w:t>Mockup: Perfil</w:t>
      </w:r>
      <w:bookmarkEnd w:id="60"/>
    </w:p>
    <w:p w14:paraId="36DB7BF7" w14:textId="426982FA" w:rsidR="00714A47" w:rsidRPr="00C13783" w:rsidRDefault="00AE1751" w:rsidP="00C13783">
      <w:r>
        <w:t>Todos los</w:t>
      </w:r>
      <w:r w:rsidR="00714A47">
        <w:t xml:space="preserve"> demás mockups se encuent</w:t>
      </w:r>
      <w:r w:rsidR="0054237D">
        <w:t>ran en el manual técnico del proyecto.</w:t>
      </w:r>
    </w:p>
    <w:p w14:paraId="774A53FB" w14:textId="10A17179" w:rsidR="1C89A702" w:rsidRPr="00D147C5" w:rsidRDefault="1C89A702" w:rsidP="00D76894">
      <w:pPr>
        <w:rPr>
          <w:rFonts w:eastAsia="Arial" w:cs="Arial"/>
          <w:b/>
          <w:bCs/>
        </w:rPr>
      </w:pPr>
      <w:r w:rsidRPr="00C13783">
        <w:rPr>
          <w:rFonts w:eastAsia="Arial" w:cs="Arial"/>
          <w:b/>
          <w:bCs/>
        </w:rPr>
        <w:lastRenderedPageBreak/>
        <w:t>Diseño de base de datos.</w:t>
      </w:r>
    </w:p>
    <w:p w14:paraId="1C8AF9E3" w14:textId="70C73559" w:rsidR="00206BCD" w:rsidRPr="00C13783" w:rsidRDefault="00206BCD" w:rsidP="00C13783">
      <w:pPr>
        <w:rPr>
          <w:rFonts w:asciiTheme="minorHAnsi" w:eastAsiaTheme="minorEastAsia" w:hAnsiTheme="minorHAnsi"/>
        </w:rPr>
      </w:pPr>
      <w:r w:rsidRPr="00D147C5">
        <w:rPr>
          <w:rFonts w:eastAsia="Arial" w:cs="Arial"/>
        </w:rPr>
        <w:t>La base de datos se diseñó en MySQL y se diagramó con las herramientas de diseño de MySQL</w:t>
      </w:r>
      <w:r w:rsidR="00676C21" w:rsidRPr="00D147C5">
        <w:rPr>
          <w:rFonts w:eastAsia="Arial" w:cs="Arial"/>
        </w:rPr>
        <w:t xml:space="preserve"> como se muestra en la</w:t>
      </w:r>
      <w:r w:rsidR="00AE1751">
        <w:rPr>
          <w:rFonts w:eastAsia="Arial" w:cs="Arial"/>
        </w:rPr>
        <w:t xml:space="preserve"> </w:t>
      </w:r>
      <w:r w:rsidR="00AE1751">
        <w:rPr>
          <w:rFonts w:eastAsia="Arial" w:cs="Arial"/>
        </w:rPr>
        <w:fldChar w:fldCharType="begin"/>
      </w:r>
      <w:r w:rsidR="00AE1751">
        <w:rPr>
          <w:rFonts w:eastAsia="Arial" w:cs="Arial"/>
        </w:rPr>
        <w:instrText xml:space="preserve"> REF _Ref90559603 \h </w:instrText>
      </w:r>
      <w:r w:rsidR="00AE1751">
        <w:rPr>
          <w:rFonts w:eastAsia="Arial" w:cs="Arial"/>
        </w:rPr>
      </w:r>
      <w:r w:rsidR="00AE1751">
        <w:rPr>
          <w:rFonts w:eastAsia="Arial" w:cs="Arial"/>
        </w:rPr>
        <w:fldChar w:fldCharType="separate"/>
      </w:r>
      <w:r w:rsidR="002701FF" w:rsidRPr="00DF6123">
        <w:rPr>
          <w:b/>
          <w:bCs/>
        </w:rPr>
        <w:t xml:space="preserve">Fig. </w:t>
      </w:r>
      <w:r w:rsidR="002701FF">
        <w:rPr>
          <w:b/>
          <w:bCs/>
          <w:noProof/>
        </w:rPr>
        <w:t>5</w:t>
      </w:r>
      <w:r w:rsidR="00AE1751">
        <w:rPr>
          <w:rFonts w:eastAsia="Arial" w:cs="Arial"/>
        </w:rPr>
        <w:fldChar w:fldCharType="end"/>
      </w:r>
      <w:r w:rsidRPr="00D147C5">
        <w:rPr>
          <w:rFonts w:eastAsia="Arial" w:cs="Arial"/>
        </w:rPr>
        <w:t>.</w:t>
      </w:r>
    </w:p>
    <w:p w14:paraId="0510D8E2" w14:textId="266C3CD6" w:rsidR="00AE1751" w:rsidRDefault="00A57046" w:rsidP="00C13783">
      <w:pPr>
        <w:keepNext/>
        <w:spacing w:after="0"/>
        <w:jc w:val="center"/>
      </w:pPr>
      <w:r w:rsidRPr="00A57046">
        <w:rPr>
          <w:noProof/>
          <w:lang w:val="es-ES" w:eastAsia="es-ES"/>
        </w:rPr>
        <w:drawing>
          <wp:inline distT="0" distB="0" distL="0" distR="0" wp14:anchorId="55D4BBFE" wp14:editId="24343D2D">
            <wp:extent cx="5400040" cy="2846705"/>
            <wp:effectExtent l="0" t="0" r="0" b="0"/>
            <wp:docPr id="2" name="Imagen 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10;&#10;Descripción generada automáticamente con confianza baja"/>
                    <pic:cNvPicPr/>
                  </pic:nvPicPr>
                  <pic:blipFill>
                    <a:blip r:embed="rId16"/>
                    <a:stretch>
                      <a:fillRect/>
                    </a:stretch>
                  </pic:blipFill>
                  <pic:spPr>
                    <a:xfrm>
                      <a:off x="0" y="0"/>
                      <a:ext cx="5400040" cy="2846705"/>
                    </a:xfrm>
                    <a:prstGeom prst="rect">
                      <a:avLst/>
                    </a:prstGeom>
                  </pic:spPr>
                </pic:pic>
              </a:graphicData>
            </a:graphic>
          </wp:inline>
        </w:drawing>
      </w:r>
    </w:p>
    <w:p w14:paraId="1FCBF524" w14:textId="723CC9E2" w:rsidR="00D76894" w:rsidRPr="00D147C5" w:rsidRDefault="00AE1751" w:rsidP="00C13783">
      <w:pPr>
        <w:pStyle w:val="Descripcin"/>
        <w:jc w:val="center"/>
        <w:rPr>
          <w:rFonts w:asciiTheme="minorHAnsi" w:eastAsiaTheme="minorEastAsia" w:hAnsiTheme="minorHAnsi"/>
        </w:rPr>
      </w:pPr>
      <w:bookmarkStart w:id="61" w:name="_Ref90559603"/>
      <w:bookmarkStart w:id="62" w:name="_Toc90887074"/>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5</w:t>
      </w:r>
      <w:r w:rsidRPr="00DF6123">
        <w:rPr>
          <w:b/>
          <w:bCs/>
        </w:rPr>
        <w:fldChar w:fldCharType="end"/>
      </w:r>
      <w:bookmarkEnd w:id="61"/>
      <w:r w:rsidR="00DF6123" w:rsidRPr="00DF6123">
        <w:rPr>
          <w:b/>
          <w:bCs/>
        </w:rPr>
        <w:t>:</w:t>
      </w:r>
      <w:r>
        <w:t xml:space="preserve"> </w:t>
      </w:r>
      <w:r w:rsidRPr="00230FD9">
        <w:t>Diseño de base de datos</w:t>
      </w:r>
      <w:bookmarkEnd w:id="62"/>
    </w:p>
    <w:p w14:paraId="73EE995A" w14:textId="3D07FE1D" w:rsidR="1C89A702" w:rsidRPr="00D147C5" w:rsidRDefault="1C89A702" w:rsidP="469C3A0D">
      <w:r w:rsidRPr="00C13783">
        <w:rPr>
          <w:rFonts w:eastAsia="Arial" w:cs="Arial"/>
        </w:rPr>
        <w:t xml:space="preserve">Los resultados del primer </w:t>
      </w:r>
      <w:r w:rsidRPr="0088140A">
        <w:rPr>
          <w:rFonts w:eastAsia="Arial" w:cs="Arial"/>
          <w:i/>
          <w:iCs/>
        </w:rPr>
        <w:t>sprint</w:t>
      </w:r>
      <w:r w:rsidRPr="00C13783">
        <w:rPr>
          <w:rFonts w:eastAsia="Arial" w:cs="Arial"/>
        </w:rPr>
        <w:t xml:space="preserve"> fueron diseños de interfaz claros a seguir y se estableció el proceso de negocio a través de un análisis de la base de datos.</w:t>
      </w:r>
    </w:p>
    <w:p w14:paraId="153BD652" w14:textId="7CC7B0B2" w:rsidR="5C83130A" w:rsidRPr="00D147C5" w:rsidRDefault="1C89A702" w:rsidP="00C13783">
      <w:pPr>
        <w:pStyle w:val="Ttulo2"/>
        <w:spacing w:after="0" w:line="259" w:lineRule="auto"/>
        <w:ind w:left="720" w:hanging="720"/>
        <w:rPr>
          <w:rFonts w:eastAsia="Calibri" w:cs="Arial"/>
        </w:rPr>
      </w:pPr>
      <w:bookmarkStart w:id="63" w:name="_Toc90887056"/>
      <w:r w:rsidRPr="0088140A">
        <w:rPr>
          <w:i/>
          <w:iCs/>
        </w:rPr>
        <w:t>Sprint</w:t>
      </w:r>
      <w:r w:rsidRPr="00D147C5">
        <w:t xml:space="preserve"> 1. Creación de </w:t>
      </w:r>
      <w:r w:rsidRPr="00C13783">
        <w:rPr>
          <w:b w:val="0"/>
          <w:i/>
          <w:iCs/>
        </w:rPr>
        <w:t>EndPoints</w:t>
      </w:r>
      <w:r w:rsidRPr="00D147C5">
        <w:t>, relaciones y recursos</w:t>
      </w:r>
      <w:bookmarkEnd w:id="63"/>
    </w:p>
    <w:p w14:paraId="55292B1D" w14:textId="22B499A2" w:rsidR="1C89A702" w:rsidRPr="00D147C5" w:rsidRDefault="1C89A702" w:rsidP="469C3A0D">
      <w:r w:rsidRPr="00C13783">
        <w:rPr>
          <w:rFonts w:eastAsia="Arial" w:cs="Arial"/>
        </w:rPr>
        <w:t xml:space="preserve">Dentro de este </w:t>
      </w:r>
      <w:r w:rsidRPr="0088140A">
        <w:rPr>
          <w:rFonts w:eastAsia="Arial" w:cs="Arial"/>
          <w:i/>
          <w:iCs/>
        </w:rPr>
        <w:t>sprint</w:t>
      </w:r>
      <w:r w:rsidRPr="00C13783">
        <w:rPr>
          <w:rFonts w:eastAsia="Arial" w:cs="Arial"/>
        </w:rPr>
        <w:t xml:space="preserve"> constan la creación de </w:t>
      </w:r>
      <w:r w:rsidRPr="00C13783">
        <w:rPr>
          <w:rFonts w:eastAsia="Arial" w:cs="Arial"/>
          <w:i/>
          <w:iCs/>
        </w:rPr>
        <w:t>endpoints</w:t>
      </w:r>
      <w:r w:rsidRPr="00C13783">
        <w:rPr>
          <w:rFonts w:eastAsia="Arial" w:cs="Arial"/>
        </w:rPr>
        <w:t xml:space="preserve"> para consumir la información de la base de datos a través de un API.</w:t>
      </w:r>
      <w:r w:rsidR="00206BCD" w:rsidRPr="00D147C5">
        <w:rPr>
          <w:rFonts w:eastAsia="Arial" w:cs="Arial"/>
        </w:rPr>
        <w:t xml:space="preserve"> </w:t>
      </w:r>
    </w:p>
    <w:p w14:paraId="6B62D8EC" w14:textId="6686B5C4" w:rsidR="00206BCD" w:rsidRPr="00290BCA" w:rsidRDefault="1C89A702" w:rsidP="00206BCD">
      <w:pPr>
        <w:pStyle w:val="Prrafodelista"/>
        <w:numPr>
          <w:ilvl w:val="0"/>
          <w:numId w:val="20"/>
        </w:numPr>
        <w:rPr>
          <w:rFonts w:asciiTheme="minorHAnsi" w:eastAsiaTheme="minorEastAsia" w:hAnsiTheme="minorHAnsi"/>
          <w:b/>
          <w:bCs/>
        </w:rPr>
      </w:pPr>
      <w:r w:rsidRPr="00290BCA">
        <w:rPr>
          <w:rFonts w:eastAsia="Arial" w:cs="Arial"/>
          <w:b/>
          <w:bCs/>
        </w:rPr>
        <w:t>Creación de relaciones.</w:t>
      </w:r>
    </w:p>
    <w:p w14:paraId="60D0E8F8" w14:textId="441034C8" w:rsidR="00206BCD" w:rsidRPr="00C13783" w:rsidRDefault="00206BCD">
      <w:pPr>
        <w:pStyle w:val="Prrafodelista"/>
        <w:rPr>
          <w:rFonts w:eastAsia="Arial" w:cs="Arial"/>
        </w:rPr>
      </w:pPr>
      <w:r w:rsidRPr="00D147C5">
        <w:rPr>
          <w:rFonts w:eastAsia="Arial" w:cs="Arial"/>
        </w:rPr>
        <w:t>Las relaciones entre las entidades se realizaron con las claves foráneas, creando migraciones para establecer dichas relaciones en la base de datos</w:t>
      </w:r>
      <w:r w:rsidR="00614FBA" w:rsidRPr="00D147C5">
        <w:rPr>
          <w:rFonts w:eastAsia="Arial" w:cs="Arial"/>
        </w:rPr>
        <w:t xml:space="preserve"> como se </w:t>
      </w:r>
      <w:r w:rsidR="00445A37">
        <w:rPr>
          <w:rFonts w:eastAsia="Arial" w:cs="Arial"/>
        </w:rPr>
        <w:t xml:space="preserve">aprecia en la </w:t>
      </w:r>
      <w:r w:rsidR="00AD2F1A">
        <w:rPr>
          <w:rFonts w:eastAsia="Arial" w:cs="Arial"/>
        </w:rPr>
        <w:fldChar w:fldCharType="begin"/>
      </w:r>
      <w:r w:rsidR="00AD2F1A">
        <w:rPr>
          <w:rFonts w:eastAsia="Arial" w:cs="Arial"/>
        </w:rPr>
        <w:instrText xml:space="preserve"> REF _Ref90565049 \h </w:instrText>
      </w:r>
      <w:r w:rsidR="00AD2F1A">
        <w:rPr>
          <w:rFonts w:eastAsia="Arial" w:cs="Arial"/>
        </w:rPr>
      </w:r>
      <w:r w:rsidR="00AD2F1A">
        <w:rPr>
          <w:rFonts w:eastAsia="Arial" w:cs="Arial"/>
        </w:rPr>
        <w:fldChar w:fldCharType="separate"/>
      </w:r>
      <w:r w:rsidR="002701FF" w:rsidRPr="00DF6123">
        <w:rPr>
          <w:b/>
          <w:bCs/>
        </w:rPr>
        <w:t xml:space="preserve">Fig. </w:t>
      </w:r>
      <w:r w:rsidR="002701FF">
        <w:rPr>
          <w:b/>
          <w:bCs/>
          <w:noProof/>
        </w:rPr>
        <w:t>6</w:t>
      </w:r>
      <w:r w:rsidR="00AD2F1A">
        <w:rPr>
          <w:rFonts w:eastAsia="Arial" w:cs="Arial"/>
        </w:rPr>
        <w:fldChar w:fldCharType="end"/>
      </w:r>
      <w:r w:rsidR="00665145">
        <w:rPr>
          <w:rFonts w:eastAsia="Arial" w:cs="Arial"/>
        </w:rPr>
        <w:t xml:space="preserve"> es el formato en el cual se realizan todas las relaciones.</w:t>
      </w:r>
    </w:p>
    <w:p w14:paraId="14E94CCB" w14:textId="77777777" w:rsidR="00AD2F1A" w:rsidRDefault="00206BCD" w:rsidP="00C13783">
      <w:pPr>
        <w:pStyle w:val="Prrafodelista"/>
        <w:keepNext/>
        <w:spacing w:after="0"/>
        <w:jc w:val="center"/>
      </w:pPr>
      <w:r w:rsidRPr="00D147C5">
        <w:rPr>
          <w:rFonts w:eastAsia="Arial" w:cs="Arial"/>
          <w:noProof/>
          <w:lang w:val="es-ES" w:eastAsia="es-ES"/>
        </w:rPr>
        <w:drawing>
          <wp:inline distT="0" distB="0" distL="0" distR="0" wp14:anchorId="5CC6A85E" wp14:editId="52BE9C00">
            <wp:extent cx="5400040" cy="1217295"/>
            <wp:effectExtent l="0" t="0" r="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217295"/>
                    </a:xfrm>
                    <a:prstGeom prst="rect">
                      <a:avLst/>
                    </a:prstGeom>
                  </pic:spPr>
                </pic:pic>
              </a:graphicData>
            </a:graphic>
          </wp:inline>
        </w:drawing>
      </w:r>
    </w:p>
    <w:p w14:paraId="251321D8" w14:textId="6CF34A95" w:rsidR="00B203A2" w:rsidRDefault="00AD2F1A" w:rsidP="00AD2F1A">
      <w:pPr>
        <w:pStyle w:val="Descripcin"/>
        <w:jc w:val="center"/>
      </w:pPr>
      <w:bookmarkStart w:id="64" w:name="_Ref90565049"/>
      <w:bookmarkStart w:id="65" w:name="_Toc90887075"/>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6</w:t>
      </w:r>
      <w:r w:rsidRPr="00DF6123">
        <w:rPr>
          <w:b/>
          <w:bCs/>
        </w:rPr>
        <w:fldChar w:fldCharType="end"/>
      </w:r>
      <w:bookmarkEnd w:id="64"/>
      <w:r w:rsidR="00DF6123" w:rsidRPr="00DF6123">
        <w:rPr>
          <w:b/>
          <w:bCs/>
        </w:rPr>
        <w:t>:</w:t>
      </w:r>
      <w:r>
        <w:t xml:space="preserve"> </w:t>
      </w:r>
      <w:r w:rsidRPr="008C4ECE">
        <w:t xml:space="preserve">Relación materia </w:t>
      </w:r>
      <w:r w:rsidR="00665145">
        <w:t>–</w:t>
      </w:r>
      <w:r w:rsidRPr="008C4ECE">
        <w:t xml:space="preserve"> usuario</w:t>
      </w:r>
      <w:bookmarkEnd w:id="65"/>
    </w:p>
    <w:p w14:paraId="50328EAE" w14:textId="77777777" w:rsidR="00665145" w:rsidRDefault="00665145" w:rsidP="00C13783"/>
    <w:p w14:paraId="090ACD08" w14:textId="77777777" w:rsidR="00290BCA" w:rsidRPr="00C13783" w:rsidRDefault="00290BCA" w:rsidP="00C13783"/>
    <w:p w14:paraId="100DCFB3" w14:textId="4EE63463"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lastRenderedPageBreak/>
        <w:t xml:space="preserve">Creación de </w:t>
      </w:r>
      <w:r w:rsidRPr="00290BCA">
        <w:rPr>
          <w:rFonts w:eastAsia="Arial" w:cs="Arial"/>
          <w:b/>
          <w:bCs/>
          <w:i/>
          <w:iCs/>
        </w:rPr>
        <w:t>EndPoints</w:t>
      </w:r>
      <w:r w:rsidRPr="00290BCA">
        <w:rPr>
          <w:rFonts w:eastAsia="Arial" w:cs="Arial"/>
          <w:b/>
          <w:bCs/>
        </w:rPr>
        <w:t>.</w:t>
      </w:r>
    </w:p>
    <w:p w14:paraId="7074A02A" w14:textId="01A25D4C" w:rsidR="00835E1D" w:rsidRPr="00D147C5" w:rsidRDefault="00835E1D" w:rsidP="00835E1D">
      <w:pPr>
        <w:pStyle w:val="Prrafodelista"/>
        <w:rPr>
          <w:rFonts w:eastAsiaTheme="minorEastAsia" w:cs="Arial"/>
        </w:rPr>
      </w:pPr>
      <w:r w:rsidRPr="00D147C5">
        <w:rPr>
          <w:rFonts w:eastAsiaTheme="minorEastAsia" w:cs="Arial"/>
        </w:rPr>
        <w:t xml:space="preserve">Se crearon </w:t>
      </w:r>
      <w:r w:rsidRPr="00C13783">
        <w:rPr>
          <w:rFonts w:eastAsiaTheme="minorEastAsia" w:cs="Arial"/>
          <w:i/>
          <w:iCs/>
        </w:rPr>
        <w:t>endpoints</w:t>
      </w:r>
      <w:r w:rsidRPr="00D147C5">
        <w:rPr>
          <w:rFonts w:eastAsiaTheme="minorEastAsia" w:cs="Arial"/>
        </w:rPr>
        <w:t xml:space="preserve"> para los diferentes tipos de consulta a la base de datos</w:t>
      </w:r>
      <w:r w:rsidR="00665145">
        <w:rPr>
          <w:rFonts w:eastAsiaTheme="minorEastAsia" w:cs="Arial"/>
        </w:rPr>
        <w:t xml:space="preserve">, cabe mencionar que dichos </w:t>
      </w:r>
      <w:r w:rsidR="00665145" w:rsidRPr="00C13783">
        <w:rPr>
          <w:rFonts w:eastAsiaTheme="minorEastAsia" w:cs="Arial"/>
          <w:i/>
          <w:iCs/>
        </w:rPr>
        <w:t>endpoints</w:t>
      </w:r>
      <w:r w:rsidR="00665145">
        <w:rPr>
          <w:rFonts w:eastAsiaTheme="minorEastAsia" w:cs="Arial"/>
        </w:rPr>
        <w:t xml:space="preserve"> </w:t>
      </w:r>
      <w:r w:rsidR="00E83402">
        <w:rPr>
          <w:rFonts w:eastAsiaTheme="minorEastAsia" w:cs="Arial"/>
        </w:rPr>
        <w:t>se crearon baj</w:t>
      </w:r>
      <w:r w:rsidR="005C671A">
        <w:rPr>
          <w:rFonts w:eastAsiaTheme="minorEastAsia" w:cs="Arial"/>
        </w:rPr>
        <w:t>o la versión de Laravel 8</w:t>
      </w:r>
      <w:r w:rsidR="00FB2344">
        <w:rPr>
          <w:rFonts w:eastAsiaTheme="minorEastAsia" w:cs="Arial"/>
        </w:rPr>
        <w:t xml:space="preserve"> y en la </w:t>
      </w:r>
      <w:r w:rsidR="002B50A7">
        <w:rPr>
          <w:rFonts w:eastAsiaTheme="minorEastAsia" w:cs="Arial"/>
        </w:rPr>
        <w:fldChar w:fldCharType="begin"/>
      </w:r>
      <w:r w:rsidR="002B50A7">
        <w:rPr>
          <w:rFonts w:eastAsiaTheme="minorEastAsia" w:cs="Arial"/>
        </w:rPr>
        <w:instrText xml:space="preserve"> REF _Ref90565671 \h </w:instrText>
      </w:r>
      <w:r w:rsidR="002B50A7">
        <w:rPr>
          <w:rFonts w:eastAsiaTheme="minorEastAsia" w:cs="Arial"/>
        </w:rPr>
      </w:r>
      <w:r w:rsidR="002B50A7">
        <w:rPr>
          <w:rFonts w:eastAsiaTheme="minorEastAsia" w:cs="Arial"/>
        </w:rPr>
        <w:fldChar w:fldCharType="separate"/>
      </w:r>
      <w:r w:rsidR="002701FF" w:rsidRPr="00DF6123">
        <w:rPr>
          <w:b/>
          <w:bCs/>
        </w:rPr>
        <w:t xml:space="preserve">Fig. </w:t>
      </w:r>
      <w:r w:rsidR="002701FF">
        <w:rPr>
          <w:b/>
          <w:bCs/>
          <w:noProof/>
        </w:rPr>
        <w:t>7</w:t>
      </w:r>
      <w:r w:rsidR="002B50A7">
        <w:rPr>
          <w:rFonts w:eastAsiaTheme="minorEastAsia" w:cs="Arial"/>
        </w:rPr>
        <w:fldChar w:fldCharType="end"/>
      </w:r>
      <w:r w:rsidR="00FB2344">
        <w:rPr>
          <w:rFonts w:eastAsiaTheme="minorEastAsia" w:cs="Arial"/>
        </w:rPr>
        <w:t xml:space="preserve"> se muestra la estructura de estos.</w:t>
      </w:r>
    </w:p>
    <w:p w14:paraId="0B547BF9" w14:textId="77777777" w:rsidR="00FB2344" w:rsidRDefault="00835E1D" w:rsidP="00C13783">
      <w:pPr>
        <w:pStyle w:val="Prrafodelista"/>
        <w:keepNext/>
        <w:spacing w:after="0"/>
        <w:jc w:val="center"/>
      </w:pPr>
      <w:r w:rsidRPr="00D147C5">
        <w:rPr>
          <w:rFonts w:eastAsiaTheme="minorEastAsia" w:cs="Arial"/>
          <w:noProof/>
          <w:lang w:val="es-ES" w:eastAsia="es-ES"/>
        </w:rPr>
        <w:drawing>
          <wp:inline distT="0" distB="0" distL="0" distR="0" wp14:anchorId="16CFEF59" wp14:editId="660A736F">
            <wp:extent cx="5400040" cy="1021080"/>
            <wp:effectExtent l="0" t="0" r="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021080"/>
                    </a:xfrm>
                    <a:prstGeom prst="rect">
                      <a:avLst/>
                    </a:prstGeom>
                  </pic:spPr>
                </pic:pic>
              </a:graphicData>
            </a:graphic>
          </wp:inline>
        </w:drawing>
      </w:r>
    </w:p>
    <w:p w14:paraId="40693DB2" w14:textId="4A7C5A76" w:rsidR="00835E1D" w:rsidRPr="00D147C5" w:rsidRDefault="00FB2344" w:rsidP="00C13783">
      <w:pPr>
        <w:pStyle w:val="Descripcin"/>
        <w:jc w:val="center"/>
        <w:rPr>
          <w:rFonts w:eastAsiaTheme="minorEastAsia" w:cs="Arial"/>
        </w:rPr>
      </w:pPr>
      <w:bookmarkStart w:id="66" w:name="_Ref90565671"/>
      <w:bookmarkStart w:id="67" w:name="_Toc90887076"/>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7</w:t>
      </w:r>
      <w:r w:rsidRPr="00DF6123">
        <w:rPr>
          <w:b/>
          <w:bCs/>
        </w:rPr>
        <w:fldChar w:fldCharType="end"/>
      </w:r>
      <w:bookmarkEnd w:id="66"/>
      <w:r w:rsidR="00DF6123" w:rsidRPr="00DF6123">
        <w:rPr>
          <w:b/>
          <w:bCs/>
        </w:rPr>
        <w:t>:</w:t>
      </w:r>
      <w:r>
        <w:t xml:space="preserve"> </w:t>
      </w:r>
      <w:r w:rsidRPr="008D612C">
        <w:t>Endpoints para materias</w:t>
      </w:r>
      <w:bookmarkEnd w:id="67"/>
    </w:p>
    <w:p w14:paraId="6CEC0FA0" w14:textId="17D53DB3"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Creación de recursos.</w:t>
      </w:r>
    </w:p>
    <w:p w14:paraId="6AACAB14" w14:textId="4A64FA8B" w:rsidR="00835E1D" w:rsidRPr="00D147C5" w:rsidRDefault="00835E1D" w:rsidP="00835E1D">
      <w:pPr>
        <w:pStyle w:val="Prrafodelista"/>
        <w:rPr>
          <w:rFonts w:eastAsia="Arial" w:cs="Arial"/>
        </w:rPr>
      </w:pPr>
      <w:r w:rsidRPr="00D147C5">
        <w:rPr>
          <w:rFonts w:eastAsia="Arial" w:cs="Arial"/>
        </w:rPr>
        <w:t xml:space="preserve">Los recursos permiten obtener archivos JSON desde los modelos, es decir, actúan como una capa intermedia de </w:t>
      </w:r>
      <w:r w:rsidR="004B388C">
        <w:rPr>
          <w:rFonts w:eastAsia="Arial" w:cs="Arial"/>
        </w:rPr>
        <w:t xml:space="preserve">transformación, la estructura para los recursos será como se muestra en la </w:t>
      </w:r>
      <w:r w:rsidR="004B388C">
        <w:rPr>
          <w:rFonts w:eastAsia="Arial" w:cs="Arial"/>
        </w:rPr>
        <w:fldChar w:fldCharType="begin"/>
      </w:r>
      <w:r w:rsidR="004B388C">
        <w:rPr>
          <w:rFonts w:eastAsia="Arial" w:cs="Arial"/>
        </w:rPr>
        <w:instrText xml:space="preserve"> REF _Ref90566097 \h </w:instrText>
      </w:r>
      <w:r w:rsidR="004B388C">
        <w:rPr>
          <w:rFonts w:eastAsia="Arial" w:cs="Arial"/>
        </w:rPr>
      </w:r>
      <w:r w:rsidR="004B388C">
        <w:rPr>
          <w:rFonts w:eastAsia="Arial" w:cs="Arial"/>
        </w:rPr>
        <w:fldChar w:fldCharType="separate"/>
      </w:r>
      <w:r w:rsidR="002701FF" w:rsidRPr="00DF6123">
        <w:rPr>
          <w:b/>
          <w:bCs/>
        </w:rPr>
        <w:t xml:space="preserve">Fig. </w:t>
      </w:r>
      <w:r w:rsidR="002701FF">
        <w:rPr>
          <w:b/>
          <w:bCs/>
          <w:noProof/>
        </w:rPr>
        <w:t>8</w:t>
      </w:r>
      <w:r w:rsidR="004B388C">
        <w:rPr>
          <w:rFonts w:eastAsia="Arial" w:cs="Arial"/>
        </w:rPr>
        <w:fldChar w:fldCharType="end"/>
      </w:r>
      <w:r w:rsidR="004B388C">
        <w:rPr>
          <w:rFonts w:eastAsia="Arial" w:cs="Arial"/>
        </w:rPr>
        <w:t>.</w:t>
      </w:r>
    </w:p>
    <w:p w14:paraId="05A6187B" w14:textId="77777777" w:rsidR="00EA7980" w:rsidRDefault="00835E1D" w:rsidP="00C13783">
      <w:pPr>
        <w:pStyle w:val="Prrafodelista"/>
        <w:keepNext/>
        <w:spacing w:after="0"/>
        <w:jc w:val="center"/>
      </w:pPr>
      <w:r w:rsidRPr="00D147C5">
        <w:rPr>
          <w:rFonts w:eastAsia="Arial" w:cs="Arial"/>
          <w:noProof/>
          <w:lang w:val="es-ES" w:eastAsia="es-ES"/>
        </w:rPr>
        <w:drawing>
          <wp:inline distT="0" distB="0" distL="0" distR="0" wp14:anchorId="02CCA699" wp14:editId="5B4A155F">
            <wp:extent cx="4163439" cy="2037615"/>
            <wp:effectExtent l="0" t="0" r="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67631" cy="2039667"/>
                    </a:xfrm>
                    <a:prstGeom prst="rect">
                      <a:avLst/>
                    </a:prstGeom>
                  </pic:spPr>
                </pic:pic>
              </a:graphicData>
            </a:graphic>
          </wp:inline>
        </w:drawing>
      </w:r>
    </w:p>
    <w:p w14:paraId="0FF94F7A" w14:textId="39C325E0" w:rsidR="00835E1D" w:rsidRPr="00C13783" w:rsidRDefault="00EA7980" w:rsidP="00C13783">
      <w:pPr>
        <w:pStyle w:val="Descripcin"/>
        <w:jc w:val="center"/>
      </w:pPr>
      <w:bookmarkStart w:id="68" w:name="_Ref90566097"/>
      <w:bookmarkStart w:id="69" w:name="_Toc90887077"/>
      <w:r w:rsidRPr="00DF6123">
        <w:rPr>
          <w:b/>
          <w:bCs/>
        </w:rPr>
        <w:t xml:space="preserve">Fig. </w:t>
      </w:r>
      <w:r w:rsidRPr="00DF6123">
        <w:rPr>
          <w:b/>
          <w:bCs/>
          <w:i w:val="0"/>
          <w:iCs w:val="0"/>
        </w:rPr>
        <w:fldChar w:fldCharType="begin"/>
      </w:r>
      <w:r w:rsidRPr="00DF6123">
        <w:rPr>
          <w:b/>
          <w:bCs/>
        </w:rPr>
        <w:instrText xml:space="preserve"> SEQ Fig. \* ARABIC </w:instrText>
      </w:r>
      <w:r w:rsidRPr="00DF6123">
        <w:rPr>
          <w:b/>
          <w:bCs/>
          <w:i w:val="0"/>
          <w:iCs w:val="0"/>
        </w:rPr>
        <w:fldChar w:fldCharType="separate"/>
      </w:r>
      <w:r w:rsidR="002701FF">
        <w:rPr>
          <w:b/>
          <w:bCs/>
          <w:noProof/>
        </w:rPr>
        <w:t>8</w:t>
      </w:r>
      <w:r w:rsidRPr="00DF6123">
        <w:rPr>
          <w:b/>
          <w:bCs/>
          <w:i w:val="0"/>
          <w:iCs w:val="0"/>
        </w:rPr>
        <w:fldChar w:fldCharType="end"/>
      </w:r>
      <w:bookmarkEnd w:id="68"/>
      <w:r w:rsidR="00DF6123" w:rsidRPr="00DF6123">
        <w:rPr>
          <w:b/>
          <w:bCs/>
          <w:i w:val="0"/>
          <w:iCs w:val="0"/>
        </w:rPr>
        <w:t>:</w:t>
      </w:r>
      <w:r>
        <w:t xml:space="preserve"> </w:t>
      </w:r>
      <w:r w:rsidRPr="00463CD6">
        <w:t>Recurso para capítulos</w:t>
      </w:r>
      <w:bookmarkEnd w:id="69"/>
    </w:p>
    <w:p w14:paraId="139632BA" w14:textId="33462727"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 xml:space="preserve">Creación de </w:t>
      </w:r>
      <w:r w:rsidRPr="00290BCA">
        <w:rPr>
          <w:rFonts w:eastAsia="Arial" w:cs="Arial"/>
          <w:b/>
          <w:bCs/>
          <w:i/>
          <w:iCs/>
        </w:rPr>
        <w:t>seeders</w:t>
      </w:r>
      <w:r w:rsidRPr="00290BCA">
        <w:rPr>
          <w:rFonts w:eastAsia="Arial" w:cs="Arial"/>
          <w:b/>
          <w:bCs/>
        </w:rPr>
        <w:t>.</w:t>
      </w:r>
    </w:p>
    <w:p w14:paraId="0ADA51CA" w14:textId="454572D0" w:rsidR="004A6CA3" w:rsidRPr="00D147C5" w:rsidRDefault="004A6CA3" w:rsidP="00290BCA">
      <w:pPr>
        <w:pStyle w:val="Prrafodelista"/>
        <w:rPr>
          <w:rFonts w:eastAsiaTheme="minorEastAsia" w:cs="Arial"/>
        </w:rPr>
      </w:pPr>
      <w:r w:rsidRPr="00D147C5">
        <w:rPr>
          <w:rFonts w:eastAsiaTheme="minorEastAsia" w:cs="Arial"/>
        </w:rPr>
        <w:t xml:space="preserve">Los </w:t>
      </w:r>
      <w:r w:rsidRPr="00DE1DB0">
        <w:rPr>
          <w:rFonts w:eastAsiaTheme="minorEastAsia" w:cs="Arial"/>
          <w:i/>
          <w:iCs/>
        </w:rPr>
        <w:t>seeders</w:t>
      </w:r>
      <w:r w:rsidRPr="00D147C5">
        <w:rPr>
          <w:rFonts w:eastAsiaTheme="minorEastAsia" w:cs="Arial"/>
        </w:rPr>
        <w:t xml:space="preserve"> permiten crean </w:t>
      </w:r>
      <w:r>
        <w:rPr>
          <w:rFonts w:eastAsiaTheme="minorEastAsia" w:cs="Arial"/>
        </w:rPr>
        <w:t xml:space="preserve">data de prueba en la base de datos, con el fin de </w:t>
      </w:r>
      <w:r w:rsidRPr="00D147C5">
        <w:rPr>
          <w:rFonts w:eastAsiaTheme="minorEastAsia" w:cs="Arial"/>
        </w:rPr>
        <w:t>probar las diferentes funcionalidades del sistema</w:t>
      </w:r>
      <w:r>
        <w:rPr>
          <w:rFonts w:eastAsiaTheme="minorEastAsia" w:cs="Arial"/>
        </w:rPr>
        <w:t xml:space="preserve">, los </w:t>
      </w:r>
      <w:r w:rsidRPr="00C13783">
        <w:rPr>
          <w:rFonts w:eastAsiaTheme="minorEastAsia" w:cs="Arial"/>
          <w:i/>
          <w:iCs/>
        </w:rPr>
        <w:t>seeders</w:t>
      </w:r>
      <w:r>
        <w:rPr>
          <w:rFonts w:eastAsiaTheme="minorEastAsia" w:cs="Arial"/>
        </w:rPr>
        <w:t xml:space="preserve"> tienen una estructura como se muestra en la </w:t>
      </w:r>
      <w:r w:rsidR="005E0F9C">
        <w:rPr>
          <w:rFonts w:eastAsiaTheme="minorEastAsia" w:cs="Arial"/>
        </w:rPr>
        <w:fldChar w:fldCharType="begin"/>
      </w:r>
      <w:r w:rsidR="005E0F9C">
        <w:rPr>
          <w:rFonts w:eastAsiaTheme="minorEastAsia" w:cs="Arial"/>
        </w:rPr>
        <w:instrText xml:space="preserve"> REF _Ref90566846 \h </w:instrText>
      </w:r>
      <w:r w:rsidR="005E0F9C">
        <w:rPr>
          <w:rFonts w:eastAsiaTheme="minorEastAsia" w:cs="Arial"/>
        </w:rPr>
      </w:r>
      <w:r w:rsidR="005E0F9C">
        <w:rPr>
          <w:rFonts w:eastAsiaTheme="minorEastAsia" w:cs="Arial"/>
        </w:rPr>
        <w:fldChar w:fldCharType="separate"/>
      </w:r>
      <w:r w:rsidR="002701FF" w:rsidRPr="00DF6123">
        <w:rPr>
          <w:b/>
          <w:bCs/>
        </w:rPr>
        <w:t xml:space="preserve">Fig. </w:t>
      </w:r>
      <w:r w:rsidR="002701FF">
        <w:rPr>
          <w:b/>
          <w:bCs/>
          <w:noProof/>
        </w:rPr>
        <w:t>9</w:t>
      </w:r>
      <w:r w:rsidR="005E0F9C">
        <w:rPr>
          <w:rFonts w:eastAsiaTheme="minorEastAsia" w:cs="Arial"/>
        </w:rPr>
        <w:fldChar w:fldCharType="end"/>
      </w:r>
      <w:r w:rsidR="00E71BE4">
        <w:rPr>
          <w:rFonts w:eastAsiaTheme="minorEastAsia" w:cs="Arial"/>
        </w:rPr>
        <w:t xml:space="preserve">. Para la creación de los </w:t>
      </w:r>
      <w:r w:rsidR="00E71BE4" w:rsidRPr="00C13783">
        <w:rPr>
          <w:rFonts w:eastAsiaTheme="minorEastAsia" w:cs="Arial"/>
          <w:i/>
          <w:iCs/>
        </w:rPr>
        <w:t xml:space="preserve">seeders </w:t>
      </w:r>
      <w:r w:rsidR="005C1BDA">
        <w:rPr>
          <w:rFonts w:eastAsiaTheme="minorEastAsia" w:cs="Arial"/>
        </w:rPr>
        <w:t xml:space="preserve">se utilizó la librería </w:t>
      </w:r>
      <w:r w:rsidR="00122452">
        <w:rPr>
          <w:rFonts w:eastAsiaTheme="minorEastAsia" w:cs="Arial"/>
        </w:rPr>
        <w:t>de Faker para poder</w:t>
      </w:r>
      <w:r w:rsidR="00E0587B">
        <w:rPr>
          <w:rFonts w:eastAsiaTheme="minorEastAsia" w:cs="Arial"/>
        </w:rPr>
        <w:t xml:space="preserve"> generar </w:t>
      </w:r>
      <w:r w:rsidR="001E4070">
        <w:rPr>
          <w:rFonts w:eastAsiaTheme="minorEastAsia" w:cs="Arial"/>
        </w:rPr>
        <w:t>data aleatoriamente dependiendo de los parámetros que se le pase.</w:t>
      </w:r>
    </w:p>
    <w:p w14:paraId="676D609A" w14:textId="77777777" w:rsidR="004A6CA3" w:rsidRDefault="00B64CF8" w:rsidP="00C13783">
      <w:pPr>
        <w:pStyle w:val="Prrafodelista"/>
        <w:keepNext/>
        <w:spacing w:after="0"/>
        <w:jc w:val="center"/>
      </w:pPr>
      <w:r w:rsidRPr="00D147C5">
        <w:rPr>
          <w:rFonts w:eastAsiaTheme="minorEastAsia" w:cs="Arial"/>
          <w:noProof/>
          <w:lang w:val="es-ES" w:eastAsia="es-ES"/>
        </w:rPr>
        <w:lastRenderedPageBreak/>
        <w:drawing>
          <wp:inline distT="0" distB="0" distL="0" distR="0" wp14:anchorId="779CE231" wp14:editId="7D97F192">
            <wp:extent cx="4552545" cy="4415498"/>
            <wp:effectExtent l="0" t="0" r="635" b="444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56176" cy="4419019"/>
                    </a:xfrm>
                    <a:prstGeom prst="rect">
                      <a:avLst/>
                    </a:prstGeom>
                  </pic:spPr>
                </pic:pic>
              </a:graphicData>
            </a:graphic>
          </wp:inline>
        </w:drawing>
      </w:r>
    </w:p>
    <w:p w14:paraId="73A44353" w14:textId="490F2714" w:rsidR="00457947" w:rsidRPr="00C13783" w:rsidRDefault="004A6CA3" w:rsidP="00C13783">
      <w:pPr>
        <w:pStyle w:val="Descripcin"/>
        <w:jc w:val="center"/>
        <w:rPr>
          <w:rFonts w:eastAsiaTheme="minorEastAsia" w:cs="Arial"/>
        </w:rPr>
      </w:pPr>
      <w:bookmarkStart w:id="70" w:name="_Ref90566846"/>
      <w:bookmarkStart w:id="71" w:name="_Toc90887078"/>
      <w:r w:rsidRPr="00DF6123">
        <w:rPr>
          <w:b/>
          <w:bCs/>
        </w:rPr>
        <w:t xml:space="preserve">Fig. </w:t>
      </w:r>
      <w:r w:rsidRPr="00DF6123">
        <w:rPr>
          <w:b/>
          <w:bCs/>
          <w:i w:val="0"/>
          <w:iCs w:val="0"/>
        </w:rPr>
        <w:fldChar w:fldCharType="begin"/>
      </w:r>
      <w:r w:rsidRPr="00DF6123">
        <w:rPr>
          <w:b/>
          <w:bCs/>
        </w:rPr>
        <w:instrText xml:space="preserve"> SEQ Fig. \* ARABIC </w:instrText>
      </w:r>
      <w:r w:rsidRPr="00DF6123">
        <w:rPr>
          <w:b/>
          <w:bCs/>
          <w:i w:val="0"/>
          <w:iCs w:val="0"/>
        </w:rPr>
        <w:fldChar w:fldCharType="separate"/>
      </w:r>
      <w:r w:rsidR="002701FF">
        <w:rPr>
          <w:b/>
          <w:bCs/>
          <w:noProof/>
        </w:rPr>
        <w:t>9</w:t>
      </w:r>
      <w:r w:rsidRPr="00DF6123">
        <w:rPr>
          <w:b/>
          <w:bCs/>
          <w:i w:val="0"/>
          <w:iCs w:val="0"/>
        </w:rPr>
        <w:fldChar w:fldCharType="end"/>
      </w:r>
      <w:bookmarkEnd w:id="70"/>
      <w:r w:rsidR="00DF6123" w:rsidRPr="00DF6123">
        <w:rPr>
          <w:b/>
          <w:bCs/>
          <w:i w:val="0"/>
          <w:iCs w:val="0"/>
        </w:rPr>
        <w:t>:</w:t>
      </w:r>
      <w:r>
        <w:t xml:space="preserve"> </w:t>
      </w:r>
      <w:r w:rsidRPr="00B36812">
        <w:t>Seeder de respuestas</w:t>
      </w:r>
      <w:bookmarkEnd w:id="71"/>
    </w:p>
    <w:p w14:paraId="654A164E" w14:textId="619367B1" w:rsidR="5EDD56AF" w:rsidRPr="00C13783" w:rsidRDefault="1C89A702" w:rsidP="00C13783">
      <w:pPr>
        <w:pStyle w:val="Ttulo2"/>
        <w:spacing w:after="0" w:line="259" w:lineRule="auto"/>
        <w:ind w:left="720" w:hanging="720"/>
        <w:rPr>
          <w:rFonts w:eastAsia="Calibri" w:cs="Arial"/>
        </w:rPr>
      </w:pPr>
      <w:bookmarkStart w:id="72" w:name="_Toc90887057"/>
      <w:r w:rsidRPr="0088140A">
        <w:rPr>
          <w:i/>
          <w:iCs/>
        </w:rPr>
        <w:t>Sprint</w:t>
      </w:r>
      <w:r w:rsidRPr="00D147C5">
        <w:t xml:space="preserve"> 2. Diseño de páginas principales</w:t>
      </w:r>
      <w:bookmarkEnd w:id="72"/>
      <w:r w:rsidRPr="00D147C5">
        <w:t xml:space="preserve">  </w:t>
      </w:r>
    </w:p>
    <w:p w14:paraId="71202E97" w14:textId="47C06211" w:rsidR="1C89A702" w:rsidRPr="00D147C5" w:rsidRDefault="1C89A702" w:rsidP="469C3A0D">
      <w:r w:rsidRPr="00C13783">
        <w:rPr>
          <w:rFonts w:eastAsia="Arial" w:cs="Arial"/>
        </w:rPr>
        <w:t xml:space="preserve">Las tareas desarrolladas en este </w:t>
      </w:r>
      <w:r w:rsidRPr="0088140A">
        <w:rPr>
          <w:rFonts w:eastAsia="Arial" w:cs="Arial"/>
          <w:i/>
          <w:iCs/>
        </w:rPr>
        <w:t>sprint</w:t>
      </w:r>
      <w:r w:rsidRPr="00C13783">
        <w:rPr>
          <w:rFonts w:eastAsia="Arial" w:cs="Arial"/>
        </w:rPr>
        <w:t xml:space="preserve"> permitieron consumir el API desde una página web y a su vez desplegar la información necesaria para el proceso.</w:t>
      </w:r>
      <w:r w:rsidRPr="00C13783">
        <w:rPr>
          <w:rFonts w:eastAsia="Arial" w:cs="Arial"/>
          <w:i/>
          <w:iCs/>
        </w:rPr>
        <w:t xml:space="preserve"> </w:t>
      </w:r>
    </w:p>
    <w:p w14:paraId="383F94D2" w14:textId="2C9BB3E7"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Implementación de JWT para autenticación de usuarios.</w:t>
      </w:r>
    </w:p>
    <w:p w14:paraId="6C5161AF" w14:textId="0E7903CF" w:rsidR="00B64CF8" w:rsidRPr="00D147C5" w:rsidRDefault="00B64CF8" w:rsidP="00B64CF8">
      <w:pPr>
        <w:ind w:left="708"/>
        <w:rPr>
          <w:rFonts w:eastAsiaTheme="minorEastAsia" w:cs="Arial"/>
        </w:rPr>
      </w:pPr>
      <w:r w:rsidRPr="00D147C5">
        <w:rPr>
          <w:rFonts w:eastAsiaTheme="minorEastAsia" w:cs="Arial"/>
        </w:rPr>
        <w:t xml:space="preserve">JWT permite controlar la autenticación de usuarios mediante la implementación de tokens, además </w:t>
      </w:r>
      <w:r w:rsidR="00E90977">
        <w:rPr>
          <w:rFonts w:eastAsiaTheme="minorEastAsia" w:cs="Arial"/>
        </w:rPr>
        <w:t>se puede</w:t>
      </w:r>
      <w:r w:rsidRPr="00D147C5">
        <w:rPr>
          <w:rFonts w:eastAsiaTheme="minorEastAsia" w:cs="Arial"/>
        </w:rPr>
        <w:t xml:space="preserve"> controlar y proteger las rutas de los </w:t>
      </w:r>
      <w:r w:rsidRPr="00C13783">
        <w:rPr>
          <w:rFonts w:eastAsiaTheme="minorEastAsia" w:cs="Arial"/>
          <w:i/>
          <w:iCs/>
        </w:rPr>
        <w:t>endpoints</w:t>
      </w:r>
      <w:r w:rsidRPr="00D147C5">
        <w:rPr>
          <w:rFonts w:eastAsiaTheme="minorEastAsia" w:cs="Arial"/>
        </w:rPr>
        <w:t xml:space="preserve"> con </w:t>
      </w:r>
      <w:r w:rsidRPr="00C13783">
        <w:rPr>
          <w:rFonts w:eastAsiaTheme="minorEastAsia" w:cs="Arial"/>
          <w:i/>
          <w:iCs/>
        </w:rPr>
        <w:t>JWTMiddleware</w:t>
      </w:r>
      <w:r w:rsidR="00614FBA" w:rsidRPr="00D147C5">
        <w:rPr>
          <w:rFonts w:eastAsiaTheme="minorEastAsia" w:cs="Arial"/>
        </w:rPr>
        <w:t xml:space="preserve"> como se muestra en la</w:t>
      </w:r>
      <w:r w:rsidR="009517E1">
        <w:rPr>
          <w:rFonts w:eastAsiaTheme="minorEastAsia" w:cs="Arial"/>
        </w:rPr>
        <w:t xml:space="preserve"> </w:t>
      </w:r>
      <w:r w:rsidR="00CB4949">
        <w:rPr>
          <w:rFonts w:eastAsiaTheme="minorEastAsia" w:cs="Arial"/>
        </w:rPr>
        <w:fldChar w:fldCharType="begin"/>
      </w:r>
      <w:r w:rsidR="00CB4949">
        <w:rPr>
          <w:rFonts w:eastAsiaTheme="minorEastAsia" w:cs="Arial"/>
        </w:rPr>
        <w:instrText xml:space="preserve"> REF _Ref90567776 \h </w:instrText>
      </w:r>
      <w:r w:rsidR="00CB4949">
        <w:rPr>
          <w:rFonts w:eastAsiaTheme="minorEastAsia" w:cs="Arial"/>
        </w:rPr>
      </w:r>
      <w:r w:rsidR="00CB4949">
        <w:rPr>
          <w:rFonts w:eastAsiaTheme="minorEastAsia" w:cs="Arial"/>
        </w:rPr>
        <w:fldChar w:fldCharType="separate"/>
      </w:r>
      <w:r w:rsidR="002701FF" w:rsidRPr="00DF6123">
        <w:rPr>
          <w:b/>
          <w:bCs/>
        </w:rPr>
        <w:t xml:space="preserve">Fig. </w:t>
      </w:r>
      <w:r w:rsidR="002701FF">
        <w:rPr>
          <w:b/>
          <w:bCs/>
          <w:noProof/>
        </w:rPr>
        <w:t>10</w:t>
      </w:r>
      <w:r w:rsidR="00CB4949">
        <w:rPr>
          <w:rFonts w:eastAsiaTheme="minorEastAsia" w:cs="Arial"/>
        </w:rPr>
        <w:fldChar w:fldCharType="end"/>
      </w:r>
      <w:r w:rsidRPr="00D147C5">
        <w:rPr>
          <w:rFonts w:eastAsiaTheme="minorEastAsia" w:cs="Arial"/>
        </w:rPr>
        <w:t>.</w:t>
      </w:r>
    </w:p>
    <w:p w14:paraId="7BC1952A" w14:textId="77777777" w:rsidR="00CB4949" w:rsidRDefault="00B64CF8" w:rsidP="00C13783">
      <w:pPr>
        <w:keepNext/>
        <w:spacing w:after="0"/>
        <w:ind w:left="708"/>
        <w:jc w:val="center"/>
      </w:pPr>
      <w:r w:rsidRPr="00D147C5">
        <w:rPr>
          <w:rFonts w:eastAsiaTheme="minorEastAsia" w:cs="Arial"/>
          <w:noProof/>
          <w:lang w:val="es-ES" w:eastAsia="es-ES"/>
        </w:rPr>
        <w:drawing>
          <wp:inline distT="0" distB="0" distL="0" distR="0" wp14:anchorId="0F48FFB4" wp14:editId="79359D4D">
            <wp:extent cx="4776280" cy="1183960"/>
            <wp:effectExtent l="0" t="0" r="571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85109" cy="1186149"/>
                    </a:xfrm>
                    <a:prstGeom prst="rect">
                      <a:avLst/>
                    </a:prstGeom>
                  </pic:spPr>
                </pic:pic>
              </a:graphicData>
            </a:graphic>
          </wp:inline>
        </w:drawing>
      </w:r>
    </w:p>
    <w:p w14:paraId="496399F8" w14:textId="314813DE" w:rsidR="00B64CF8" w:rsidRPr="00D147C5" w:rsidRDefault="00CB4949" w:rsidP="00C13783">
      <w:pPr>
        <w:pStyle w:val="Descripcin"/>
        <w:jc w:val="center"/>
        <w:rPr>
          <w:rFonts w:eastAsiaTheme="minorEastAsia" w:cs="Arial"/>
        </w:rPr>
      </w:pPr>
      <w:bookmarkStart w:id="73" w:name="_Ref90567776"/>
      <w:bookmarkStart w:id="74" w:name="_Toc90887079"/>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10</w:t>
      </w:r>
      <w:r w:rsidRPr="00DF6123">
        <w:rPr>
          <w:b/>
          <w:bCs/>
        </w:rPr>
        <w:fldChar w:fldCharType="end"/>
      </w:r>
      <w:bookmarkEnd w:id="73"/>
      <w:r w:rsidR="00DF6123" w:rsidRPr="00DF6123">
        <w:rPr>
          <w:b/>
          <w:bCs/>
        </w:rPr>
        <w:t>:</w:t>
      </w:r>
      <w:r>
        <w:t xml:space="preserve"> </w:t>
      </w:r>
      <w:r w:rsidRPr="00F33E02">
        <w:t>JWTMiddleware</w:t>
      </w:r>
      <w:bookmarkEnd w:id="74"/>
    </w:p>
    <w:p w14:paraId="07173B97" w14:textId="6C7C6801" w:rsidR="00CB4949" w:rsidRPr="00C13783" w:rsidRDefault="00CB4949" w:rsidP="00C13783"/>
    <w:p w14:paraId="44D7FC63" w14:textId="1A570175"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lastRenderedPageBreak/>
        <w:t xml:space="preserve">Conexión entre el </w:t>
      </w:r>
      <w:r w:rsidRPr="00290BCA">
        <w:rPr>
          <w:rFonts w:eastAsia="Arial" w:cs="Arial"/>
          <w:b/>
          <w:bCs/>
          <w:i/>
          <w:iCs/>
        </w:rPr>
        <w:t>backend</w:t>
      </w:r>
      <w:r w:rsidRPr="00290BCA">
        <w:rPr>
          <w:rFonts w:eastAsia="Arial" w:cs="Arial"/>
          <w:b/>
          <w:bCs/>
        </w:rPr>
        <w:t xml:space="preserve"> y el </w:t>
      </w:r>
      <w:r w:rsidRPr="00290BCA">
        <w:rPr>
          <w:rFonts w:eastAsia="Arial" w:cs="Arial"/>
          <w:b/>
          <w:bCs/>
          <w:i/>
          <w:iCs/>
        </w:rPr>
        <w:t>frontend.</w:t>
      </w:r>
    </w:p>
    <w:p w14:paraId="16DFB348" w14:textId="623ABA09" w:rsidR="00B64CF8" w:rsidRPr="00D147C5" w:rsidRDefault="00B64CF8" w:rsidP="00C13783">
      <w:pPr>
        <w:pStyle w:val="Prrafodelista"/>
        <w:spacing w:after="0"/>
        <w:rPr>
          <w:rFonts w:eastAsia="Arial" w:cs="Arial"/>
          <w:i/>
          <w:iCs/>
        </w:rPr>
      </w:pPr>
      <w:r w:rsidRPr="00D147C5">
        <w:rPr>
          <w:rFonts w:eastAsia="Arial" w:cs="Arial"/>
        </w:rPr>
        <w:t xml:space="preserve">Para conectar el </w:t>
      </w:r>
      <w:r w:rsidRPr="00C13783">
        <w:rPr>
          <w:rFonts w:eastAsia="Arial" w:cs="Arial"/>
          <w:i/>
          <w:iCs/>
        </w:rPr>
        <w:t>backend</w:t>
      </w:r>
      <w:r w:rsidRPr="00D147C5">
        <w:rPr>
          <w:rFonts w:eastAsia="Arial" w:cs="Arial"/>
        </w:rPr>
        <w:t xml:space="preserve"> y </w:t>
      </w:r>
      <w:r w:rsidRPr="00C13783">
        <w:rPr>
          <w:rFonts w:eastAsia="Arial" w:cs="Arial"/>
          <w:i/>
          <w:iCs/>
        </w:rPr>
        <w:t>frontend</w:t>
      </w:r>
      <w:r w:rsidRPr="00D147C5">
        <w:rPr>
          <w:rFonts w:eastAsia="Arial" w:cs="Arial"/>
          <w:i/>
          <w:iCs/>
        </w:rPr>
        <w:t xml:space="preserve"> </w:t>
      </w:r>
      <w:r w:rsidR="009517E1">
        <w:rPr>
          <w:rFonts w:eastAsia="Arial" w:cs="Arial"/>
        </w:rPr>
        <w:t>se configura</w:t>
      </w:r>
      <w:r w:rsidRPr="00D147C5">
        <w:rPr>
          <w:rFonts w:eastAsia="Arial" w:cs="Arial"/>
        </w:rPr>
        <w:t xml:space="preserve"> la dirección del API que consumirá </w:t>
      </w:r>
      <w:r w:rsidR="003C7DFD">
        <w:rPr>
          <w:rFonts w:eastAsia="Arial" w:cs="Arial"/>
        </w:rPr>
        <w:t>se consumirá en el</w:t>
      </w:r>
      <w:r w:rsidRPr="00D147C5">
        <w:rPr>
          <w:rFonts w:eastAsia="Arial" w:cs="Arial"/>
        </w:rPr>
        <w:t xml:space="preserve"> </w:t>
      </w:r>
      <w:r w:rsidRPr="00C13783">
        <w:rPr>
          <w:rFonts w:eastAsia="Arial" w:cs="Arial"/>
          <w:i/>
          <w:iCs/>
        </w:rPr>
        <w:t>frontend</w:t>
      </w:r>
      <w:r w:rsidR="00BD0033">
        <w:rPr>
          <w:rFonts w:eastAsia="Arial" w:cs="Arial"/>
        </w:rPr>
        <w:t xml:space="preserve">, esto se debe hacer en el archivo </w:t>
      </w:r>
      <w:proofErr w:type="gramStart"/>
      <w:r w:rsidR="00086A7A">
        <w:rPr>
          <w:rFonts w:eastAsia="Arial" w:cs="Arial"/>
        </w:rPr>
        <w:t>“.env</w:t>
      </w:r>
      <w:proofErr w:type="gramEnd"/>
      <w:r w:rsidR="00C03E2E" w:rsidRPr="00C13783">
        <w:rPr>
          <w:rFonts w:eastAsia="Arial" w:cs="Arial"/>
          <w:i/>
          <w:iCs/>
        </w:rPr>
        <w:t>.development</w:t>
      </w:r>
      <w:r w:rsidR="00C03E2E">
        <w:rPr>
          <w:rFonts w:eastAsia="Arial" w:cs="Arial"/>
        </w:rPr>
        <w:t xml:space="preserve">” </w:t>
      </w:r>
      <w:r w:rsidR="00F56335" w:rsidRPr="00D147C5">
        <w:rPr>
          <w:rFonts w:eastAsia="Arial" w:cs="Arial"/>
        </w:rPr>
        <w:t>como se muestra en</w:t>
      </w:r>
      <w:r w:rsidR="00647951">
        <w:rPr>
          <w:rFonts w:eastAsia="Arial" w:cs="Arial"/>
        </w:rPr>
        <w:t xml:space="preserve"> la </w:t>
      </w:r>
      <w:r w:rsidR="00F56335">
        <w:rPr>
          <w:rFonts w:eastAsia="Arial" w:cs="Arial"/>
        </w:rPr>
        <w:fldChar w:fldCharType="begin"/>
      </w:r>
      <w:r w:rsidR="00F56335">
        <w:rPr>
          <w:rFonts w:eastAsia="Arial" w:cs="Arial"/>
        </w:rPr>
        <w:instrText xml:space="preserve"> REF _Ref90568526 \h </w:instrText>
      </w:r>
      <w:r w:rsidR="00F56335">
        <w:rPr>
          <w:rFonts w:eastAsia="Arial" w:cs="Arial"/>
        </w:rPr>
      </w:r>
      <w:r w:rsidR="00F56335">
        <w:rPr>
          <w:rFonts w:eastAsia="Arial" w:cs="Arial"/>
        </w:rPr>
        <w:fldChar w:fldCharType="separate"/>
      </w:r>
      <w:r w:rsidR="002701FF" w:rsidRPr="00DF6123">
        <w:rPr>
          <w:b/>
          <w:bCs/>
        </w:rPr>
        <w:t xml:space="preserve">Fig. </w:t>
      </w:r>
      <w:r w:rsidR="002701FF">
        <w:rPr>
          <w:b/>
          <w:bCs/>
          <w:noProof/>
        </w:rPr>
        <w:t>11</w:t>
      </w:r>
      <w:r w:rsidR="00F56335">
        <w:rPr>
          <w:rFonts w:eastAsia="Arial" w:cs="Arial"/>
        </w:rPr>
        <w:fldChar w:fldCharType="end"/>
      </w:r>
      <w:r w:rsidR="00F56335">
        <w:rPr>
          <w:rFonts w:eastAsia="Arial" w:cs="Arial"/>
        </w:rPr>
        <w:t>.</w:t>
      </w:r>
    </w:p>
    <w:p w14:paraId="2B4A3918" w14:textId="77777777" w:rsidR="00F56335" w:rsidRDefault="00B64CF8" w:rsidP="00C13783">
      <w:pPr>
        <w:pStyle w:val="Prrafodelista"/>
        <w:keepNext/>
        <w:spacing w:after="0"/>
        <w:jc w:val="center"/>
      </w:pPr>
      <w:r w:rsidRPr="00D147C5">
        <w:rPr>
          <w:rFonts w:asciiTheme="minorHAnsi" w:eastAsiaTheme="minorEastAsia" w:hAnsiTheme="minorHAnsi"/>
          <w:noProof/>
          <w:lang w:val="es-ES" w:eastAsia="es-ES"/>
        </w:rPr>
        <w:drawing>
          <wp:inline distT="0" distB="0" distL="0" distR="0" wp14:anchorId="78242DA4" wp14:editId="0A50FE2A">
            <wp:extent cx="3540868" cy="515496"/>
            <wp:effectExtent l="0" t="0" r="254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55341" cy="517603"/>
                    </a:xfrm>
                    <a:prstGeom prst="rect">
                      <a:avLst/>
                    </a:prstGeom>
                  </pic:spPr>
                </pic:pic>
              </a:graphicData>
            </a:graphic>
          </wp:inline>
        </w:drawing>
      </w:r>
    </w:p>
    <w:p w14:paraId="49A00275" w14:textId="237B0884" w:rsidR="00B64CF8" w:rsidRPr="00D147C5" w:rsidRDefault="00F56335" w:rsidP="00C13783">
      <w:pPr>
        <w:pStyle w:val="Descripcin"/>
        <w:jc w:val="center"/>
        <w:rPr>
          <w:rFonts w:asciiTheme="minorHAnsi" w:eastAsiaTheme="minorEastAsia" w:hAnsiTheme="minorHAnsi"/>
        </w:rPr>
      </w:pPr>
      <w:bookmarkStart w:id="75" w:name="_Ref90568526"/>
      <w:bookmarkStart w:id="76" w:name="_Toc90887080"/>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11</w:t>
      </w:r>
      <w:r w:rsidRPr="00DF6123">
        <w:rPr>
          <w:b/>
          <w:bCs/>
        </w:rPr>
        <w:fldChar w:fldCharType="end"/>
      </w:r>
      <w:bookmarkEnd w:id="75"/>
      <w:r w:rsidR="00DF6123" w:rsidRPr="00DF6123">
        <w:rPr>
          <w:b/>
          <w:bCs/>
        </w:rPr>
        <w:t>:</w:t>
      </w:r>
      <w:r>
        <w:t xml:space="preserve"> </w:t>
      </w:r>
      <w:r w:rsidRPr="00EF116E">
        <w:t>Configuración de API</w:t>
      </w:r>
      <w:r>
        <w:t xml:space="preserve"> en frontend</w:t>
      </w:r>
      <w:bookmarkEnd w:id="76"/>
    </w:p>
    <w:p w14:paraId="49E32A4E" w14:textId="0257775A"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Diseño de página principal.</w:t>
      </w:r>
    </w:p>
    <w:p w14:paraId="708A59B6" w14:textId="48D4B486" w:rsidR="00B64CF8" w:rsidRPr="00D147C5" w:rsidRDefault="00B64CF8" w:rsidP="00B64CF8">
      <w:pPr>
        <w:pStyle w:val="Prrafodelista"/>
        <w:rPr>
          <w:rFonts w:eastAsia="Arial" w:cs="Arial"/>
        </w:rPr>
      </w:pPr>
      <w:r w:rsidRPr="00D147C5">
        <w:rPr>
          <w:rFonts w:eastAsia="Arial" w:cs="Arial"/>
        </w:rPr>
        <w:t>La página principal fue diseñada en base a los mockups</w:t>
      </w:r>
      <w:r w:rsidR="00000F0B">
        <w:rPr>
          <w:rFonts w:eastAsia="Arial" w:cs="Arial"/>
        </w:rPr>
        <w:t xml:space="preserve"> y como resultado se obtuvo </w:t>
      </w:r>
      <w:r w:rsidR="004F3E3F">
        <w:rPr>
          <w:rFonts w:eastAsia="Arial" w:cs="Arial"/>
        </w:rPr>
        <w:t xml:space="preserve">una interfaz como se muestra en la </w:t>
      </w:r>
      <w:r w:rsidR="004F3E3F">
        <w:rPr>
          <w:rFonts w:eastAsia="Arial" w:cs="Arial"/>
        </w:rPr>
        <w:fldChar w:fldCharType="begin"/>
      </w:r>
      <w:r w:rsidR="004F3E3F">
        <w:rPr>
          <w:rFonts w:eastAsia="Arial" w:cs="Arial"/>
        </w:rPr>
        <w:instrText xml:space="preserve"> REF _Ref90568643 \h </w:instrText>
      </w:r>
      <w:r w:rsidR="004F3E3F">
        <w:rPr>
          <w:rFonts w:eastAsia="Arial" w:cs="Arial"/>
        </w:rPr>
      </w:r>
      <w:r w:rsidR="004F3E3F">
        <w:rPr>
          <w:rFonts w:eastAsia="Arial" w:cs="Arial"/>
        </w:rPr>
        <w:fldChar w:fldCharType="separate"/>
      </w:r>
      <w:r w:rsidR="002701FF" w:rsidRPr="00DF6123">
        <w:rPr>
          <w:b/>
          <w:bCs/>
        </w:rPr>
        <w:t xml:space="preserve">Fig. </w:t>
      </w:r>
      <w:r w:rsidR="002701FF">
        <w:rPr>
          <w:b/>
          <w:bCs/>
          <w:noProof/>
        </w:rPr>
        <w:t>12</w:t>
      </w:r>
      <w:r w:rsidR="004F3E3F">
        <w:rPr>
          <w:rFonts w:eastAsia="Arial" w:cs="Arial"/>
        </w:rPr>
        <w:fldChar w:fldCharType="end"/>
      </w:r>
      <w:r w:rsidRPr="00D147C5">
        <w:rPr>
          <w:rFonts w:eastAsia="Arial" w:cs="Arial"/>
        </w:rPr>
        <w:t>.</w:t>
      </w:r>
    </w:p>
    <w:p w14:paraId="4C81D24A" w14:textId="77777777" w:rsidR="004F3E3F" w:rsidRDefault="00B64CF8" w:rsidP="00C13783">
      <w:pPr>
        <w:pStyle w:val="Prrafodelista"/>
        <w:keepNext/>
        <w:spacing w:after="0"/>
        <w:jc w:val="center"/>
      </w:pPr>
      <w:r w:rsidRPr="00D147C5">
        <w:rPr>
          <w:rFonts w:asciiTheme="minorHAnsi" w:eastAsiaTheme="minorEastAsia" w:hAnsiTheme="minorHAnsi"/>
          <w:noProof/>
          <w:lang w:val="es-ES" w:eastAsia="es-ES"/>
        </w:rPr>
        <w:drawing>
          <wp:inline distT="0" distB="0" distL="0" distR="0" wp14:anchorId="42A96315" wp14:editId="100979EE">
            <wp:extent cx="5029200" cy="2740512"/>
            <wp:effectExtent l="0" t="0" r="0" b="317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2904" cy="2742530"/>
                    </a:xfrm>
                    <a:prstGeom prst="rect">
                      <a:avLst/>
                    </a:prstGeom>
                  </pic:spPr>
                </pic:pic>
              </a:graphicData>
            </a:graphic>
          </wp:inline>
        </w:drawing>
      </w:r>
    </w:p>
    <w:p w14:paraId="4FBAA8B6" w14:textId="0AEF52F7" w:rsidR="00B64CF8" w:rsidRPr="00D147C5" w:rsidRDefault="004F3E3F" w:rsidP="00C13783">
      <w:pPr>
        <w:pStyle w:val="Descripcin"/>
        <w:jc w:val="center"/>
        <w:rPr>
          <w:rFonts w:asciiTheme="minorHAnsi" w:eastAsiaTheme="minorEastAsia" w:hAnsiTheme="minorHAnsi"/>
        </w:rPr>
      </w:pPr>
      <w:bookmarkStart w:id="77" w:name="_Ref90568643"/>
      <w:bookmarkStart w:id="78" w:name="_Toc90887081"/>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12</w:t>
      </w:r>
      <w:r w:rsidRPr="00DF6123">
        <w:rPr>
          <w:b/>
          <w:bCs/>
        </w:rPr>
        <w:fldChar w:fldCharType="end"/>
      </w:r>
      <w:bookmarkEnd w:id="77"/>
      <w:r w:rsidR="00DF6123" w:rsidRPr="00DF6123">
        <w:rPr>
          <w:b/>
          <w:bCs/>
        </w:rPr>
        <w:t>:</w:t>
      </w:r>
      <w:r>
        <w:t xml:space="preserve"> </w:t>
      </w:r>
      <w:r w:rsidRPr="00ED446F">
        <w:t>Página principal</w:t>
      </w:r>
      <w:bookmarkEnd w:id="78"/>
    </w:p>
    <w:p w14:paraId="0CECF8A7" w14:textId="4A0CE220"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Implementación de rutas de navegación.</w:t>
      </w:r>
    </w:p>
    <w:p w14:paraId="6B4BB0C7" w14:textId="3DFDB331" w:rsidR="00DB2A28" w:rsidRPr="00D147C5" w:rsidRDefault="00DB2A28" w:rsidP="00DB2A28">
      <w:pPr>
        <w:pStyle w:val="Prrafodelista"/>
        <w:rPr>
          <w:rFonts w:eastAsia="Arial" w:cs="Arial"/>
        </w:rPr>
      </w:pPr>
      <w:r w:rsidRPr="00D147C5">
        <w:rPr>
          <w:rFonts w:eastAsia="Arial" w:cs="Arial"/>
        </w:rPr>
        <w:t>Las rutas de navegación permiten a los usuarios moverse entre las diferentes vistas del sistema</w:t>
      </w:r>
      <w:r w:rsidR="004F3E3F">
        <w:rPr>
          <w:rFonts w:eastAsia="Arial" w:cs="Arial"/>
        </w:rPr>
        <w:t xml:space="preserve">, esto fue implementado en un </w:t>
      </w:r>
      <w:r w:rsidR="004F3E3F" w:rsidRPr="00C13783">
        <w:rPr>
          <w:rFonts w:eastAsia="Arial" w:cs="Arial"/>
          <w:i/>
          <w:iCs/>
        </w:rPr>
        <w:t>navba</w:t>
      </w:r>
      <w:r w:rsidR="009559F4">
        <w:rPr>
          <w:rFonts w:eastAsia="Arial" w:cs="Arial"/>
          <w:i/>
          <w:iCs/>
        </w:rPr>
        <w:t>r</w:t>
      </w:r>
      <w:r w:rsidR="004F3E3F">
        <w:rPr>
          <w:rFonts w:eastAsia="Arial" w:cs="Arial"/>
        </w:rPr>
        <w:t xml:space="preserve"> en donde se encuentran las opciones por las </w:t>
      </w:r>
      <w:r w:rsidR="003A2DB8">
        <w:rPr>
          <w:rFonts w:eastAsia="Arial" w:cs="Arial"/>
        </w:rPr>
        <w:t>cuales</w:t>
      </w:r>
      <w:r w:rsidR="004F3E3F">
        <w:rPr>
          <w:rFonts w:eastAsia="Arial" w:cs="Arial"/>
        </w:rPr>
        <w:t xml:space="preserve"> puede navegar el usuario dependiendo de su rol</w:t>
      </w:r>
      <w:r w:rsidR="006F3B83">
        <w:rPr>
          <w:rFonts w:eastAsia="Arial" w:cs="Arial"/>
        </w:rPr>
        <w:t xml:space="preserve">, este menú se puede apreciar en la </w:t>
      </w:r>
      <w:r w:rsidR="006F3B83">
        <w:rPr>
          <w:rFonts w:eastAsia="Arial" w:cs="Arial"/>
        </w:rPr>
        <w:fldChar w:fldCharType="begin"/>
      </w:r>
      <w:r w:rsidR="006F3B83">
        <w:rPr>
          <w:rFonts w:eastAsia="Arial" w:cs="Arial"/>
        </w:rPr>
        <w:instrText xml:space="preserve"> REF _Ref90569178 \h </w:instrText>
      </w:r>
      <w:r w:rsidR="006F3B83">
        <w:rPr>
          <w:rFonts w:eastAsia="Arial" w:cs="Arial"/>
        </w:rPr>
      </w:r>
      <w:r w:rsidR="006F3B83">
        <w:rPr>
          <w:rFonts w:eastAsia="Arial" w:cs="Arial"/>
        </w:rPr>
        <w:fldChar w:fldCharType="separate"/>
      </w:r>
      <w:r w:rsidR="002701FF" w:rsidRPr="00DF6123">
        <w:rPr>
          <w:b/>
          <w:bCs/>
        </w:rPr>
        <w:t xml:space="preserve">Fig. </w:t>
      </w:r>
      <w:r w:rsidR="002701FF">
        <w:rPr>
          <w:b/>
          <w:bCs/>
          <w:noProof/>
        </w:rPr>
        <w:t>13</w:t>
      </w:r>
      <w:r w:rsidR="006F3B83">
        <w:rPr>
          <w:rFonts w:eastAsia="Arial" w:cs="Arial"/>
        </w:rPr>
        <w:fldChar w:fldCharType="end"/>
      </w:r>
      <w:r w:rsidR="006F3B83">
        <w:rPr>
          <w:rFonts w:eastAsia="Arial" w:cs="Arial"/>
        </w:rPr>
        <w:t>.</w:t>
      </w:r>
    </w:p>
    <w:p w14:paraId="208D9DC4" w14:textId="77777777" w:rsidR="00510D5F" w:rsidRDefault="00DB2A28" w:rsidP="00C13783">
      <w:pPr>
        <w:pStyle w:val="Prrafodelista"/>
        <w:keepNext/>
        <w:spacing w:after="0"/>
        <w:jc w:val="center"/>
      </w:pPr>
      <w:r w:rsidRPr="00D147C5">
        <w:rPr>
          <w:rFonts w:asciiTheme="minorHAnsi" w:eastAsiaTheme="minorEastAsia" w:hAnsiTheme="minorHAnsi"/>
          <w:noProof/>
          <w:lang w:val="es-ES" w:eastAsia="es-ES"/>
        </w:rPr>
        <w:drawing>
          <wp:inline distT="0" distB="0" distL="0" distR="0" wp14:anchorId="3ECDBC47" wp14:editId="7535F36F">
            <wp:extent cx="4105073" cy="511168"/>
            <wp:effectExtent l="0" t="0" r="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20825" cy="513129"/>
                    </a:xfrm>
                    <a:prstGeom prst="rect">
                      <a:avLst/>
                    </a:prstGeom>
                  </pic:spPr>
                </pic:pic>
              </a:graphicData>
            </a:graphic>
          </wp:inline>
        </w:drawing>
      </w:r>
    </w:p>
    <w:p w14:paraId="03D3C715" w14:textId="34F0E187" w:rsidR="00DB2A28" w:rsidRPr="00D147C5" w:rsidRDefault="00510D5F" w:rsidP="00C13783">
      <w:pPr>
        <w:pStyle w:val="Descripcin"/>
        <w:jc w:val="center"/>
        <w:rPr>
          <w:rFonts w:asciiTheme="minorHAnsi" w:eastAsiaTheme="minorEastAsia" w:hAnsiTheme="minorHAnsi"/>
        </w:rPr>
      </w:pPr>
      <w:bookmarkStart w:id="79" w:name="_Ref90569178"/>
      <w:bookmarkStart w:id="80" w:name="_Toc90887082"/>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13</w:t>
      </w:r>
      <w:r w:rsidRPr="00DF6123">
        <w:rPr>
          <w:b/>
          <w:bCs/>
        </w:rPr>
        <w:fldChar w:fldCharType="end"/>
      </w:r>
      <w:bookmarkEnd w:id="79"/>
      <w:r w:rsidR="00DF6123" w:rsidRPr="00DF6123">
        <w:rPr>
          <w:b/>
          <w:bCs/>
        </w:rPr>
        <w:t>:</w:t>
      </w:r>
      <w:r>
        <w:t xml:space="preserve"> </w:t>
      </w:r>
      <w:r w:rsidRPr="00062BE4">
        <w:t>Rutas de navegación</w:t>
      </w:r>
      <w:bookmarkEnd w:id="80"/>
    </w:p>
    <w:p w14:paraId="576A9D01" w14:textId="31C8DFDD"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Diseño de página de inicio de sesión.</w:t>
      </w:r>
    </w:p>
    <w:p w14:paraId="0240E28D" w14:textId="518F0205" w:rsidR="00DB2A28" w:rsidRPr="00C13783" w:rsidRDefault="00DB2A28" w:rsidP="00DB2A28">
      <w:pPr>
        <w:pStyle w:val="Prrafodelista"/>
        <w:rPr>
          <w:rFonts w:eastAsiaTheme="minorEastAsia" w:cs="Arial"/>
        </w:rPr>
      </w:pPr>
      <w:r w:rsidRPr="00C13783">
        <w:rPr>
          <w:rFonts w:eastAsiaTheme="minorEastAsia" w:cs="Arial"/>
        </w:rPr>
        <w:t>La página de inicio de sesión permite a los usuarios ingresar al sistema</w:t>
      </w:r>
      <w:r w:rsidR="006F3B83">
        <w:rPr>
          <w:rFonts w:eastAsiaTheme="minorEastAsia" w:cs="Arial"/>
        </w:rPr>
        <w:t xml:space="preserve">, el resultado final se lo muestra en la </w:t>
      </w:r>
    </w:p>
    <w:p w14:paraId="5EE179DD" w14:textId="47BB1C03" w:rsidR="00F742A1" w:rsidRDefault="001F7CBB" w:rsidP="00290BCA">
      <w:pPr>
        <w:keepNext/>
        <w:spacing w:after="0"/>
        <w:jc w:val="center"/>
      </w:pPr>
      <w:r w:rsidRPr="001F7CBB">
        <w:rPr>
          <w:rFonts w:asciiTheme="minorHAnsi" w:eastAsiaTheme="minorEastAsia" w:hAnsiTheme="minorHAnsi"/>
          <w:noProof/>
          <w:lang w:val="es-ES" w:eastAsia="es-ES"/>
        </w:rPr>
        <w:lastRenderedPageBreak/>
        <w:drawing>
          <wp:inline distT="0" distB="0" distL="0" distR="0" wp14:anchorId="27A08E67" wp14:editId="61ABCAB7">
            <wp:extent cx="4933417" cy="4162425"/>
            <wp:effectExtent l="0" t="0" r="635" b="0"/>
            <wp:docPr id="19" name="Imagen 1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Aplicación&#10;&#10;Descripción generada automáticamente"/>
                    <pic:cNvPicPr/>
                  </pic:nvPicPr>
                  <pic:blipFill>
                    <a:blip r:embed="rId25"/>
                    <a:stretch>
                      <a:fillRect/>
                    </a:stretch>
                  </pic:blipFill>
                  <pic:spPr>
                    <a:xfrm>
                      <a:off x="0" y="0"/>
                      <a:ext cx="4935440" cy="4164132"/>
                    </a:xfrm>
                    <a:prstGeom prst="rect">
                      <a:avLst/>
                    </a:prstGeom>
                  </pic:spPr>
                </pic:pic>
              </a:graphicData>
            </a:graphic>
          </wp:inline>
        </w:drawing>
      </w:r>
    </w:p>
    <w:p w14:paraId="307E41DB" w14:textId="6E653975" w:rsidR="00DB2A28" w:rsidRPr="00D147C5" w:rsidRDefault="00F742A1" w:rsidP="00C13783">
      <w:pPr>
        <w:pStyle w:val="Descripcin"/>
        <w:jc w:val="center"/>
        <w:rPr>
          <w:rFonts w:asciiTheme="minorHAnsi" w:eastAsiaTheme="minorEastAsia" w:hAnsiTheme="minorHAnsi"/>
        </w:rPr>
      </w:pPr>
      <w:bookmarkStart w:id="81" w:name="_Toc90887083"/>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14</w:t>
      </w:r>
      <w:r w:rsidRPr="00DF6123">
        <w:rPr>
          <w:b/>
          <w:bCs/>
        </w:rPr>
        <w:fldChar w:fldCharType="end"/>
      </w:r>
      <w:r w:rsidR="00DF6123" w:rsidRPr="00DF6123">
        <w:rPr>
          <w:b/>
          <w:bCs/>
        </w:rPr>
        <w:t>:</w:t>
      </w:r>
      <w:r>
        <w:t xml:space="preserve"> </w:t>
      </w:r>
      <w:r w:rsidRPr="009E3518">
        <w:t>Módulo inicio de sesión</w:t>
      </w:r>
      <w:bookmarkEnd w:id="81"/>
    </w:p>
    <w:p w14:paraId="46E8ACDD" w14:textId="46781B97" w:rsidR="00DB2A28" w:rsidRPr="00290BCA" w:rsidRDefault="1C89A702" w:rsidP="00DB2A28">
      <w:pPr>
        <w:pStyle w:val="Prrafodelista"/>
        <w:numPr>
          <w:ilvl w:val="0"/>
          <w:numId w:val="20"/>
        </w:numPr>
        <w:rPr>
          <w:rFonts w:asciiTheme="minorHAnsi" w:eastAsiaTheme="minorEastAsia" w:hAnsiTheme="minorHAnsi"/>
          <w:b/>
          <w:bCs/>
        </w:rPr>
      </w:pPr>
      <w:r w:rsidRPr="00290BCA">
        <w:rPr>
          <w:rFonts w:eastAsia="Arial" w:cs="Arial"/>
          <w:b/>
          <w:bCs/>
        </w:rPr>
        <w:t>Diseño de página de perfil.</w:t>
      </w:r>
    </w:p>
    <w:p w14:paraId="62D5A724" w14:textId="45E7EA63" w:rsidR="00DB2A28" w:rsidRPr="00C13783" w:rsidRDefault="00DB2A28" w:rsidP="00C13783">
      <w:pPr>
        <w:pStyle w:val="Prrafodelista"/>
        <w:rPr>
          <w:rFonts w:eastAsiaTheme="minorEastAsia" w:cs="Arial"/>
        </w:rPr>
      </w:pPr>
      <w:r w:rsidRPr="00C13783">
        <w:rPr>
          <w:rFonts w:eastAsiaTheme="minorEastAsia" w:cs="Arial"/>
        </w:rPr>
        <w:t>La página de perfil permite a los usuarios visualizar su información personal</w:t>
      </w:r>
      <w:r w:rsidR="00614FBA" w:rsidRPr="00D147C5">
        <w:rPr>
          <w:rFonts w:eastAsiaTheme="minorEastAsia" w:cs="Arial"/>
        </w:rPr>
        <w:t xml:space="preserve"> como se muestra en la</w:t>
      </w:r>
      <w:r w:rsidR="00647951">
        <w:rPr>
          <w:rFonts w:eastAsiaTheme="minorEastAsia" w:cs="Arial"/>
        </w:rPr>
        <w:t xml:space="preserve"> </w:t>
      </w:r>
      <w:r w:rsidR="00A225EF">
        <w:rPr>
          <w:rFonts w:eastAsiaTheme="minorEastAsia" w:cs="Arial"/>
        </w:rPr>
        <w:fldChar w:fldCharType="begin"/>
      </w:r>
      <w:r w:rsidR="00A225EF">
        <w:rPr>
          <w:rFonts w:eastAsiaTheme="minorEastAsia" w:cs="Arial"/>
        </w:rPr>
        <w:instrText xml:space="preserve"> REF _Ref90570043 \h </w:instrText>
      </w:r>
      <w:r w:rsidR="00A225EF">
        <w:rPr>
          <w:rFonts w:eastAsiaTheme="minorEastAsia" w:cs="Arial"/>
        </w:rPr>
      </w:r>
      <w:r w:rsidR="00A225EF">
        <w:rPr>
          <w:rFonts w:eastAsiaTheme="minorEastAsia" w:cs="Arial"/>
        </w:rPr>
        <w:fldChar w:fldCharType="separate"/>
      </w:r>
      <w:r w:rsidR="002701FF" w:rsidRPr="00DF6123">
        <w:rPr>
          <w:b/>
          <w:bCs/>
        </w:rPr>
        <w:t xml:space="preserve">Fig. </w:t>
      </w:r>
      <w:r w:rsidR="002701FF">
        <w:rPr>
          <w:b/>
          <w:bCs/>
          <w:noProof/>
        </w:rPr>
        <w:t>15</w:t>
      </w:r>
      <w:r w:rsidR="00A225EF">
        <w:rPr>
          <w:rFonts w:eastAsiaTheme="minorEastAsia" w:cs="Arial"/>
        </w:rPr>
        <w:fldChar w:fldCharType="end"/>
      </w:r>
      <w:r w:rsidRPr="00C13783">
        <w:rPr>
          <w:rFonts w:eastAsiaTheme="minorEastAsia" w:cs="Arial"/>
        </w:rPr>
        <w:t>.</w:t>
      </w:r>
    </w:p>
    <w:p w14:paraId="6A4591BC" w14:textId="732D9ED4" w:rsidR="00454E40" w:rsidRDefault="00B37857" w:rsidP="00C13783">
      <w:pPr>
        <w:pStyle w:val="Prrafodelista"/>
        <w:keepNext/>
        <w:spacing w:after="0"/>
        <w:jc w:val="center"/>
      </w:pPr>
      <w:r w:rsidRPr="00B37857">
        <w:rPr>
          <w:noProof/>
        </w:rPr>
        <w:t xml:space="preserve"> </w:t>
      </w:r>
      <w:r w:rsidRPr="00B37857">
        <w:rPr>
          <w:rFonts w:asciiTheme="minorHAnsi" w:eastAsiaTheme="minorEastAsia" w:hAnsiTheme="minorHAnsi"/>
          <w:noProof/>
          <w:lang w:val="es-ES" w:eastAsia="es-ES"/>
        </w:rPr>
        <w:drawing>
          <wp:inline distT="0" distB="0" distL="0" distR="0" wp14:anchorId="068C4DA1" wp14:editId="49E75E0A">
            <wp:extent cx="4591050" cy="2540086"/>
            <wp:effectExtent l="0" t="0" r="0" b="0"/>
            <wp:docPr id="49" name="Imagen 4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Interfaz de usuario gráfica&#10;&#10;Descripción generada automáticamente"/>
                    <pic:cNvPicPr/>
                  </pic:nvPicPr>
                  <pic:blipFill>
                    <a:blip r:embed="rId26"/>
                    <a:stretch>
                      <a:fillRect/>
                    </a:stretch>
                  </pic:blipFill>
                  <pic:spPr>
                    <a:xfrm>
                      <a:off x="0" y="0"/>
                      <a:ext cx="4593438" cy="2541407"/>
                    </a:xfrm>
                    <a:prstGeom prst="rect">
                      <a:avLst/>
                    </a:prstGeom>
                  </pic:spPr>
                </pic:pic>
              </a:graphicData>
            </a:graphic>
          </wp:inline>
        </w:drawing>
      </w:r>
    </w:p>
    <w:p w14:paraId="08C75A08" w14:textId="588AE52A" w:rsidR="00DB2A28" w:rsidRDefault="00454E40" w:rsidP="00C13783">
      <w:pPr>
        <w:pStyle w:val="Descripcin"/>
        <w:jc w:val="center"/>
      </w:pPr>
      <w:bookmarkStart w:id="82" w:name="_Ref90570043"/>
      <w:bookmarkStart w:id="83" w:name="_Toc90887084"/>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15</w:t>
      </w:r>
      <w:r w:rsidRPr="00DF6123">
        <w:rPr>
          <w:b/>
          <w:bCs/>
        </w:rPr>
        <w:fldChar w:fldCharType="end"/>
      </w:r>
      <w:bookmarkEnd w:id="82"/>
      <w:r w:rsidR="00DF6123" w:rsidRPr="00DF6123">
        <w:rPr>
          <w:b/>
          <w:bCs/>
        </w:rPr>
        <w:t>:</w:t>
      </w:r>
      <w:r>
        <w:t xml:space="preserve"> </w:t>
      </w:r>
      <w:r w:rsidRPr="00940BFF">
        <w:t>Información de perfiles</w:t>
      </w:r>
      <w:bookmarkEnd w:id="83"/>
    </w:p>
    <w:p w14:paraId="42778D68" w14:textId="77777777" w:rsidR="00290BCA" w:rsidRPr="00290BCA" w:rsidRDefault="00290BCA" w:rsidP="00290BCA"/>
    <w:p w14:paraId="04B68D2D" w14:textId="39F7C9ED" w:rsidR="1C89A702" w:rsidRPr="00D147C5" w:rsidRDefault="1C89A702" w:rsidP="5EDD56AF">
      <w:pPr>
        <w:pStyle w:val="Ttulo2"/>
        <w:spacing w:after="0" w:line="259" w:lineRule="auto"/>
        <w:ind w:left="720" w:hanging="720"/>
        <w:rPr>
          <w:rFonts w:asciiTheme="minorHAnsi" w:eastAsiaTheme="minorEastAsia" w:hAnsiTheme="minorHAnsi" w:cstheme="minorBidi"/>
          <w:szCs w:val="28"/>
        </w:rPr>
      </w:pPr>
      <w:bookmarkStart w:id="84" w:name="_Toc90887058"/>
      <w:r w:rsidRPr="0088140A">
        <w:rPr>
          <w:i/>
          <w:iCs/>
        </w:rPr>
        <w:lastRenderedPageBreak/>
        <w:t>Sprint</w:t>
      </w:r>
      <w:r w:rsidRPr="00D147C5">
        <w:t xml:space="preserve"> 3. Roles y autorizaciones</w:t>
      </w:r>
      <w:bookmarkEnd w:id="84"/>
      <w:r w:rsidRPr="00D147C5">
        <w:t xml:space="preserve">  </w:t>
      </w:r>
    </w:p>
    <w:p w14:paraId="290D1177" w14:textId="2EEAB583" w:rsidR="5EDD56AF" w:rsidRPr="00D147C5" w:rsidRDefault="5EDD56AF" w:rsidP="5EDD56AF">
      <w:pPr>
        <w:rPr>
          <w:rFonts w:eastAsia="Calibri" w:cs="Arial"/>
        </w:rPr>
      </w:pPr>
    </w:p>
    <w:p w14:paraId="5875025B" w14:textId="2BA6F4F8" w:rsidR="1C89A702" w:rsidRPr="00D147C5" w:rsidRDefault="1C89A702" w:rsidP="469C3A0D">
      <w:r w:rsidRPr="00C13783">
        <w:rPr>
          <w:rFonts w:eastAsia="Arial" w:cs="Arial"/>
        </w:rPr>
        <w:t xml:space="preserve">En este </w:t>
      </w:r>
      <w:r w:rsidRPr="0088140A">
        <w:rPr>
          <w:rFonts w:eastAsia="Arial" w:cs="Arial"/>
          <w:i/>
          <w:iCs/>
        </w:rPr>
        <w:t>sprint</w:t>
      </w:r>
      <w:r w:rsidRPr="00C13783">
        <w:rPr>
          <w:rFonts w:eastAsia="Arial" w:cs="Arial"/>
        </w:rPr>
        <w:t xml:space="preserve"> se crearon políticas de autorización a los diferentes roles para consumir el API.</w:t>
      </w:r>
    </w:p>
    <w:p w14:paraId="7A62924F" w14:textId="503552E1"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Implementación de roles</w:t>
      </w:r>
    </w:p>
    <w:p w14:paraId="28B95B6E" w14:textId="201C925D" w:rsidR="00DB2A28" w:rsidRPr="00D147C5" w:rsidRDefault="00DB2A28" w:rsidP="00DB2A28">
      <w:pPr>
        <w:pStyle w:val="Prrafodelista"/>
        <w:rPr>
          <w:rFonts w:eastAsia="Arial" w:cs="Arial"/>
        </w:rPr>
      </w:pPr>
      <w:r w:rsidRPr="00D147C5">
        <w:rPr>
          <w:rFonts w:eastAsia="Arial" w:cs="Arial"/>
        </w:rPr>
        <w:t>Implementar roles permite al sistema diferenciar entre los diferentes tipos de usuario (docente</w:t>
      </w:r>
      <w:r w:rsidR="004928D8">
        <w:rPr>
          <w:rFonts w:eastAsia="Arial" w:cs="Arial"/>
        </w:rPr>
        <w:t xml:space="preserve"> y</w:t>
      </w:r>
      <w:r w:rsidRPr="00D147C5">
        <w:rPr>
          <w:rFonts w:eastAsia="Arial" w:cs="Arial"/>
        </w:rPr>
        <w:t xml:space="preserve"> estudiante)</w:t>
      </w:r>
      <w:r w:rsidR="00541E42" w:rsidRPr="00D147C5">
        <w:rPr>
          <w:rFonts w:eastAsia="Arial" w:cs="Arial"/>
        </w:rPr>
        <w:t xml:space="preserve"> para de esta manera mostrar una u otra vista dependiendo del tipo de usuario que ingresa al sistema</w:t>
      </w:r>
      <w:r w:rsidR="00F123BD">
        <w:rPr>
          <w:rFonts w:eastAsia="Arial" w:cs="Arial"/>
        </w:rPr>
        <w:t xml:space="preserve">, el código que permite todo esto </w:t>
      </w:r>
      <w:r w:rsidR="00614FBA" w:rsidRPr="00D147C5">
        <w:rPr>
          <w:rFonts w:eastAsia="Arial" w:cs="Arial"/>
        </w:rPr>
        <w:t xml:space="preserve">se muestra en la </w:t>
      </w:r>
      <w:r w:rsidR="00F123BD">
        <w:rPr>
          <w:rFonts w:eastAsia="Arial" w:cs="Arial"/>
        </w:rPr>
        <w:fldChar w:fldCharType="begin"/>
      </w:r>
      <w:r w:rsidR="00F123BD">
        <w:rPr>
          <w:rFonts w:eastAsia="Arial" w:cs="Arial"/>
        </w:rPr>
        <w:instrText xml:space="preserve"> REF _Ref90570142 \h </w:instrText>
      </w:r>
      <w:r w:rsidR="00F123BD">
        <w:rPr>
          <w:rFonts w:eastAsia="Arial" w:cs="Arial"/>
        </w:rPr>
      </w:r>
      <w:r w:rsidR="00F123BD">
        <w:rPr>
          <w:rFonts w:eastAsia="Arial" w:cs="Arial"/>
        </w:rPr>
        <w:fldChar w:fldCharType="separate"/>
      </w:r>
      <w:r w:rsidR="002701FF" w:rsidRPr="00DF6123">
        <w:rPr>
          <w:b/>
          <w:bCs/>
        </w:rPr>
        <w:t xml:space="preserve">Fig. </w:t>
      </w:r>
      <w:r w:rsidR="002701FF">
        <w:rPr>
          <w:b/>
          <w:bCs/>
          <w:noProof/>
        </w:rPr>
        <w:t>16</w:t>
      </w:r>
      <w:r w:rsidR="00F123BD">
        <w:rPr>
          <w:rFonts w:eastAsia="Arial" w:cs="Arial"/>
        </w:rPr>
        <w:fldChar w:fldCharType="end"/>
      </w:r>
      <w:r w:rsidR="00541E42" w:rsidRPr="00D147C5">
        <w:rPr>
          <w:rFonts w:eastAsia="Arial" w:cs="Arial"/>
        </w:rPr>
        <w:t>.</w:t>
      </w:r>
    </w:p>
    <w:p w14:paraId="0B8B004B" w14:textId="77777777" w:rsidR="00F123BD" w:rsidRDefault="00541E42" w:rsidP="00C13783">
      <w:pPr>
        <w:pStyle w:val="Prrafodelista"/>
        <w:keepNext/>
        <w:spacing w:after="0"/>
        <w:jc w:val="center"/>
      </w:pPr>
      <w:r w:rsidRPr="00D147C5">
        <w:rPr>
          <w:rFonts w:eastAsia="Arial" w:cs="Arial"/>
          <w:noProof/>
          <w:lang w:val="es-ES" w:eastAsia="es-ES"/>
        </w:rPr>
        <w:drawing>
          <wp:inline distT="0" distB="0" distL="0" distR="0" wp14:anchorId="68DBA308" wp14:editId="0992A23A">
            <wp:extent cx="3608962" cy="1079062"/>
            <wp:effectExtent l="0" t="0" r="0" b="698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7960" cy="1081752"/>
                    </a:xfrm>
                    <a:prstGeom prst="rect">
                      <a:avLst/>
                    </a:prstGeom>
                  </pic:spPr>
                </pic:pic>
              </a:graphicData>
            </a:graphic>
          </wp:inline>
        </w:drawing>
      </w:r>
    </w:p>
    <w:p w14:paraId="04DA2651" w14:textId="2423723F" w:rsidR="00DB2A28" w:rsidRPr="00D147C5" w:rsidRDefault="00F123BD" w:rsidP="00C13783">
      <w:pPr>
        <w:pStyle w:val="Descripcin"/>
        <w:jc w:val="center"/>
        <w:rPr>
          <w:rFonts w:eastAsia="Arial" w:cs="Arial"/>
        </w:rPr>
      </w:pPr>
      <w:bookmarkStart w:id="85" w:name="_Ref90570142"/>
      <w:bookmarkStart w:id="86" w:name="_Toc90887085"/>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16</w:t>
      </w:r>
      <w:r w:rsidRPr="00DF6123">
        <w:rPr>
          <w:b/>
          <w:bCs/>
        </w:rPr>
        <w:fldChar w:fldCharType="end"/>
      </w:r>
      <w:bookmarkEnd w:id="85"/>
      <w:r w:rsidR="00DF6123" w:rsidRPr="00DF6123">
        <w:rPr>
          <w:b/>
          <w:bCs/>
        </w:rPr>
        <w:t>:</w:t>
      </w:r>
      <w:r>
        <w:t xml:space="preserve"> </w:t>
      </w:r>
      <w:r w:rsidRPr="000C35BB">
        <w:t>Roles y autorizaciones</w:t>
      </w:r>
      <w:bookmarkEnd w:id="86"/>
    </w:p>
    <w:p w14:paraId="01AF84D8" w14:textId="6A09C954"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Implementación de autorización de usuarios.</w:t>
      </w:r>
    </w:p>
    <w:p w14:paraId="147D8DC9" w14:textId="3124B898" w:rsidR="00541E42" w:rsidRPr="00C13783" w:rsidRDefault="00541E42" w:rsidP="00C13783">
      <w:pPr>
        <w:pStyle w:val="Prrafodelista"/>
        <w:rPr>
          <w:rFonts w:asciiTheme="minorHAnsi" w:eastAsiaTheme="minorEastAsia" w:hAnsiTheme="minorHAnsi"/>
        </w:rPr>
      </w:pPr>
      <w:r w:rsidRPr="00D147C5">
        <w:rPr>
          <w:rFonts w:eastAsia="Arial" w:cs="Arial"/>
        </w:rPr>
        <w:t>Para el manejo de autorización se utilizaron los diferentes roles</w:t>
      </w:r>
      <w:r w:rsidR="00614FBA" w:rsidRPr="00D147C5">
        <w:rPr>
          <w:rFonts w:eastAsia="Arial" w:cs="Arial"/>
        </w:rPr>
        <w:t xml:space="preserve"> </w:t>
      </w:r>
      <w:r w:rsidR="00F123BD">
        <w:rPr>
          <w:rFonts w:eastAsia="Arial" w:cs="Arial"/>
        </w:rPr>
        <w:t xml:space="preserve">mencionados en la </w:t>
      </w:r>
      <w:r w:rsidR="00F123BD">
        <w:rPr>
          <w:rFonts w:eastAsia="Arial" w:cs="Arial"/>
        </w:rPr>
        <w:fldChar w:fldCharType="begin"/>
      </w:r>
      <w:r w:rsidR="00F123BD">
        <w:rPr>
          <w:rFonts w:eastAsia="Arial" w:cs="Arial"/>
        </w:rPr>
        <w:instrText xml:space="preserve"> REF _Ref90570142 \h </w:instrText>
      </w:r>
      <w:r w:rsidR="00F123BD">
        <w:rPr>
          <w:rFonts w:eastAsia="Arial" w:cs="Arial"/>
        </w:rPr>
      </w:r>
      <w:r w:rsidR="00F123BD">
        <w:rPr>
          <w:rFonts w:eastAsia="Arial" w:cs="Arial"/>
        </w:rPr>
        <w:fldChar w:fldCharType="separate"/>
      </w:r>
      <w:r w:rsidR="002701FF" w:rsidRPr="00DF6123">
        <w:rPr>
          <w:b/>
          <w:bCs/>
        </w:rPr>
        <w:t xml:space="preserve">Fig. </w:t>
      </w:r>
      <w:r w:rsidR="002701FF">
        <w:rPr>
          <w:b/>
          <w:bCs/>
          <w:noProof/>
        </w:rPr>
        <w:t>16</w:t>
      </w:r>
      <w:r w:rsidR="00F123BD">
        <w:rPr>
          <w:rFonts w:eastAsia="Arial" w:cs="Arial"/>
        </w:rPr>
        <w:fldChar w:fldCharType="end"/>
      </w:r>
      <w:r w:rsidRPr="00D147C5">
        <w:rPr>
          <w:rFonts w:eastAsia="Arial" w:cs="Arial"/>
        </w:rPr>
        <w:t>.</w:t>
      </w:r>
    </w:p>
    <w:p w14:paraId="57A6F5D0" w14:textId="399F6E2D" w:rsidR="1C89A702" w:rsidRPr="00D147C5" w:rsidRDefault="1C89A702" w:rsidP="441E7A03">
      <w:pPr>
        <w:pStyle w:val="Ttulo2"/>
        <w:spacing w:after="0" w:line="259" w:lineRule="auto"/>
        <w:ind w:left="720" w:hanging="720"/>
        <w:rPr>
          <w:rFonts w:asciiTheme="minorHAnsi" w:eastAsiaTheme="minorEastAsia" w:hAnsiTheme="minorHAnsi" w:cstheme="minorBidi"/>
          <w:szCs w:val="28"/>
        </w:rPr>
      </w:pPr>
      <w:bookmarkStart w:id="87" w:name="_Toc90887059"/>
      <w:r w:rsidRPr="0088140A">
        <w:rPr>
          <w:i/>
          <w:iCs/>
        </w:rPr>
        <w:t>Sprint</w:t>
      </w:r>
      <w:r w:rsidRPr="00D147C5">
        <w:t xml:space="preserve"> 4. Creación de encuestas</w:t>
      </w:r>
      <w:bookmarkEnd w:id="87"/>
      <w:r w:rsidRPr="00D147C5">
        <w:t xml:space="preserve"> </w:t>
      </w:r>
    </w:p>
    <w:p w14:paraId="36388294" w14:textId="66EF2636" w:rsidR="1C89A702" w:rsidRPr="00D147C5" w:rsidRDefault="1C89A702" w:rsidP="469C3A0D">
      <w:r w:rsidRPr="00C13783">
        <w:rPr>
          <w:rFonts w:eastAsia="Arial" w:cs="Arial"/>
          <w:sz w:val="20"/>
          <w:szCs w:val="20"/>
        </w:rPr>
        <w:t xml:space="preserve"> </w:t>
      </w:r>
    </w:p>
    <w:p w14:paraId="70ED6ACA" w14:textId="778E6613" w:rsidR="1C89A702" w:rsidRPr="00D147C5" w:rsidRDefault="1C89A702" w:rsidP="469C3A0D">
      <w:r w:rsidRPr="00C13783">
        <w:rPr>
          <w:rFonts w:eastAsia="Arial" w:cs="Arial"/>
        </w:rPr>
        <w:t xml:space="preserve">En este </w:t>
      </w:r>
      <w:r w:rsidRPr="0088140A">
        <w:rPr>
          <w:rFonts w:eastAsia="Arial" w:cs="Arial"/>
          <w:i/>
          <w:iCs/>
        </w:rPr>
        <w:t>sprint</w:t>
      </w:r>
      <w:r w:rsidRPr="00C13783">
        <w:rPr>
          <w:rFonts w:eastAsia="Arial" w:cs="Arial"/>
        </w:rPr>
        <w:t xml:space="preserve"> se empezó el proceso de creación de encuestas y su respectivo despliegue en la página, tanto para la creación de encuestas como para responderlas.</w:t>
      </w:r>
    </w:p>
    <w:p w14:paraId="4B962B99" w14:textId="45455F6B" w:rsidR="1C89A702" w:rsidRPr="00C13783" w:rsidRDefault="1C89A702" w:rsidP="5C83130A">
      <w:pPr>
        <w:pStyle w:val="Prrafodelista"/>
        <w:numPr>
          <w:ilvl w:val="0"/>
          <w:numId w:val="20"/>
        </w:numPr>
        <w:rPr>
          <w:rFonts w:asciiTheme="minorHAnsi" w:eastAsiaTheme="minorEastAsia" w:hAnsiTheme="minorHAnsi"/>
        </w:rPr>
      </w:pPr>
      <w:r w:rsidRPr="00C13783">
        <w:rPr>
          <w:rFonts w:eastAsia="Arial" w:cs="Arial"/>
        </w:rPr>
        <w:t>Creación de políticas de encuestas.</w:t>
      </w:r>
    </w:p>
    <w:p w14:paraId="116A5574" w14:textId="77F27EA6" w:rsidR="001840CA" w:rsidRPr="00D147C5" w:rsidRDefault="001840CA" w:rsidP="001840CA">
      <w:pPr>
        <w:pStyle w:val="Prrafodelista"/>
        <w:rPr>
          <w:rFonts w:eastAsia="Arial" w:cs="Arial"/>
        </w:rPr>
      </w:pPr>
      <w:r w:rsidRPr="00D147C5">
        <w:rPr>
          <w:rFonts w:eastAsia="Arial" w:cs="Arial"/>
        </w:rPr>
        <w:t>Para las encuestas se crearon políticas que permiten que los usuarios de tipo docente puedan crearlas, los estudiantes responderlas y ambos puedan verlas</w:t>
      </w:r>
      <w:r w:rsidR="003B0CE8">
        <w:rPr>
          <w:rFonts w:eastAsia="Arial" w:cs="Arial"/>
        </w:rPr>
        <w:t xml:space="preserve"> como se indica en la </w:t>
      </w:r>
      <w:r w:rsidR="00F40D9D">
        <w:rPr>
          <w:rFonts w:eastAsia="Arial" w:cs="Arial"/>
        </w:rPr>
        <w:t>Fig. 17</w:t>
      </w:r>
      <w:r w:rsidRPr="00D147C5">
        <w:rPr>
          <w:rFonts w:eastAsia="Arial" w:cs="Arial"/>
        </w:rPr>
        <w:t>.</w:t>
      </w:r>
    </w:p>
    <w:p w14:paraId="31DE04A1" w14:textId="065AC7E7" w:rsidR="00F40D9D" w:rsidRDefault="00F40D9D" w:rsidP="00F40D9D">
      <w:pPr>
        <w:pStyle w:val="Prrafodelista"/>
        <w:spacing w:after="0"/>
        <w:rPr>
          <w:rFonts w:eastAsia="Arial" w:cs="Arial"/>
        </w:rPr>
      </w:pPr>
      <w:r>
        <w:rPr>
          <w:rFonts w:eastAsia="Arial" w:cs="Arial"/>
          <w:noProof/>
          <w:lang w:val="es-ES" w:eastAsia="es-ES"/>
        </w:rPr>
        <w:drawing>
          <wp:inline distT="0" distB="0" distL="0" distR="0" wp14:anchorId="1C23C0FF" wp14:editId="032CD4AC">
            <wp:extent cx="5020331" cy="744583"/>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t="52269"/>
                    <a:stretch/>
                  </pic:blipFill>
                  <pic:spPr bwMode="auto">
                    <a:xfrm>
                      <a:off x="0" y="0"/>
                      <a:ext cx="5064637" cy="751154"/>
                    </a:xfrm>
                    <a:prstGeom prst="rect">
                      <a:avLst/>
                    </a:prstGeom>
                    <a:noFill/>
                    <a:ln>
                      <a:noFill/>
                    </a:ln>
                    <a:extLst>
                      <a:ext uri="{53640926-AAD7-44D8-BBD7-CCE9431645EC}">
                        <a14:shadowObscured xmlns:a14="http://schemas.microsoft.com/office/drawing/2010/main"/>
                      </a:ext>
                    </a:extLst>
                  </pic:spPr>
                </pic:pic>
              </a:graphicData>
            </a:graphic>
          </wp:inline>
        </w:drawing>
      </w:r>
    </w:p>
    <w:p w14:paraId="46B07433" w14:textId="52C08DA1" w:rsidR="00CB5369" w:rsidRDefault="00CB5369" w:rsidP="00CB5369">
      <w:pPr>
        <w:pStyle w:val="Descripcin"/>
        <w:jc w:val="center"/>
      </w:pPr>
      <w:bookmarkStart w:id="88" w:name="_Toc90887086"/>
      <w:r w:rsidRPr="00CB5369">
        <w:rPr>
          <w:b/>
          <w:bCs/>
        </w:rPr>
        <w:t xml:space="preserve">Fig. </w:t>
      </w:r>
      <w:r w:rsidRPr="00CB5369">
        <w:rPr>
          <w:b/>
          <w:bCs/>
        </w:rPr>
        <w:fldChar w:fldCharType="begin"/>
      </w:r>
      <w:r w:rsidRPr="00CB5369">
        <w:rPr>
          <w:b/>
          <w:bCs/>
        </w:rPr>
        <w:instrText xml:space="preserve"> SEQ Fig. \* ARABIC </w:instrText>
      </w:r>
      <w:r w:rsidRPr="00CB5369">
        <w:rPr>
          <w:b/>
          <w:bCs/>
        </w:rPr>
        <w:fldChar w:fldCharType="separate"/>
      </w:r>
      <w:r w:rsidR="002701FF">
        <w:rPr>
          <w:b/>
          <w:bCs/>
          <w:noProof/>
        </w:rPr>
        <w:t>17</w:t>
      </w:r>
      <w:r w:rsidRPr="00CB5369">
        <w:rPr>
          <w:b/>
          <w:bCs/>
        </w:rPr>
        <w:fldChar w:fldCharType="end"/>
      </w:r>
      <w:r w:rsidRPr="00CB5369">
        <w:rPr>
          <w:b/>
          <w:bCs/>
        </w:rPr>
        <w:t>:</w:t>
      </w:r>
      <w:r>
        <w:t xml:space="preserve"> Políticas de preguntas</w:t>
      </w:r>
      <w:bookmarkEnd w:id="88"/>
    </w:p>
    <w:p w14:paraId="32C69DEB" w14:textId="6EBDF466"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Diseño de página de encuestas (Creación de encuestas).</w:t>
      </w:r>
    </w:p>
    <w:p w14:paraId="0855EC83" w14:textId="456F4243" w:rsidR="00F265B4" w:rsidRDefault="00F265B4" w:rsidP="00C13783">
      <w:pPr>
        <w:pStyle w:val="Prrafodelista"/>
        <w:rPr>
          <w:rFonts w:eastAsia="Arial" w:cs="Arial"/>
        </w:rPr>
      </w:pPr>
      <w:r w:rsidRPr="00D147C5">
        <w:rPr>
          <w:rFonts w:eastAsia="Arial" w:cs="Arial"/>
        </w:rPr>
        <w:t>El sistema permite a los usuarios de tipo docente crear las encuestas</w:t>
      </w:r>
      <w:r w:rsidR="00FF0BA2">
        <w:rPr>
          <w:rFonts w:eastAsia="Arial" w:cs="Arial"/>
        </w:rPr>
        <w:t xml:space="preserve"> como se indica en la Fig. 18</w:t>
      </w:r>
      <w:r w:rsidRPr="00D147C5">
        <w:rPr>
          <w:rFonts w:eastAsia="Arial" w:cs="Arial"/>
        </w:rPr>
        <w:t>.</w:t>
      </w:r>
    </w:p>
    <w:p w14:paraId="4AA042C4" w14:textId="394E6120" w:rsidR="00FF0BA2" w:rsidRDefault="001B2E29" w:rsidP="00902742">
      <w:pPr>
        <w:spacing w:after="0"/>
        <w:jc w:val="center"/>
        <w:rPr>
          <w:rFonts w:asciiTheme="minorHAnsi" w:eastAsiaTheme="minorEastAsia" w:hAnsiTheme="minorHAnsi"/>
        </w:rPr>
      </w:pPr>
      <w:r>
        <w:rPr>
          <w:rFonts w:asciiTheme="minorHAnsi" w:eastAsiaTheme="minorEastAsia" w:hAnsiTheme="minorHAnsi"/>
          <w:noProof/>
          <w:lang w:val="es-ES" w:eastAsia="es-ES"/>
        </w:rPr>
        <w:lastRenderedPageBreak/>
        <w:drawing>
          <wp:inline distT="0" distB="0" distL="0" distR="0" wp14:anchorId="0EF0D31B" wp14:editId="4A0FB78D">
            <wp:extent cx="4533254" cy="2177922"/>
            <wp:effectExtent l="0" t="0" r="1270" b="0"/>
            <wp:docPr id="67" name="Imagen 6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Interfaz de usuario gráfica, Texto, Aplicación&#10;&#10;Descripción generada automáticamente"/>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7"/>
                    <a:stretch/>
                  </pic:blipFill>
                  <pic:spPr bwMode="auto">
                    <a:xfrm>
                      <a:off x="0" y="0"/>
                      <a:ext cx="4554053" cy="2187914"/>
                    </a:xfrm>
                    <a:prstGeom prst="rect">
                      <a:avLst/>
                    </a:prstGeom>
                    <a:noFill/>
                    <a:ln>
                      <a:noFill/>
                    </a:ln>
                    <a:extLst>
                      <a:ext uri="{53640926-AAD7-44D8-BBD7-CCE9431645EC}">
                        <a14:shadowObscured xmlns:a14="http://schemas.microsoft.com/office/drawing/2010/main"/>
                      </a:ext>
                    </a:extLst>
                  </pic:spPr>
                </pic:pic>
              </a:graphicData>
            </a:graphic>
          </wp:inline>
        </w:drawing>
      </w:r>
    </w:p>
    <w:p w14:paraId="5B3B8A72" w14:textId="1BE4EDD5" w:rsidR="00CB5369" w:rsidRPr="00CB5369" w:rsidRDefault="00CB5369" w:rsidP="00CB5369">
      <w:pPr>
        <w:pStyle w:val="Descripcin"/>
        <w:jc w:val="center"/>
      </w:pPr>
      <w:bookmarkStart w:id="89" w:name="_Toc90887087"/>
      <w:r w:rsidRPr="00CB5369">
        <w:rPr>
          <w:b/>
          <w:bCs/>
        </w:rPr>
        <w:t xml:space="preserve">Fig. </w:t>
      </w:r>
      <w:r w:rsidRPr="00CB5369">
        <w:rPr>
          <w:b/>
          <w:bCs/>
        </w:rPr>
        <w:fldChar w:fldCharType="begin"/>
      </w:r>
      <w:r w:rsidRPr="00CB5369">
        <w:rPr>
          <w:b/>
          <w:bCs/>
        </w:rPr>
        <w:instrText xml:space="preserve"> SEQ Fig. \* ARABIC </w:instrText>
      </w:r>
      <w:r w:rsidRPr="00CB5369">
        <w:rPr>
          <w:b/>
          <w:bCs/>
        </w:rPr>
        <w:fldChar w:fldCharType="separate"/>
      </w:r>
      <w:r w:rsidR="002701FF">
        <w:rPr>
          <w:b/>
          <w:bCs/>
          <w:noProof/>
        </w:rPr>
        <w:t>18</w:t>
      </w:r>
      <w:r w:rsidRPr="00CB5369">
        <w:rPr>
          <w:b/>
          <w:bCs/>
        </w:rPr>
        <w:fldChar w:fldCharType="end"/>
      </w:r>
      <w:r>
        <w:rPr>
          <w:b/>
          <w:bCs/>
        </w:rPr>
        <w:t>:</w:t>
      </w:r>
      <w:r>
        <w:t xml:space="preserve"> </w:t>
      </w:r>
      <w:r w:rsidRPr="00304C70">
        <w:t>Creación de encuestas</w:t>
      </w:r>
      <w:bookmarkEnd w:id="89"/>
    </w:p>
    <w:p w14:paraId="25920D24" w14:textId="68142738" w:rsidR="1C89A702" w:rsidRPr="00290BCA" w:rsidRDefault="1C89A702" w:rsidP="5C83130A">
      <w:pPr>
        <w:pStyle w:val="Prrafodelista"/>
        <w:numPr>
          <w:ilvl w:val="0"/>
          <w:numId w:val="20"/>
        </w:numPr>
        <w:rPr>
          <w:rFonts w:asciiTheme="minorHAnsi" w:eastAsiaTheme="minorEastAsia" w:hAnsiTheme="minorHAnsi"/>
          <w:b/>
          <w:bCs/>
        </w:rPr>
      </w:pPr>
      <w:r w:rsidRPr="00290BCA">
        <w:rPr>
          <w:rFonts w:eastAsia="Arial" w:cs="Arial"/>
          <w:b/>
          <w:bCs/>
        </w:rPr>
        <w:t>Diseño de página de encuestas (Envío de respuestas a las encuestas).</w:t>
      </w:r>
    </w:p>
    <w:p w14:paraId="4C0A1152" w14:textId="7D72B5B6" w:rsidR="00F265B4" w:rsidRPr="00C13783" w:rsidRDefault="00F265B4" w:rsidP="00C13783">
      <w:pPr>
        <w:pStyle w:val="Prrafodelista"/>
        <w:rPr>
          <w:rFonts w:eastAsiaTheme="minorEastAsia" w:cs="Arial"/>
        </w:rPr>
      </w:pPr>
      <w:r w:rsidRPr="00D147C5">
        <w:rPr>
          <w:rFonts w:eastAsiaTheme="minorEastAsia" w:cs="Arial"/>
        </w:rPr>
        <w:t>El sistema permite a los usuarios de tipo estudiante responder y enviar encuestas</w:t>
      </w:r>
      <w:r w:rsidR="00464C21">
        <w:rPr>
          <w:rFonts w:eastAsiaTheme="minorEastAsia" w:cs="Arial"/>
        </w:rPr>
        <w:t xml:space="preserve"> </w:t>
      </w:r>
      <w:r w:rsidR="009C2A04">
        <w:rPr>
          <w:rFonts w:eastAsiaTheme="minorEastAsia" w:cs="Arial"/>
        </w:rPr>
        <w:t xml:space="preserve">como se indica en la Fig. </w:t>
      </w:r>
      <w:r w:rsidR="00464C21">
        <w:rPr>
          <w:rFonts w:eastAsiaTheme="minorEastAsia" w:cs="Arial"/>
        </w:rPr>
        <w:t>19</w:t>
      </w:r>
      <w:r w:rsidRPr="00D147C5">
        <w:rPr>
          <w:rFonts w:eastAsiaTheme="minorEastAsia" w:cs="Arial"/>
        </w:rPr>
        <w:t>.</w:t>
      </w:r>
    </w:p>
    <w:p w14:paraId="33B3F2E9" w14:textId="6481EF58" w:rsidR="00AD3537" w:rsidRDefault="00F13AED" w:rsidP="00F13AED">
      <w:pPr>
        <w:jc w:val="center"/>
      </w:pPr>
      <w:r>
        <w:rPr>
          <w:noProof/>
          <w:lang w:val="es-ES" w:eastAsia="es-ES"/>
        </w:rPr>
        <w:drawing>
          <wp:inline distT="0" distB="0" distL="0" distR="0" wp14:anchorId="4333D3F3" wp14:editId="52309819">
            <wp:extent cx="4486759" cy="2269124"/>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07895" cy="2279813"/>
                    </a:xfrm>
                    <a:prstGeom prst="rect">
                      <a:avLst/>
                    </a:prstGeom>
                    <a:noFill/>
                  </pic:spPr>
                </pic:pic>
              </a:graphicData>
            </a:graphic>
          </wp:inline>
        </w:drawing>
      </w:r>
    </w:p>
    <w:p w14:paraId="3F9AB2F5" w14:textId="09E33F39" w:rsidR="00CB5369" w:rsidRPr="00CB5369" w:rsidRDefault="00CB5369" w:rsidP="00CB5369">
      <w:pPr>
        <w:pStyle w:val="Descripcin"/>
        <w:jc w:val="center"/>
      </w:pPr>
      <w:bookmarkStart w:id="90" w:name="_Toc90887088"/>
      <w:r w:rsidRPr="00CB5369">
        <w:rPr>
          <w:b/>
          <w:bCs/>
        </w:rPr>
        <w:t xml:space="preserve">Fig. </w:t>
      </w:r>
      <w:r w:rsidRPr="00CB5369">
        <w:rPr>
          <w:b/>
          <w:bCs/>
        </w:rPr>
        <w:fldChar w:fldCharType="begin"/>
      </w:r>
      <w:r w:rsidRPr="00CB5369">
        <w:rPr>
          <w:b/>
          <w:bCs/>
        </w:rPr>
        <w:instrText xml:space="preserve"> SEQ Fig. \* ARABIC </w:instrText>
      </w:r>
      <w:r w:rsidRPr="00CB5369">
        <w:rPr>
          <w:b/>
          <w:bCs/>
        </w:rPr>
        <w:fldChar w:fldCharType="separate"/>
      </w:r>
      <w:r w:rsidR="002701FF">
        <w:rPr>
          <w:b/>
          <w:bCs/>
          <w:noProof/>
        </w:rPr>
        <w:t>19</w:t>
      </w:r>
      <w:r w:rsidRPr="00CB5369">
        <w:rPr>
          <w:b/>
          <w:bCs/>
        </w:rPr>
        <w:fldChar w:fldCharType="end"/>
      </w:r>
      <w:r w:rsidRPr="00CB5369">
        <w:rPr>
          <w:b/>
          <w:bCs/>
        </w:rPr>
        <w:t>:</w:t>
      </w:r>
      <w:r>
        <w:t xml:space="preserve"> </w:t>
      </w:r>
      <w:r w:rsidRPr="00295391">
        <w:t>Repuesta de encuestas</w:t>
      </w:r>
      <w:bookmarkEnd w:id="90"/>
    </w:p>
    <w:p w14:paraId="20438279" w14:textId="744E6DDB" w:rsidR="1C89A702" w:rsidRPr="00D147C5" w:rsidRDefault="1C89A702" w:rsidP="6655C3E2">
      <w:pPr>
        <w:pStyle w:val="Ttulo2"/>
        <w:spacing w:after="0" w:line="259" w:lineRule="auto"/>
        <w:ind w:left="720" w:hanging="720"/>
        <w:rPr>
          <w:rFonts w:asciiTheme="minorHAnsi" w:eastAsiaTheme="minorEastAsia" w:hAnsiTheme="minorHAnsi" w:cstheme="minorBidi"/>
          <w:szCs w:val="28"/>
        </w:rPr>
      </w:pPr>
      <w:bookmarkStart w:id="91" w:name="_Toc90887060"/>
      <w:r w:rsidRPr="00AD64F3">
        <w:rPr>
          <w:i/>
          <w:iCs/>
        </w:rPr>
        <w:t>Sprint</w:t>
      </w:r>
      <w:r w:rsidRPr="00D147C5">
        <w:t xml:space="preserve"> 5. Visualización de </w:t>
      </w:r>
      <w:r w:rsidR="00F57FEF" w:rsidRPr="00D147C5">
        <w:t>encuestas</w:t>
      </w:r>
      <w:bookmarkEnd w:id="91"/>
    </w:p>
    <w:p w14:paraId="75A09DB5" w14:textId="37A7D01B" w:rsidR="1C89A702" w:rsidRPr="00D147C5" w:rsidRDefault="1C89A702" w:rsidP="469C3A0D">
      <w:r w:rsidRPr="00C13783">
        <w:rPr>
          <w:rFonts w:eastAsia="Arial" w:cs="Arial"/>
          <w:sz w:val="20"/>
          <w:szCs w:val="20"/>
        </w:rPr>
        <w:t xml:space="preserve"> </w:t>
      </w:r>
    </w:p>
    <w:p w14:paraId="0171F4CF" w14:textId="51ADFA59" w:rsidR="1C89A702" w:rsidRPr="00C13783" w:rsidRDefault="1C89A702" w:rsidP="469C3A0D">
      <w:pPr>
        <w:rPr>
          <w:rFonts w:eastAsia="Calibri" w:cs="Arial"/>
        </w:rPr>
      </w:pPr>
      <w:r w:rsidRPr="00C13783">
        <w:rPr>
          <w:rFonts w:eastAsia="Arial" w:cs="Arial"/>
        </w:rPr>
        <w:t xml:space="preserve">Dentro de este </w:t>
      </w:r>
      <w:r w:rsidRPr="00AD64F3">
        <w:rPr>
          <w:rFonts w:eastAsia="Arial" w:cs="Arial"/>
          <w:i/>
          <w:iCs/>
        </w:rPr>
        <w:t>sprint</w:t>
      </w:r>
      <w:r w:rsidRPr="00C13783">
        <w:rPr>
          <w:rFonts w:eastAsia="Arial" w:cs="Arial"/>
        </w:rPr>
        <w:t xml:space="preserve"> se desplegó la información de encuestas, las respuestas de estas y el despliegue en un tablero</w:t>
      </w:r>
      <w:r w:rsidR="0001415C">
        <w:rPr>
          <w:rFonts w:eastAsia="Arial" w:cs="Arial"/>
        </w:rPr>
        <w:t xml:space="preserve"> y por último</w:t>
      </w:r>
      <w:r w:rsidR="0001415C" w:rsidRPr="00DE1DB0">
        <w:rPr>
          <w:rFonts w:eastAsia="Arial" w:cs="Arial"/>
        </w:rPr>
        <w:t xml:space="preserve"> </w:t>
      </w:r>
      <w:r w:rsidR="00001F29">
        <w:rPr>
          <w:rFonts w:eastAsia="Arial" w:cs="Arial"/>
        </w:rPr>
        <w:t>realizaron</w:t>
      </w:r>
      <w:r w:rsidR="0001415C">
        <w:rPr>
          <w:rFonts w:eastAsia="Arial" w:cs="Arial"/>
        </w:rPr>
        <w:t xml:space="preserve"> las respectivas pruebas de funcionalidad, de carga y de </w:t>
      </w:r>
      <w:r w:rsidR="00F57FEF">
        <w:rPr>
          <w:rFonts w:eastAsia="Arial" w:cs="Arial"/>
        </w:rPr>
        <w:t>compatibilidad.</w:t>
      </w:r>
    </w:p>
    <w:p w14:paraId="4F085DB0" w14:textId="3D62654F" w:rsidR="1C89A702" w:rsidRPr="00982C6A" w:rsidRDefault="1C89A702" w:rsidP="5C83130A">
      <w:pPr>
        <w:pStyle w:val="Prrafodelista"/>
        <w:numPr>
          <w:ilvl w:val="0"/>
          <w:numId w:val="20"/>
        </w:numPr>
        <w:rPr>
          <w:rFonts w:asciiTheme="minorHAnsi" w:eastAsiaTheme="minorEastAsia" w:hAnsiTheme="minorHAnsi"/>
          <w:b/>
          <w:bCs/>
        </w:rPr>
      </w:pPr>
      <w:r w:rsidRPr="00982C6A">
        <w:rPr>
          <w:rFonts w:eastAsia="Arial" w:cs="Arial"/>
          <w:b/>
          <w:bCs/>
        </w:rPr>
        <w:t>Diseño de página de encuestas (Visualización de encuestas).</w:t>
      </w:r>
    </w:p>
    <w:p w14:paraId="732F562A" w14:textId="12BF89D6" w:rsidR="00F265B4" w:rsidRDefault="00F265B4" w:rsidP="00C13783">
      <w:pPr>
        <w:pStyle w:val="Prrafodelista"/>
        <w:rPr>
          <w:rFonts w:eastAsia="Arial" w:cs="Arial"/>
        </w:rPr>
      </w:pPr>
      <w:r w:rsidRPr="00D147C5">
        <w:rPr>
          <w:rFonts w:eastAsia="Arial" w:cs="Arial"/>
        </w:rPr>
        <w:t>Los estudiantes pueden ver las encuestas pendientes y realizadas</w:t>
      </w:r>
      <w:r w:rsidR="00464C21">
        <w:rPr>
          <w:rFonts w:eastAsia="Arial" w:cs="Arial"/>
        </w:rPr>
        <w:t xml:space="preserve"> como se indica en la Fig. 20</w:t>
      </w:r>
      <w:r w:rsidRPr="00D147C5">
        <w:rPr>
          <w:rFonts w:eastAsia="Arial" w:cs="Arial"/>
        </w:rPr>
        <w:t>.</w:t>
      </w:r>
    </w:p>
    <w:p w14:paraId="081A3B8B" w14:textId="0DE51BC7" w:rsidR="00464C21" w:rsidRDefault="00464C21" w:rsidP="00464C21">
      <w:pPr>
        <w:pStyle w:val="Prrafodelista"/>
        <w:spacing w:after="0"/>
      </w:pPr>
      <w:r>
        <w:rPr>
          <w:rFonts w:asciiTheme="minorHAnsi" w:eastAsiaTheme="minorEastAsia" w:hAnsiTheme="minorHAnsi"/>
          <w:noProof/>
          <w:lang w:val="es-ES" w:eastAsia="es-ES"/>
        </w:rPr>
        <w:lastRenderedPageBreak/>
        <w:drawing>
          <wp:inline distT="0" distB="0" distL="0" distR="0" wp14:anchorId="29676BC6" wp14:editId="7F9E5388">
            <wp:extent cx="4502257" cy="2174510"/>
            <wp:effectExtent l="0" t="0" r="0" b="0"/>
            <wp:docPr id="71" name="Imagen 71" descr="Interfaz de usuario gráfica, Texto, Aplicación, Correo electrónico,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Interfaz de usuario gráfica, Texto, Aplicación, Correo electrónico, Teams&#10;&#10;Descripción generada automá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40319" cy="2192893"/>
                    </a:xfrm>
                    <a:prstGeom prst="rect">
                      <a:avLst/>
                    </a:prstGeom>
                    <a:noFill/>
                  </pic:spPr>
                </pic:pic>
              </a:graphicData>
            </a:graphic>
          </wp:inline>
        </w:drawing>
      </w:r>
    </w:p>
    <w:p w14:paraId="38DD5C46" w14:textId="1EFB79C1" w:rsidR="003702AB" w:rsidRPr="003702AB" w:rsidRDefault="003702AB" w:rsidP="003702AB">
      <w:pPr>
        <w:pStyle w:val="Descripcin"/>
        <w:jc w:val="center"/>
      </w:pPr>
      <w:bookmarkStart w:id="92" w:name="_Toc90887089"/>
      <w:r w:rsidRPr="003702AB">
        <w:rPr>
          <w:b/>
          <w:bCs/>
        </w:rPr>
        <w:t xml:space="preserve">Fig. </w:t>
      </w:r>
      <w:r w:rsidRPr="003702AB">
        <w:rPr>
          <w:b/>
          <w:bCs/>
        </w:rPr>
        <w:fldChar w:fldCharType="begin"/>
      </w:r>
      <w:r w:rsidRPr="003702AB">
        <w:rPr>
          <w:b/>
          <w:bCs/>
        </w:rPr>
        <w:instrText xml:space="preserve"> SEQ Fig. \* ARABIC </w:instrText>
      </w:r>
      <w:r w:rsidRPr="003702AB">
        <w:rPr>
          <w:b/>
          <w:bCs/>
        </w:rPr>
        <w:fldChar w:fldCharType="separate"/>
      </w:r>
      <w:r w:rsidR="002701FF">
        <w:rPr>
          <w:b/>
          <w:bCs/>
          <w:noProof/>
        </w:rPr>
        <w:t>20</w:t>
      </w:r>
      <w:r w:rsidRPr="003702AB">
        <w:rPr>
          <w:b/>
          <w:bCs/>
        </w:rPr>
        <w:fldChar w:fldCharType="end"/>
      </w:r>
      <w:r w:rsidRPr="003702AB">
        <w:rPr>
          <w:b/>
          <w:bCs/>
        </w:rPr>
        <w:t>:</w:t>
      </w:r>
      <w:r w:rsidRPr="006C1B0E">
        <w:t xml:space="preserve"> Visualización de encuestas (estudiante)</w:t>
      </w:r>
      <w:bookmarkEnd w:id="92"/>
    </w:p>
    <w:p w14:paraId="1919F00D" w14:textId="0BF3172C" w:rsidR="1C89A702" w:rsidRPr="00982C6A" w:rsidRDefault="1C89A702" w:rsidP="000028DE">
      <w:pPr>
        <w:pStyle w:val="Prrafodelista"/>
        <w:numPr>
          <w:ilvl w:val="0"/>
          <w:numId w:val="20"/>
        </w:numPr>
        <w:rPr>
          <w:rFonts w:eastAsia="Arial" w:cs="Arial"/>
          <w:b/>
          <w:bCs/>
        </w:rPr>
      </w:pPr>
      <w:r w:rsidRPr="00982C6A">
        <w:rPr>
          <w:rFonts w:eastAsia="Arial" w:cs="Arial"/>
          <w:b/>
          <w:bCs/>
        </w:rPr>
        <w:t xml:space="preserve">Diseño de tablero de visualización de encuestas para </w:t>
      </w:r>
      <w:r w:rsidR="00235552">
        <w:rPr>
          <w:rFonts w:eastAsia="Arial" w:cs="Arial"/>
          <w:b/>
          <w:bCs/>
        </w:rPr>
        <w:t>docentes</w:t>
      </w:r>
      <w:r w:rsidRPr="00982C6A">
        <w:rPr>
          <w:rFonts w:eastAsia="Arial" w:cs="Arial"/>
          <w:b/>
          <w:bCs/>
        </w:rPr>
        <w:t>.</w:t>
      </w:r>
    </w:p>
    <w:p w14:paraId="1A6F2DE3" w14:textId="560E4D59" w:rsidR="001734B9" w:rsidRDefault="00AD467E" w:rsidP="001734B9">
      <w:pPr>
        <w:ind w:left="360"/>
        <w:rPr>
          <w:rFonts w:eastAsia="Arial" w:cs="Arial"/>
        </w:rPr>
      </w:pPr>
      <w:r>
        <w:rPr>
          <w:rFonts w:eastAsia="Arial" w:cs="Arial"/>
        </w:rPr>
        <w:t>Los docentes pueden ver las encuestas</w:t>
      </w:r>
      <w:r w:rsidR="00DF7085">
        <w:rPr>
          <w:rFonts w:eastAsia="Arial" w:cs="Arial"/>
        </w:rPr>
        <w:t>,</w:t>
      </w:r>
      <w:r>
        <w:rPr>
          <w:rFonts w:eastAsia="Arial" w:cs="Arial"/>
        </w:rPr>
        <w:t xml:space="preserve"> rea</w:t>
      </w:r>
      <w:r w:rsidR="00884980">
        <w:rPr>
          <w:rFonts w:eastAsia="Arial" w:cs="Arial"/>
        </w:rPr>
        <w:t xml:space="preserve">lizadas por </w:t>
      </w:r>
      <w:r w:rsidR="00DF7085">
        <w:rPr>
          <w:rFonts w:eastAsia="Arial" w:cs="Arial"/>
        </w:rPr>
        <w:t>los estudiantes, organizadas por materias y capítulos como se indica en la Fig. 21</w:t>
      </w:r>
      <w:r>
        <w:rPr>
          <w:rFonts w:eastAsia="Arial" w:cs="Arial"/>
        </w:rPr>
        <w:t xml:space="preserve"> y </w:t>
      </w:r>
      <w:r w:rsidR="001734B9">
        <w:rPr>
          <w:rFonts w:eastAsia="Arial" w:cs="Arial"/>
        </w:rPr>
        <w:t>más detalles como se indica en la Fig. 22.</w:t>
      </w:r>
    </w:p>
    <w:p w14:paraId="784DE524" w14:textId="56A31434" w:rsidR="001734B9" w:rsidRDefault="001734B9" w:rsidP="00020984">
      <w:pPr>
        <w:spacing w:after="0"/>
        <w:jc w:val="center"/>
        <w:rPr>
          <w:rFonts w:eastAsia="Arial" w:cs="Arial"/>
        </w:rPr>
      </w:pPr>
      <w:r>
        <w:rPr>
          <w:rFonts w:eastAsia="Arial" w:cs="Arial"/>
          <w:noProof/>
          <w:lang w:val="es-ES" w:eastAsia="es-ES"/>
        </w:rPr>
        <w:drawing>
          <wp:inline distT="0" distB="0" distL="0" distR="0" wp14:anchorId="494B0055" wp14:editId="08070AF1">
            <wp:extent cx="4501249" cy="1945037"/>
            <wp:effectExtent l="0" t="0" r="0" b="0"/>
            <wp:docPr id="75" name="Imagen 7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Interfaz de usuario gráfica, Texto, Aplicación, Correo electrónico&#10;&#10;Descripción generada automáticamente"/>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3429"/>
                    <a:stretch/>
                  </pic:blipFill>
                  <pic:spPr bwMode="auto">
                    <a:xfrm>
                      <a:off x="0" y="0"/>
                      <a:ext cx="4549077" cy="1965704"/>
                    </a:xfrm>
                    <a:prstGeom prst="rect">
                      <a:avLst/>
                    </a:prstGeom>
                    <a:noFill/>
                    <a:ln>
                      <a:noFill/>
                    </a:ln>
                    <a:extLst>
                      <a:ext uri="{53640926-AAD7-44D8-BBD7-CCE9431645EC}">
                        <a14:shadowObscured xmlns:a14="http://schemas.microsoft.com/office/drawing/2010/main"/>
                      </a:ext>
                    </a:extLst>
                  </pic:spPr>
                </pic:pic>
              </a:graphicData>
            </a:graphic>
          </wp:inline>
        </w:drawing>
      </w:r>
    </w:p>
    <w:p w14:paraId="785387E2" w14:textId="2DE86940" w:rsidR="003702AB" w:rsidRPr="003702AB" w:rsidRDefault="003702AB" w:rsidP="003702AB">
      <w:pPr>
        <w:pStyle w:val="Descripcin"/>
        <w:jc w:val="center"/>
      </w:pPr>
      <w:bookmarkStart w:id="93" w:name="_Toc90887090"/>
      <w:r w:rsidRPr="003702AB">
        <w:rPr>
          <w:b/>
          <w:bCs/>
        </w:rPr>
        <w:t xml:space="preserve">Fig. </w:t>
      </w:r>
      <w:r w:rsidRPr="003702AB">
        <w:rPr>
          <w:b/>
          <w:bCs/>
        </w:rPr>
        <w:fldChar w:fldCharType="begin"/>
      </w:r>
      <w:r w:rsidRPr="003702AB">
        <w:rPr>
          <w:b/>
          <w:bCs/>
        </w:rPr>
        <w:instrText xml:space="preserve"> SEQ Fig. \* ARABIC </w:instrText>
      </w:r>
      <w:r w:rsidRPr="003702AB">
        <w:rPr>
          <w:b/>
          <w:bCs/>
        </w:rPr>
        <w:fldChar w:fldCharType="separate"/>
      </w:r>
      <w:r w:rsidR="002701FF">
        <w:rPr>
          <w:b/>
          <w:bCs/>
          <w:noProof/>
        </w:rPr>
        <w:t>21</w:t>
      </w:r>
      <w:r w:rsidRPr="003702AB">
        <w:rPr>
          <w:b/>
          <w:bCs/>
        </w:rPr>
        <w:fldChar w:fldCharType="end"/>
      </w:r>
      <w:r w:rsidRPr="003702AB">
        <w:rPr>
          <w:b/>
          <w:bCs/>
        </w:rPr>
        <w:t>:</w:t>
      </w:r>
      <w:r w:rsidRPr="004E5EEE">
        <w:t xml:space="preserve"> Visualización de encuestas (docente)</w:t>
      </w:r>
      <w:bookmarkEnd w:id="93"/>
    </w:p>
    <w:p w14:paraId="4ED6FA6C" w14:textId="3918F209" w:rsidR="00020984" w:rsidRDefault="00F63D4D" w:rsidP="001734B9">
      <w:pPr>
        <w:jc w:val="center"/>
        <w:rPr>
          <w:rFonts w:eastAsia="Arial" w:cs="Arial"/>
        </w:rPr>
      </w:pPr>
      <w:r>
        <w:rPr>
          <w:rFonts w:eastAsia="Arial" w:cs="Arial"/>
          <w:noProof/>
          <w:lang w:val="es-ES" w:eastAsia="es-ES"/>
        </w:rPr>
        <w:drawing>
          <wp:inline distT="0" distB="0" distL="0" distR="0" wp14:anchorId="7FDDA487" wp14:editId="4DA457FC">
            <wp:extent cx="4454259" cy="2022529"/>
            <wp:effectExtent l="0" t="0" r="381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83661" cy="2035880"/>
                    </a:xfrm>
                    <a:prstGeom prst="rect">
                      <a:avLst/>
                    </a:prstGeom>
                    <a:noFill/>
                  </pic:spPr>
                </pic:pic>
              </a:graphicData>
            </a:graphic>
          </wp:inline>
        </w:drawing>
      </w:r>
    </w:p>
    <w:p w14:paraId="4001078B" w14:textId="750E2B11" w:rsidR="003702AB" w:rsidRPr="003702AB" w:rsidRDefault="003702AB" w:rsidP="003702AB">
      <w:pPr>
        <w:pStyle w:val="Descripcin"/>
        <w:jc w:val="center"/>
      </w:pPr>
      <w:bookmarkStart w:id="94" w:name="_Toc90887091"/>
      <w:r w:rsidRPr="003702AB">
        <w:rPr>
          <w:b/>
          <w:bCs/>
        </w:rPr>
        <w:t xml:space="preserve">Fig. </w:t>
      </w:r>
      <w:r w:rsidRPr="003702AB">
        <w:rPr>
          <w:b/>
          <w:bCs/>
        </w:rPr>
        <w:fldChar w:fldCharType="begin"/>
      </w:r>
      <w:r w:rsidRPr="003702AB">
        <w:rPr>
          <w:b/>
          <w:bCs/>
        </w:rPr>
        <w:instrText xml:space="preserve"> SEQ Fig. \* ARABIC </w:instrText>
      </w:r>
      <w:r w:rsidRPr="003702AB">
        <w:rPr>
          <w:b/>
          <w:bCs/>
        </w:rPr>
        <w:fldChar w:fldCharType="separate"/>
      </w:r>
      <w:r w:rsidR="002701FF">
        <w:rPr>
          <w:b/>
          <w:bCs/>
          <w:noProof/>
        </w:rPr>
        <w:t>22</w:t>
      </w:r>
      <w:r w:rsidRPr="003702AB">
        <w:rPr>
          <w:b/>
          <w:bCs/>
        </w:rPr>
        <w:fldChar w:fldCharType="end"/>
      </w:r>
      <w:r w:rsidRPr="003702AB">
        <w:rPr>
          <w:b/>
          <w:bCs/>
        </w:rPr>
        <w:t>:</w:t>
      </w:r>
      <w:r w:rsidRPr="00736BC4">
        <w:t xml:space="preserve"> Detalles de encuestas (docente)</w:t>
      </w:r>
      <w:bookmarkEnd w:id="94"/>
    </w:p>
    <w:p w14:paraId="5128D3BC" w14:textId="3CADC5AE" w:rsidR="00CF4C46" w:rsidRDefault="00CF4C46" w:rsidP="00CF4C46">
      <w:pPr>
        <w:pStyle w:val="Ttulo2"/>
        <w:spacing w:after="0" w:line="259" w:lineRule="auto"/>
        <w:ind w:left="720" w:hanging="720"/>
      </w:pPr>
      <w:bookmarkStart w:id="95" w:name="_Toc90887061"/>
      <w:r w:rsidRPr="00AD64F3">
        <w:rPr>
          <w:i/>
          <w:iCs/>
        </w:rPr>
        <w:lastRenderedPageBreak/>
        <w:t>Sprint</w:t>
      </w:r>
      <w:r w:rsidRPr="00D147C5">
        <w:t xml:space="preserve"> </w:t>
      </w:r>
      <w:r>
        <w:t>6</w:t>
      </w:r>
      <w:r w:rsidRPr="00D147C5">
        <w:t xml:space="preserve">. </w:t>
      </w:r>
      <w:r>
        <w:t>Despliegue del sistema y pruebas</w:t>
      </w:r>
      <w:bookmarkEnd w:id="95"/>
      <w:r>
        <w:t xml:space="preserve"> </w:t>
      </w:r>
    </w:p>
    <w:p w14:paraId="7E7B9EF8" w14:textId="2657A62B" w:rsidR="00CF4C46" w:rsidRDefault="00CF4C46" w:rsidP="00CF4C46"/>
    <w:p w14:paraId="7E7346E2" w14:textId="0E45AA2E" w:rsidR="00CF4C46" w:rsidRDefault="00CF4C46" w:rsidP="00CF4C46">
      <w:r>
        <w:t>Den</w:t>
      </w:r>
      <w:r w:rsidR="0016156D">
        <w:t xml:space="preserve">tro de este </w:t>
      </w:r>
      <w:r w:rsidR="0016156D" w:rsidRPr="00AD64F3">
        <w:rPr>
          <w:i/>
          <w:iCs/>
        </w:rPr>
        <w:t>sprint</w:t>
      </w:r>
      <w:r w:rsidR="00A579EC">
        <w:t xml:space="preserve"> se realizaron las tareas finales como son el despliegue del sistema </w:t>
      </w:r>
      <w:r w:rsidR="002B7685">
        <w:t>100% en línea y las respectivas pruebas tanto de carga, de funcionalidad y de compatibilidad</w:t>
      </w:r>
      <w:r w:rsidR="00ED32BF">
        <w:t>.</w:t>
      </w:r>
    </w:p>
    <w:p w14:paraId="765B04E0" w14:textId="571F9755" w:rsidR="003478FD" w:rsidRPr="00982C6A" w:rsidRDefault="004F185F" w:rsidP="004F185F">
      <w:pPr>
        <w:pStyle w:val="Prrafodelista"/>
        <w:numPr>
          <w:ilvl w:val="0"/>
          <w:numId w:val="20"/>
        </w:numPr>
        <w:rPr>
          <w:rFonts w:asciiTheme="minorHAnsi" w:eastAsiaTheme="minorEastAsia" w:hAnsiTheme="minorHAnsi"/>
          <w:b/>
          <w:bCs/>
        </w:rPr>
      </w:pPr>
      <w:r w:rsidRPr="00982C6A">
        <w:rPr>
          <w:rFonts w:asciiTheme="minorHAnsi" w:eastAsiaTheme="minorEastAsia" w:hAnsiTheme="minorHAnsi"/>
          <w:b/>
          <w:bCs/>
        </w:rPr>
        <w:t xml:space="preserve">Despliegue del sistema </w:t>
      </w:r>
    </w:p>
    <w:p w14:paraId="297B2B9A" w14:textId="77777777" w:rsidR="00F209DD" w:rsidRDefault="004F185F" w:rsidP="004F185F">
      <w:pPr>
        <w:pStyle w:val="Prrafodelista"/>
        <w:rPr>
          <w:rFonts w:asciiTheme="minorHAnsi" w:eastAsiaTheme="minorEastAsia" w:hAnsiTheme="minorHAnsi"/>
        </w:rPr>
      </w:pPr>
      <w:r>
        <w:rPr>
          <w:rFonts w:asciiTheme="minorHAnsi" w:eastAsiaTheme="minorEastAsia" w:hAnsiTheme="minorHAnsi"/>
        </w:rPr>
        <w:t>Para el despliegue del sistema se utilizar</w:t>
      </w:r>
      <w:r w:rsidR="00F07ADE">
        <w:rPr>
          <w:rFonts w:asciiTheme="minorHAnsi" w:eastAsiaTheme="minorEastAsia" w:hAnsiTheme="minorHAnsi"/>
        </w:rPr>
        <w:t>o</w:t>
      </w:r>
      <w:r>
        <w:rPr>
          <w:rFonts w:asciiTheme="minorHAnsi" w:eastAsiaTheme="minorEastAsia" w:hAnsiTheme="minorHAnsi"/>
        </w:rPr>
        <w:t xml:space="preserve">n herramientas diferentes para subir cada una de las partes de la aplicación como son el </w:t>
      </w:r>
      <w:r w:rsidRPr="00C13783">
        <w:rPr>
          <w:rFonts w:asciiTheme="minorHAnsi" w:eastAsiaTheme="minorEastAsia" w:hAnsiTheme="minorHAnsi"/>
          <w:i/>
          <w:iCs/>
        </w:rPr>
        <w:t>backend</w:t>
      </w:r>
      <w:r>
        <w:rPr>
          <w:rFonts w:asciiTheme="minorHAnsi" w:eastAsiaTheme="minorEastAsia" w:hAnsiTheme="minorHAnsi"/>
        </w:rPr>
        <w:t xml:space="preserve">, </w:t>
      </w:r>
      <w:r w:rsidRPr="00C13783">
        <w:rPr>
          <w:rFonts w:asciiTheme="minorHAnsi" w:eastAsiaTheme="minorEastAsia" w:hAnsiTheme="minorHAnsi"/>
          <w:i/>
          <w:iCs/>
        </w:rPr>
        <w:t>frontend</w:t>
      </w:r>
      <w:r>
        <w:rPr>
          <w:rFonts w:asciiTheme="minorHAnsi" w:eastAsiaTheme="minorEastAsia" w:hAnsiTheme="minorHAnsi"/>
        </w:rPr>
        <w:t xml:space="preserve"> y </w:t>
      </w:r>
      <w:r w:rsidRPr="004916CD">
        <w:rPr>
          <w:rFonts w:asciiTheme="minorHAnsi" w:eastAsiaTheme="minorEastAsia" w:hAnsiTheme="minorHAnsi"/>
        </w:rPr>
        <w:t>base de datos</w:t>
      </w:r>
      <w:r w:rsidR="00F209DD">
        <w:rPr>
          <w:rFonts w:asciiTheme="minorHAnsi" w:eastAsiaTheme="minorEastAsia" w:hAnsiTheme="minorHAnsi"/>
        </w:rPr>
        <w:t>.</w:t>
      </w:r>
    </w:p>
    <w:p w14:paraId="28178834" w14:textId="4F387973" w:rsidR="004F185F" w:rsidRDefault="00F209DD" w:rsidP="00F209DD">
      <w:pPr>
        <w:ind w:left="720"/>
        <w:rPr>
          <w:rFonts w:asciiTheme="minorHAnsi" w:eastAsiaTheme="minorEastAsia" w:hAnsiTheme="minorHAnsi"/>
        </w:rPr>
      </w:pPr>
      <w:r w:rsidRPr="00C13783">
        <w:rPr>
          <w:rFonts w:asciiTheme="minorHAnsi" w:eastAsiaTheme="minorEastAsia" w:hAnsiTheme="minorHAnsi"/>
        </w:rPr>
        <w:t xml:space="preserve">Para desplegar el frontend se utiliza la herramienta Heroku </w:t>
      </w:r>
      <w:r w:rsidR="005C21C4">
        <w:rPr>
          <w:rFonts w:asciiTheme="minorHAnsi" w:eastAsiaTheme="minorEastAsia" w:hAnsiTheme="minorHAnsi"/>
        </w:rPr>
        <w:t xml:space="preserve">y se comprueba que se haya subido correctamente </w:t>
      </w:r>
      <w:r w:rsidR="00736FA5">
        <w:rPr>
          <w:rFonts w:asciiTheme="minorHAnsi" w:eastAsiaTheme="minorEastAsia" w:hAnsiTheme="minorHAnsi"/>
        </w:rPr>
        <w:t xml:space="preserve">visitando el </w:t>
      </w:r>
      <w:r w:rsidR="001E0ABA">
        <w:rPr>
          <w:rFonts w:asciiTheme="minorHAnsi" w:eastAsiaTheme="minorEastAsia" w:hAnsiTheme="minorHAnsi"/>
        </w:rPr>
        <w:t>enlace</w:t>
      </w:r>
      <w:r w:rsidR="00736FA5">
        <w:rPr>
          <w:rFonts w:asciiTheme="minorHAnsi" w:eastAsiaTheme="minorEastAsia" w:hAnsiTheme="minorHAnsi"/>
        </w:rPr>
        <w:t xml:space="preserve"> que ha provisto la herramienta, esto se muestra en la</w:t>
      </w:r>
      <w:r w:rsidR="00E54B62">
        <w:rPr>
          <w:rFonts w:asciiTheme="minorHAnsi" w:eastAsiaTheme="minorEastAsia" w:hAnsiTheme="minorHAnsi"/>
        </w:rPr>
        <w:t xml:space="preserve"> </w:t>
      </w:r>
      <w:r w:rsidR="00E97811">
        <w:rPr>
          <w:rFonts w:asciiTheme="minorHAnsi" w:eastAsiaTheme="minorEastAsia" w:hAnsiTheme="minorHAnsi"/>
        </w:rPr>
        <w:fldChar w:fldCharType="begin"/>
      </w:r>
      <w:r w:rsidR="00E97811">
        <w:rPr>
          <w:rFonts w:asciiTheme="minorHAnsi" w:eastAsiaTheme="minorEastAsia" w:hAnsiTheme="minorHAnsi"/>
        </w:rPr>
        <w:instrText xml:space="preserve"> REF _Ref90591962 \h </w:instrText>
      </w:r>
      <w:r w:rsidR="00E97811">
        <w:rPr>
          <w:rFonts w:asciiTheme="minorHAnsi" w:eastAsiaTheme="minorEastAsia" w:hAnsiTheme="minorHAnsi"/>
        </w:rPr>
      </w:r>
      <w:r w:rsidR="00E97811">
        <w:rPr>
          <w:rFonts w:asciiTheme="minorHAnsi" w:eastAsiaTheme="minorEastAsia" w:hAnsiTheme="minorHAnsi"/>
        </w:rPr>
        <w:fldChar w:fldCharType="separate"/>
      </w:r>
      <w:r w:rsidR="002701FF" w:rsidRPr="00DF6123">
        <w:rPr>
          <w:b/>
          <w:bCs/>
        </w:rPr>
        <w:t xml:space="preserve">Fig. </w:t>
      </w:r>
      <w:r w:rsidR="002701FF">
        <w:rPr>
          <w:b/>
          <w:bCs/>
          <w:noProof/>
        </w:rPr>
        <w:t>23</w:t>
      </w:r>
      <w:r w:rsidR="00E97811">
        <w:rPr>
          <w:rFonts w:asciiTheme="minorHAnsi" w:eastAsiaTheme="minorEastAsia" w:hAnsiTheme="minorHAnsi"/>
        </w:rPr>
        <w:fldChar w:fldCharType="end"/>
      </w:r>
      <w:r w:rsidR="00E97811">
        <w:rPr>
          <w:rFonts w:asciiTheme="minorHAnsi" w:eastAsiaTheme="minorEastAsia" w:hAnsiTheme="minorHAnsi"/>
        </w:rPr>
        <w:t>.</w:t>
      </w:r>
    </w:p>
    <w:p w14:paraId="5A5BC558" w14:textId="77777777" w:rsidR="00E97811" w:rsidRDefault="00736FA5" w:rsidP="00C13783">
      <w:pPr>
        <w:keepNext/>
        <w:ind w:left="720"/>
        <w:jc w:val="center"/>
      </w:pPr>
      <w:r w:rsidRPr="004B1A2F">
        <w:rPr>
          <w:noProof/>
          <w:lang w:val="es-ES" w:eastAsia="es-ES"/>
        </w:rPr>
        <w:drawing>
          <wp:inline distT="0" distB="0" distL="0" distR="0" wp14:anchorId="10840060" wp14:editId="20B0D646">
            <wp:extent cx="4400550" cy="2423821"/>
            <wp:effectExtent l="0" t="0" r="0" b="0"/>
            <wp:docPr id="50" name="Imagen 5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nterfaz de usuario gráfica, Texto, Aplicación, Correo electrónico&#10;&#10;Descripción generada automáticamente"/>
                    <pic:cNvPicPr/>
                  </pic:nvPicPr>
                  <pic:blipFill>
                    <a:blip r:embed="rId34"/>
                    <a:stretch>
                      <a:fillRect/>
                    </a:stretch>
                  </pic:blipFill>
                  <pic:spPr>
                    <a:xfrm>
                      <a:off x="0" y="0"/>
                      <a:ext cx="4402215" cy="2424738"/>
                    </a:xfrm>
                    <a:prstGeom prst="rect">
                      <a:avLst/>
                    </a:prstGeom>
                  </pic:spPr>
                </pic:pic>
              </a:graphicData>
            </a:graphic>
          </wp:inline>
        </w:drawing>
      </w:r>
    </w:p>
    <w:p w14:paraId="02BB9F57" w14:textId="44F1C6A9" w:rsidR="00E97811" w:rsidRPr="00D147C5" w:rsidRDefault="00E97811" w:rsidP="00C13783">
      <w:pPr>
        <w:pStyle w:val="Descripcin"/>
        <w:jc w:val="center"/>
        <w:rPr>
          <w:lang w:eastAsia="pt-BR"/>
        </w:rPr>
      </w:pPr>
      <w:bookmarkStart w:id="96" w:name="_Ref90591962"/>
      <w:bookmarkStart w:id="97" w:name="_Toc90887092"/>
      <w:r w:rsidRPr="00DF6123">
        <w:rPr>
          <w:b/>
          <w:bCs/>
        </w:rPr>
        <w:t xml:space="preserve">Fig. </w:t>
      </w:r>
      <w:r w:rsidRPr="00DF6123">
        <w:rPr>
          <w:b/>
          <w:bCs/>
          <w:i w:val="0"/>
          <w:iCs w:val="0"/>
        </w:rPr>
        <w:fldChar w:fldCharType="begin"/>
      </w:r>
      <w:r w:rsidRPr="00DF6123">
        <w:rPr>
          <w:b/>
          <w:bCs/>
        </w:rPr>
        <w:instrText xml:space="preserve"> SEQ Fig. \* ARABIC </w:instrText>
      </w:r>
      <w:r w:rsidRPr="00DF6123">
        <w:rPr>
          <w:b/>
          <w:bCs/>
          <w:i w:val="0"/>
          <w:iCs w:val="0"/>
        </w:rPr>
        <w:fldChar w:fldCharType="separate"/>
      </w:r>
      <w:r w:rsidR="002701FF">
        <w:rPr>
          <w:b/>
          <w:bCs/>
          <w:noProof/>
        </w:rPr>
        <w:t>23</w:t>
      </w:r>
      <w:r w:rsidRPr="00DF6123">
        <w:rPr>
          <w:b/>
          <w:bCs/>
          <w:i w:val="0"/>
          <w:iCs w:val="0"/>
        </w:rPr>
        <w:fldChar w:fldCharType="end"/>
      </w:r>
      <w:bookmarkEnd w:id="96"/>
      <w:r w:rsidR="00DF6123" w:rsidRPr="00DF6123">
        <w:rPr>
          <w:b/>
          <w:bCs/>
          <w:i w:val="0"/>
          <w:iCs w:val="0"/>
        </w:rPr>
        <w:t>:</w:t>
      </w:r>
      <w:r>
        <w:t xml:space="preserve"> </w:t>
      </w:r>
      <w:r w:rsidRPr="00B83013">
        <w:t>Despliegue del sistema web en Heroku</w:t>
      </w:r>
      <w:bookmarkEnd w:id="97"/>
    </w:p>
    <w:p w14:paraId="394DD6E0" w14:textId="7C7332D3" w:rsidR="00E97811" w:rsidRDefault="00E97811" w:rsidP="001422C9">
      <w:pPr>
        <w:rPr>
          <w:rFonts w:eastAsiaTheme="majorEastAsia" w:cs="Arial"/>
          <w:lang w:eastAsia="pt-BR"/>
        </w:rPr>
      </w:pPr>
      <w:r>
        <w:rPr>
          <w:rFonts w:eastAsiaTheme="majorEastAsia" w:cs="Arial"/>
          <w:lang w:eastAsia="pt-BR"/>
        </w:rPr>
        <w:tab/>
      </w:r>
    </w:p>
    <w:p w14:paraId="79B7CBFB" w14:textId="58E82044" w:rsidR="003E6C98" w:rsidRDefault="00E97811" w:rsidP="003E6C98">
      <w:pPr>
        <w:ind w:left="432"/>
        <w:rPr>
          <w:rFonts w:eastAsiaTheme="majorEastAsia" w:cs="Arial"/>
          <w:lang w:eastAsia="pt-BR"/>
        </w:rPr>
      </w:pPr>
      <w:r>
        <w:rPr>
          <w:rFonts w:eastAsiaTheme="majorEastAsia" w:cs="Arial"/>
          <w:lang w:eastAsia="pt-BR"/>
        </w:rPr>
        <w:t xml:space="preserve">Para el despliegue del </w:t>
      </w:r>
      <w:r w:rsidR="006A6EA9" w:rsidRPr="0008480B">
        <w:rPr>
          <w:rFonts w:eastAsiaTheme="majorEastAsia" w:cs="Arial"/>
          <w:i/>
          <w:iCs/>
          <w:lang w:eastAsia="pt-BR"/>
        </w:rPr>
        <w:t>frontend</w:t>
      </w:r>
      <w:r w:rsidR="006A6EA9">
        <w:rPr>
          <w:rFonts w:eastAsiaTheme="majorEastAsia" w:cs="Arial"/>
          <w:lang w:eastAsia="pt-BR"/>
        </w:rPr>
        <w:t xml:space="preserve"> se utiliza la herramienta Vercel, de igual </w:t>
      </w:r>
      <w:r w:rsidR="008C5AC7">
        <w:rPr>
          <w:rFonts w:eastAsiaTheme="majorEastAsia" w:cs="Arial"/>
          <w:lang w:eastAsia="pt-BR"/>
        </w:rPr>
        <w:t xml:space="preserve">manera </w:t>
      </w:r>
      <w:r w:rsidR="003E6C98">
        <w:rPr>
          <w:rFonts w:eastAsiaTheme="majorEastAsia" w:cs="Arial"/>
          <w:lang w:eastAsia="pt-BR"/>
        </w:rPr>
        <w:t xml:space="preserve">que para desplegar el </w:t>
      </w:r>
      <w:r w:rsidR="003E6C98" w:rsidRPr="0008480B">
        <w:rPr>
          <w:rFonts w:eastAsiaTheme="majorEastAsia" w:cs="Arial"/>
          <w:i/>
          <w:iCs/>
          <w:lang w:eastAsia="pt-BR"/>
        </w:rPr>
        <w:t>backend</w:t>
      </w:r>
      <w:r w:rsidR="003E6C98">
        <w:rPr>
          <w:rFonts w:eastAsiaTheme="majorEastAsia" w:cs="Arial"/>
          <w:lang w:eastAsia="pt-BR"/>
        </w:rPr>
        <w:t xml:space="preserve"> se comprueba que la URL otorgada por la herramienta posea la interfaz correspondiente</w:t>
      </w:r>
      <w:r w:rsidR="003D72E3">
        <w:rPr>
          <w:rFonts w:eastAsiaTheme="majorEastAsia" w:cs="Arial"/>
          <w:lang w:eastAsia="pt-BR"/>
        </w:rPr>
        <w:t>, esto se puede apreciar en la</w:t>
      </w:r>
      <w:r w:rsidR="009A73C6">
        <w:rPr>
          <w:rFonts w:eastAsiaTheme="majorEastAsia" w:cs="Arial"/>
          <w:lang w:eastAsia="pt-BR"/>
        </w:rPr>
        <w:t xml:space="preserve"> </w:t>
      </w:r>
      <w:r w:rsidR="00133B24">
        <w:rPr>
          <w:rFonts w:eastAsiaTheme="majorEastAsia" w:cs="Arial"/>
          <w:lang w:eastAsia="pt-BR"/>
        </w:rPr>
        <w:t>Fig. 24</w:t>
      </w:r>
      <w:r w:rsidR="00501F5D">
        <w:rPr>
          <w:rFonts w:eastAsiaTheme="majorEastAsia" w:cs="Arial"/>
          <w:lang w:eastAsia="pt-BR"/>
        </w:rPr>
        <w:t>.</w:t>
      </w:r>
    </w:p>
    <w:p w14:paraId="09954C82" w14:textId="77777777" w:rsidR="00501F5D" w:rsidRDefault="00775B6A" w:rsidP="00C13783">
      <w:pPr>
        <w:keepNext/>
        <w:ind w:left="432"/>
        <w:jc w:val="center"/>
      </w:pPr>
      <w:r>
        <w:rPr>
          <w:noProof/>
          <w:lang w:val="es-ES" w:eastAsia="es-ES"/>
        </w:rPr>
        <w:lastRenderedPageBreak/>
        <w:drawing>
          <wp:inline distT="0" distB="0" distL="0" distR="0" wp14:anchorId="66229D28" wp14:editId="6C37AC05">
            <wp:extent cx="4361444" cy="2487386"/>
            <wp:effectExtent l="0" t="0" r="1270" b="8255"/>
            <wp:docPr id="63" name="Imagen 6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nterfaz de usuario gráfica, Texto, Aplicación&#10;&#10;Descripción generada automáticamente"/>
                    <pic:cNvPicPr/>
                  </pic:nvPicPr>
                  <pic:blipFill rotWithShape="1">
                    <a:blip r:embed="rId35"/>
                    <a:srcRect l="49882" r="4962" b="8445"/>
                    <a:stretch/>
                  </pic:blipFill>
                  <pic:spPr bwMode="auto">
                    <a:xfrm>
                      <a:off x="0" y="0"/>
                      <a:ext cx="4361444" cy="2487386"/>
                    </a:xfrm>
                    <a:prstGeom prst="rect">
                      <a:avLst/>
                    </a:prstGeom>
                    <a:ln>
                      <a:noFill/>
                    </a:ln>
                    <a:extLst>
                      <a:ext uri="{53640926-AAD7-44D8-BBD7-CCE9431645EC}">
                        <a14:shadowObscured xmlns:a14="http://schemas.microsoft.com/office/drawing/2010/main"/>
                      </a:ext>
                    </a:extLst>
                  </pic:spPr>
                </pic:pic>
              </a:graphicData>
            </a:graphic>
          </wp:inline>
        </w:drawing>
      </w:r>
    </w:p>
    <w:p w14:paraId="5FD26439" w14:textId="38DC01E0" w:rsidR="003D72E3" w:rsidRDefault="00501F5D" w:rsidP="00501F5D">
      <w:pPr>
        <w:pStyle w:val="Descripcin"/>
        <w:jc w:val="center"/>
      </w:pPr>
      <w:bookmarkStart w:id="98" w:name="_Ref90592677"/>
      <w:bookmarkStart w:id="99" w:name="_Toc90887093"/>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24</w:t>
      </w:r>
      <w:r w:rsidRPr="00DF6123">
        <w:rPr>
          <w:b/>
          <w:bCs/>
        </w:rPr>
        <w:fldChar w:fldCharType="end"/>
      </w:r>
      <w:bookmarkEnd w:id="98"/>
      <w:r w:rsidR="00DF6123" w:rsidRPr="00DF6123">
        <w:rPr>
          <w:b/>
          <w:bCs/>
        </w:rPr>
        <w:t>:</w:t>
      </w:r>
      <w:r>
        <w:t xml:space="preserve"> </w:t>
      </w:r>
      <w:r w:rsidRPr="00DC18B7">
        <w:t>Verificación del despliegue en Vercel</w:t>
      </w:r>
      <w:bookmarkEnd w:id="99"/>
    </w:p>
    <w:p w14:paraId="74788845" w14:textId="5C1925A8" w:rsidR="00501F5D" w:rsidRDefault="00501F5D" w:rsidP="00501F5D">
      <w:pPr>
        <w:ind w:left="432"/>
        <w:rPr>
          <w:rFonts w:eastAsiaTheme="majorEastAsia" w:cs="Arial"/>
          <w:lang w:eastAsia="pt-BR"/>
        </w:rPr>
      </w:pPr>
      <w:r>
        <w:rPr>
          <w:rFonts w:eastAsiaTheme="majorEastAsia" w:cs="Arial"/>
          <w:lang w:eastAsia="pt-BR"/>
        </w:rPr>
        <w:t>P</w:t>
      </w:r>
      <w:r w:rsidR="00010C15">
        <w:rPr>
          <w:rFonts w:eastAsiaTheme="majorEastAsia" w:cs="Arial"/>
          <w:lang w:eastAsia="pt-BR"/>
        </w:rPr>
        <w:t xml:space="preserve">or </w:t>
      </w:r>
      <w:r w:rsidR="00BA191B">
        <w:rPr>
          <w:rFonts w:eastAsiaTheme="majorEastAsia" w:cs="Arial"/>
          <w:lang w:eastAsia="pt-BR"/>
        </w:rPr>
        <w:t>último,</w:t>
      </w:r>
      <w:r w:rsidR="00010C15">
        <w:rPr>
          <w:rFonts w:eastAsiaTheme="majorEastAsia" w:cs="Arial"/>
          <w:lang w:eastAsia="pt-BR"/>
        </w:rPr>
        <w:t xml:space="preserve"> para el despliegue de la base de datos se utiliza la herramienta Alwaysdata</w:t>
      </w:r>
      <w:r w:rsidR="00BE4A36">
        <w:rPr>
          <w:rFonts w:eastAsiaTheme="majorEastAsia" w:cs="Arial"/>
          <w:lang w:eastAsia="pt-BR"/>
        </w:rPr>
        <w:t xml:space="preserve"> e igual que el </w:t>
      </w:r>
      <w:r w:rsidR="00BE4A36" w:rsidRPr="00C13783">
        <w:rPr>
          <w:rFonts w:eastAsiaTheme="majorEastAsia" w:cs="Arial"/>
          <w:i/>
          <w:iCs/>
          <w:lang w:eastAsia="pt-BR"/>
        </w:rPr>
        <w:t>backend</w:t>
      </w:r>
      <w:r w:rsidR="00BE4A36">
        <w:rPr>
          <w:rFonts w:eastAsiaTheme="majorEastAsia" w:cs="Arial"/>
          <w:lang w:eastAsia="pt-BR"/>
        </w:rPr>
        <w:t xml:space="preserve"> y el </w:t>
      </w:r>
      <w:r w:rsidR="00BE4A36" w:rsidRPr="00C13783">
        <w:rPr>
          <w:rFonts w:eastAsiaTheme="majorEastAsia" w:cs="Arial"/>
          <w:i/>
          <w:iCs/>
          <w:lang w:eastAsia="pt-BR"/>
        </w:rPr>
        <w:t>frontend</w:t>
      </w:r>
      <w:r w:rsidR="00BE4A36">
        <w:rPr>
          <w:rFonts w:eastAsiaTheme="majorEastAsia" w:cs="Arial"/>
          <w:lang w:eastAsia="pt-BR"/>
        </w:rPr>
        <w:t xml:space="preserve"> se </w:t>
      </w:r>
      <w:r w:rsidR="00DF2463">
        <w:rPr>
          <w:rFonts w:eastAsiaTheme="majorEastAsia" w:cs="Arial"/>
          <w:lang w:eastAsia="pt-BR"/>
        </w:rPr>
        <w:t xml:space="preserve">comprueba que la URL provista </w:t>
      </w:r>
      <w:r w:rsidR="00E771ED">
        <w:rPr>
          <w:rFonts w:eastAsiaTheme="majorEastAsia" w:cs="Arial"/>
          <w:lang w:eastAsia="pt-BR"/>
        </w:rPr>
        <w:t xml:space="preserve">contenga la base de datos, esto se muestra en la </w:t>
      </w:r>
      <w:r w:rsidR="00133B24">
        <w:rPr>
          <w:rFonts w:eastAsiaTheme="majorEastAsia" w:cs="Arial"/>
          <w:lang w:eastAsia="pt-BR"/>
        </w:rPr>
        <w:t>Fig. 25</w:t>
      </w:r>
      <w:r w:rsidR="00CC2B28">
        <w:rPr>
          <w:rFonts w:eastAsiaTheme="majorEastAsia" w:cs="Arial"/>
          <w:lang w:eastAsia="pt-BR"/>
        </w:rPr>
        <w:t>.</w:t>
      </w:r>
    </w:p>
    <w:p w14:paraId="4A41A9FD" w14:textId="77777777" w:rsidR="00E53ED1" w:rsidRDefault="006F0DB9" w:rsidP="00C13783">
      <w:pPr>
        <w:keepNext/>
        <w:ind w:left="432"/>
      </w:pPr>
      <w:r w:rsidRPr="006F0DB9">
        <w:rPr>
          <w:rFonts w:eastAsiaTheme="majorEastAsia" w:cs="Arial"/>
          <w:noProof/>
          <w:lang w:val="es-ES" w:eastAsia="es-ES"/>
        </w:rPr>
        <w:drawing>
          <wp:inline distT="0" distB="0" distL="0" distR="0" wp14:anchorId="2CEA35F4" wp14:editId="715C305A">
            <wp:extent cx="5400040" cy="2242185"/>
            <wp:effectExtent l="0" t="0" r="0" b="5715"/>
            <wp:docPr id="64" name="Imagen 6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Interfaz de usuario gráfica, Texto, Aplicación, Correo electrónico&#10;&#10;Descripción generada automáticamente"/>
                    <pic:cNvPicPr/>
                  </pic:nvPicPr>
                  <pic:blipFill>
                    <a:blip r:embed="rId36"/>
                    <a:stretch>
                      <a:fillRect/>
                    </a:stretch>
                  </pic:blipFill>
                  <pic:spPr>
                    <a:xfrm>
                      <a:off x="0" y="0"/>
                      <a:ext cx="5400040" cy="2242185"/>
                    </a:xfrm>
                    <a:prstGeom prst="rect">
                      <a:avLst/>
                    </a:prstGeom>
                  </pic:spPr>
                </pic:pic>
              </a:graphicData>
            </a:graphic>
          </wp:inline>
        </w:drawing>
      </w:r>
    </w:p>
    <w:p w14:paraId="2F308F3B" w14:textId="612C7803" w:rsidR="006F0DB9" w:rsidRDefault="00E53ED1" w:rsidP="00E53ED1">
      <w:pPr>
        <w:pStyle w:val="Descripcin"/>
        <w:jc w:val="center"/>
      </w:pPr>
      <w:bookmarkStart w:id="100" w:name="_Ref90593505"/>
      <w:bookmarkStart w:id="101" w:name="_Toc90887094"/>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25</w:t>
      </w:r>
      <w:r w:rsidRPr="00DF6123">
        <w:rPr>
          <w:b/>
          <w:bCs/>
        </w:rPr>
        <w:fldChar w:fldCharType="end"/>
      </w:r>
      <w:bookmarkEnd w:id="100"/>
      <w:r w:rsidR="00DF6123">
        <w:t>:</w:t>
      </w:r>
      <w:r>
        <w:t xml:space="preserve"> Verificación de subida de base de datos</w:t>
      </w:r>
      <w:bookmarkEnd w:id="101"/>
    </w:p>
    <w:p w14:paraId="5C3AE78B" w14:textId="2E85E13D" w:rsidR="00CC2B28" w:rsidRPr="006678A8" w:rsidRDefault="002837A6" w:rsidP="006678A8">
      <w:pPr>
        <w:ind w:left="360"/>
      </w:pPr>
      <w:r>
        <w:t xml:space="preserve">Todo el detalle y los pasos para la subida de cada una de las partes del sistema </w:t>
      </w:r>
      <w:r w:rsidR="000A45A4">
        <w:t>que se mencionan anteriormente se las detalla en el manual de instalación.</w:t>
      </w:r>
    </w:p>
    <w:p w14:paraId="27FD69C9" w14:textId="03CC3105" w:rsidR="00CC2B28" w:rsidRDefault="00CC2B28" w:rsidP="00CC2B28">
      <w:pPr>
        <w:pStyle w:val="Prrafodelista"/>
        <w:numPr>
          <w:ilvl w:val="0"/>
          <w:numId w:val="20"/>
        </w:numPr>
        <w:rPr>
          <w:rFonts w:eastAsiaTheme="majorEastAsia" w:cs="Arial"/>
          <w:b/>
          <w:bCs/>
          <w:lang w:eastAsia="pt-BR"/>
        </w:rPr>
      </w:pPr>
      <w:r w:rsidRPr="00982C6A">
        <w:rPr>
          <w:rFonts w:eastAsiaTheme="majorEastAsia" w:cs="Arial"/>
          <w:b/>
          <w:bCs/>
          <w:lang w:eastAsia="pt-BR"/>
        </w:rPr>
        <w:t xml:space="preserve">Pruebas de funcionalidad, de carga y </w:t>
      </w:r>
      <w:r w:rsidR="002837A6" w:rsidRPr="00982C6A">
        <w:rPr>
          <w:rFonts w:eastAsiaTheme="majorEastAsia" w:cs="Arial"/>
          <w:b/>
          <w:bCs/>
          <w:lang w:eastAsia="pt-BR"/>
        </w:rPr>
        <w:t>compatibilidad</w:t>
      </w:r>
    </w:p>
    <w:p w14:paraId="227576CA" w14:textId="77777777" w:rsidR="002701FF" w:rsidRDefault="00982C6A" w:rsidP="00982C6A">
      <w:pPr>
        <w:pStyle w:val="Prrafodelista"/>
        <w:rPr>
          <w:rFonts w:asciiTheme="minorHAnsi" w:hAnsiTheme="minorHAnsi"/>
        </w:rPr>
      </w:pPr>
      <w:r w:rsidRPr="00982C6A">
        <w:rPr>
          <w:rFonts w:eastAsiaTheme="majorEastAsia" w:cs="Arial"/>
          <w:lang w:eastAsia="pt-BR"/>
        </w:rPr>
        <w:t xml:space="preserve">Las pruebas funcionales se las realiza ingresando al sistema web y probando cada una de las características de forma manual, teniendo claro los criterios de evaluación de la prueba y verificando que pase correctamente, el formato de una de las pruebas de funcionalidad se muestra en la </w:t>
      </w:r>
      <w:r w:rsidRPr="00982C6A">
        <w:rPr>
          <w:rFonts w:eastAsiaTheme="majorEastAsia" w:cs="Arial"/>
          <w:lang w:eastAsia="pt-BR"/>
        </w:rPr>
        <w:fldChar w:fldCharType="begin"/>
      </w:r>
      <w:r w:rsidRPr="00982C6A">
        <w:rPr>
          <w:rFonts w:eastAsiaTheme="majorEastAsia" w:cs="Arial"/>
          <w:lang w:eastAsia="pt-BR"/>
        </w:rPr>
        <w:instrText xml:space="preserve"> REF _Ref90594423 \h </w:instrText>
      </w:r>
      <w:r w:rsidRPr="00982C6A">
        <w:rPr>
          <w:rFonts w:eastAsiaTheme="majorEastAsia" w:cs="Arial"/>
          <w:lang w:eastAsia="pt-BR"/>
        </w:rPr>
      </w:r>
      <w:r w:rsidRPr="00982C6A">
        <w:rPr>
          <w:rFonts w:eastAsiaTheme="majorEastAsia" w:cs="Arial"/>
          <w:lang w:eastAsia="pt-BR"/>
        </w:rPr>
        <w:fldChar w:fldCharType="separate"/>
      </w:r>
    </w:p>
    <w:tbl>
      <w:tblPr>
        <w:tblStyle w:val="Tablaconcuadrcula"/>
        <w:tblpPr w:leftFromText="141" w:rightFromText="141" w:vertAnchor="text" w:horzAnchor="page" w:tblpX="2248" w:tblpY="-893"/>
        <w:tblW w:w="8494" w:type="dxa"/>
        <w:tblLook w:val="04A0" w:firstRow="1" w:lastRow="0" w:firstColumn="1" w:lastColumn="0" w:noHBand="0" w:noVBand="1"/>
      </w:tblPr>
      <w:tblGrid>
        <w:gridCol w:w="4106"/>
        <w:gridCol w:w="4388"/>
      </w:tblGrid>
      <w:tr w:rsidR="002701FF" w:rsidRPr="00D636C8" w14:paraId="604C30EB" w14:textId="77777777" w:rsidTr="00982C6A">
        <w:tc>
          <w:tcPr>
            <w:tcW w:w="8494" w:type="dxa"/>
            <w:gridSpan w:val="2"/>
            <w:shd w:val="clear" w:color="auto" w:fill="D5DCE4" w:themeFill="text2" w:themeFillTint="33"/>
          </w:tcPr>
          <w:p w14:paraId="01F2F275" w14:textId="2B20C014" w:rsidR="002701FF" w:rsidRPr="00D636C8" w:rsidRDefault="002701FF" w:rsidP="00982C6A">
            <w:pPr>
              <w:jc w:val="right"/>
              <w:rPr>
                <w:rFonts w:cs="Arial"/>
                <w:b/>
              </w:rPr>
            </w:pPr>
            <w:r w:rsidRPr="00D636C8">
              <w:rPr>
                <w:rFonts w:cs="Arial"/>
                <w:b/>
              </w:rPr>
              <w:lastRenderedPageBreak/>
              <w:t xml:space="preserve">PRUEBA DE </w:t>
            </w:r>
            <w:r>
              <w:rPr>
                <w:rFonts w:cs="Arial"/>
                <w:b/>
              </w:rPr>
              <w:t>FUNCIONALIDAD</w:t>
            </w:r>
          </w:p>
        </w:tc>
      </w:tr>
      <w:tr w:rsidR="002701FF" w:rsidRPr="00D636C8" w14:paraId="2C2F4768" w14:textId="77777777" w:rsidTr="00982C6A">
        <w:tc>
          <w:tcPr>
            <w:tcW w:w="4106" w:type="dxa"/>
          </w:tcPr>
          <w:p w14:paraId="65FD8CF9" w14:textId="77777777" w:rsidR="002701FF" w:rsidRPr="00D636C8" w:rsidRDefault="002701FF" w:rsidP="00982C6A">
            <w:pPr>
              <w:rPr>
                <w:rFonts w:cs="Arial"/>
              </w:rPr>
            </w:pPr>
            <w:r w:rsidRPr="00D636C8">
              <w:rPr>
                <w:rFonts w:cs="Arial"/>
                <w:b/>
              </w:rPr>
              <w:t xml:space="preserve">Identificador (ID): </w:t>
            </w:r>
            <w:r w:rsidRPr="00D636C8">
              <w:rPr>
                <w:rFonts w:cs="Arial"/>
                <w:bCs/>
              </w:rPr>
              <w:t>PF00</w:t>
            </w:r>
            <w:r>
              <w:rPr>
                <w:rFonts w:cs="Arial"/>
                <w:bCs/>
              </w:rPr>
              <w:t>1</w:t>
            </w:r>
          </w:p>
        </w:tc>
        <w:tc>
          <w:tcPr>
            <w:tcW w:w="4388" w:type="dxa"/>
          </w:tcPr>
          <w:p w14:paraId="4B1628FD" w14:textId="77777777" w:rsidR="002701FF" w:rsidRPr="00D636C8" w:rsidRDefault="002701FF" w:rsidP="00982C6A">
            <w:pPr>
              <w:rPr>
                <w:rFonts w:cs="Arial"/>
              </w:rPr>
            </w:pPr>
            <w:r w:rsidRPr="00D636C8">
              <w:rPr>
                <w:rFonts w:cs="Arial"/>
                <w:b/>
              </w:rPr>
              <w:t xml:space="preserve">Identificador historia de usuario: </w:t>
            </w:r>
            <w:r w:rsidRPr="00D636C8">
              <w:rPr>
                <w:rFonts w:cs="Arial"/>
              </w:rPr>
              <w:t>HU0</w:t>
            </w:r>
            <w:r>
              <w:rPr>
                <w:rFonts w:cs="Arial"/>
              </w:rPr>
              <w:t>01</w:t>
            </w:r>
          </w:p>
        </w:tc>
      </w:tr>
      <w:tr w:rsidR="002701FF" w:rsidRPr="00D636C8" w14:paraId="3A2FC8F7" w14:textId="77777777" w:rsidTr="00982C6A">
        <w:tc>
          <w:tcPr>
            <w:tcW w:w="8494" w:type="dxa"/>
            <w:gridSpan w:val="2"/>
          </w:tcPr>
          <w:p w14:paraId="2CD31DED" w14:textId="77777777" w:rsidR="002701FF" w:rsidRPr="00DA3E9D" w:rsidRDefault="002701FF" w:rsidP="00982C6A">
            <w:pPr>
              <w:rPr>
                <w:rFonts w:cs="Arial"/>
                <w:bCs/>
              </w:rPr>
            </w:pPr>
            <w:r w:rsidRPr="00D636C8">
              <w:rPr>
                <w:rFonts w:cs="Arial"/>
                <w:b/>
              </w:rPr>
              <w:t xml:space="preserve">Nombre prueba de funcionalidad: </w:t>
            </w:r>
            <w:r w:rsidRPr="00D636C8">
              <w:rPr>
                <w:rFonts w:cs="Arial"/>
              </w:rPr>
              <w:t xml:space="preserve"> </w:t>
            </w:r>
            <w:r>
              <w:rPr>
                <w:rFonts w:cs="Arial"/>
              </w:rPr>
              <w:t>Inicio de sesión</w:t>
            </w:r>
          </w:p>
        </w:tc>
      </w:tr>
      <w:tr w:rsidR="002701FF" w:rsidRPr="00D636C8" w14:paraId="561AED2E" w14:textId="77777777" w:rsidTr="00982C6A">
        <w:trPr>
          <w:trHeight w:val="745"/>
        </w:trPr>
        <w:tc>
          <w:tcPr>
            <w:tcW w:w="8494" w:type="dxa"/>
            <w:gridSpan w:val="2"/>
          </w:tcPr>
          <w:p w14:paraId="563D8A97" w14:textId="77777777" w:rsidR="002701FF" w:rsidRPr="00D636C8" w:rsidRDefault="002701FF" w:rsidP="00982C6A">
            <w:pPr>
              <w:rPr>
                <w:rFonts w:cs="Arial"/>
                <w:b/>
              </w:rPr>
            </w:pPr>
            <w:r w:rsidRPr="00D636C8">
              <w:rPr>
                <w:rFonts w:cs="Arial"/>
                <w:b/>
              </w:rPr>
              <w:t xml:space="preserve">Descripción: </w:t>
            </w:r>
          </w:p>
          <w:p w14:paraId="11FA9B0D" w14:textId="77777777" w:rsidR="002701FF" w:rsidRPr="00D636C8" w:rsidRDefault="002701FF" w:rsidP="00982C6A">
            <w:pPr>
              <w:rPr>
                <w:rFonts w:cs="Arial"/>
              </w:rPr>
            </w:pPr>
            <w:r>
              <w:rPr>
                <w:rFonts w:cs="Arial"/>
              </w:rPr>
              <w:t>El usuario cualquiera que sea su rol y que exista en la base de datos debe poder iniciar sesión en el Sistema Web.</w:t>
            </w:r>
          </w:p>
        </w:tc>
      </w:tr>
      <w:tr w:rsidR="002701FF" w:rsidRPr="00D636C8" w14:paraId="118119B4" w14:textId="77777777" w:rsidTr="00982C6A">
        <w:trPr>
          <w:trHeight w:val="1282"/>
        </w:trPr>
        <w:tc>
          <w:tcPr>
            <w:tcW w:w="8494" w:type="dxa"/>
            <w:gridSpan w:val="2"/>
          </w:tcPr>
          <w:p w14:paraId="6209E509" w14:textId="77777777" w:rsidR="002701FF" w:rsidRPr="00D636C8" w:rsidRDefault="002701FF" w:rsidP="00982C6A">
            <w:pPr>
              <w:rPr>
                <w:rFonts w:cs="Arial"/>
                <w:b/>
              </w:rPr>
            </w:pPr>
            <w:r w:rsidRPr="00D636C8">
              <w:rPr>
                <w:rFonts w:cs="Arial"/>
                <w:b/>
              </w:rPr>
              <w:t>Pasos de ejecución:</w:t>
            </w:r>
          </w:p>
          <w:p w14:paraId="30A4769E" w14:textId="77777777" w:rsidR="002701FF" w:rsidRPr="00DA5FD6" w:rsidRDefault="002701FF" w:rsidP="00982C6A">
            <w:pPr>
              <w:pStyle w:val="Prrafodelista"/>
              <w:numPr>
                <w:ilvl w:val="0"/>
                <w:numId w:val="32"/>
              </w:numPr>
              <w:spacing w:line="240" w:lineRule="auto"/>
              <w:jc w:val="left"/>
              <w:rPr>
                <w:rFonts w:cs="Arial"/>
                <w:bCs/>
              </w:rPr>
            </w:pPr>
            <w:r w:rsidRPr="00DA5FD6">
              <w:rPr>
                <w:rFonts w:cs="Arial"/>
                <w:bCs/>
              </w:rPr>
              <w:t>El usuario ingresa al Sistema Web</w:t>
            </w:r>
            <w:r>
              <w:rPr>
                <w:rFonts w:cs="Arial"/>
                <w:bCs/>
              </w:rPr>
              <w:t>.</w:t>
            </w:r>
          </w:p>
          <w:p w14:paraId="306757E7" w14:textId="77777777" w:rsidR="002701FF" w:rsidRPr="00DA5FD6" w:rsidRDefault="002701FF" w:rsidP="00982C6A">
            <w:pPr>
              <w:pStyle w:val="Prrafodelista"/>
              <w:numPr>
                <w:ilvl w:val="0"/>
                <w:numId w:val="32"/>
              </w:numPr>
              <w:spacing w:line="240" w:lineRule="auto"/>
              <w:jc w:val="left"/>
              <w:rPr>
                <w:rFonts w:cs="Arial"/>
                <w:bCs/>
              </w:rPr>
            </w:pPr>
            <w:r w:rsidRPr="00DA5FD6">
              <w:rPr>
                <w:rFonts w:cs="Arial"/>
                <w:bCs/>
              </w:rPr>
              <w:t>Dar clic en el módulo “Ingresar”</w:t>
            </w:r>
            <w:r>
              <w:rPr>
                <w:rFonts w:cs="Arial"/>
                <w:bCs/>
              </w:rPr>
              <w:t>.</w:t>
            </w:r>
          </w:p>
          <w:p w14:paraId="07A3FDDB" w14:textId="77777777" w:rsidR="002701FF" w:rsidRPr="00DA5FD6" w:rsidRDefault="002701FF" w:rsidP="00982C6A">
            <w:pPr>
              <w:pStyle w:val="Prrafodelista"/>
              <w:numPr>
                <w:ilvl w:val="0"/>
                <w:numId w:val="32"/>
              </w:numPr>
              <w:spacing w:line="240" w:lineRule="auto"/>
              <w:jc w:val="left"/>
              <w:rPr>
                <w:rFonts w:cs="Arial"/>
                <w:bCs/>
              </w:rPr>
            </w:pPr>
            <w:r w:rsidRPr="00DA5FD6">
              <w:rPr>
                <w:rFonts w:cs="Arial"/>
                <w:bCs/>
              </w:rPr>
              <w:t>E</w:t>
            </w:r>
            <w:r>
              <w:rPr>
                <w:rFonts w:cs="Arial"/>
                <w:bCs/>
              </w:rPr>
              <w:t>l</w:t>
            </w:r>
            <w:r w:rsidRPr="00DA5FD6">
              <w:rPr>
                <w:rFonts w:cs="Arial"/>
                <w:bCs/>
              </w:rPr>
              <w:t xml:space="preserve"> usuario llena los campos requeridos (correo y contraseña)</w:t>
            </w:r>
            <w:r>
              <w:rPr>
                <w:rFonts w:cs="Arial"/>
                <w:bCs/>
              </w:rPr>
              <w:t>.</w:t>
            </w:r>
          </w:p>
          <w:p w14:paraId="394E723B" w14:textId="77777777" w:rsidR="002701FF" w:rsidRPr="00DA5FD6" w:rsidRDefault="002701FF" w:rsidP="00982C6A">
            <w:pPr>
              <w:pStyle w:val="Prrafodelista"/>
              <w:numPr>
                <w:ilvl w:val="0"/>
                <w:numId w:val="32"/>
              </w:numPr>
              <w:spacing w:line="240" w:lineRule="auto"/>
              <w:jc w:val="left"/>
              <w:rPr>
                <w:rFonts w:cs="Arial"/>
                <w:bCs/>
              </w:rPr>
            </w:pPr>
            <w:r w:rsidRPr="00DA5FD6">
              <w:rPr>
                <w:rFonts w:cs="Arial"/>
                <w:bCs/>
              </w:rPr>
              <w:t>Dar clic en el botón “Ingresar”</w:t>
            </w:r>
            <w:r>
              <w:rPr>
                <w:rFonts w:cs="Arial"/>
                <w:bCs/>
              </w:rPr>
              <w:t>.</w:t>
            </w:r>
          </w:p>
        </w:tc>
      </w:tr>
      <w:tr w:rsidR="002701FF" w:rsidRPr="00D636C8" w14:paraId="0870DFB7" w14:textId="77777777" w:rsidTr="00982C6A">
        <w:trPr>
          <w:trHeight w:val="708"/>
        </w:trPr>
        <w:tc>
          <w:tcPr>
            <w:tcW w:w="8494" w:type="dxa"/>
            <w:gridSpan w:val="2"/>
          </w:tcPr>
          <w:p w14:paraId="20C3C0D2" w14:textId="77777777" w:rsidR="002701FF" w:rsidRPr="00D636C8" w:rsidRDefault="002701FF" w:rsidP="00982C6A">
            <w:pPr>
              <w:rPr>
                <w:rFonts w:cs="Arial"/>
                <w:b/>
              </w:rPr>
            </w:pPr>
            <w:r w:rsidRPr="00D636C8">
              <w:rPr>
                <w:rFonts w:cs="Arial"/>
                <w:b/>
              </w:rPr>
              <w:t>Resultado deseado:</w:t>
            </w:r>
          </w:p>
          <w:p w14:paraId="10C8F522" w14:textId="77777777" w:rsidR="002701FF" w:rsidRPr="00D636C8" w:rsidRDefault="002701FF" w:rsidP="00982C6A">
            <w:pPr>
              <w:rPr>
                <w:rFonts w:cs="Arial"/>
              </w:rPr>
            </w:pPr>
            <w:r w:rsidRPr="00D636C8">
              <w:rPr>
                <w:rFonts w:cs="Arial"/>
              </w:rPr>
              <w:t xml:space="preserve">El Sistema Web </w:t>
            </w:r>
            <w:r>
              <w:rPr>
                <w:rFonts w:cs="Arial"/>
              </w:rPr>
              <w:t>redirige al usuario a la página de inicio y muestra en el menú las opciones respectivas dependiendo del rol del usuario.</w:t>
            </w:r>
          </w:p>
        </w:tc>
      </w:tr>
      <w:tr w:rsidR="002701FF" w:rsidRPr="00D636C8" w14:paraId="51ABB4A2" w14:textId="77777777" w:rsidTr="00982C6A">
        <w:trPr>
          <w:trHeight w:val="783"/>
        </w:trPr>
        <w:tc>
          <w:tcPr>
            <w:tcW w:w="8494" w:type="dxa"/>
            <w:gridSpan w:val="2"/>
          </w:tcPr>
          <w:p w14:paraId="6D431218" w14:textId="77777777" w:rsidR="002701FF" w:rsidRPr="00D636C8" w:rsidRDefault="002701FF" w:rsidP="00982C6A">
            <w:pPr>
              <w:rPr>
                <w:rFonts w:cs="Arial"/>
                <w:b/>
              </w:rPr>
            </w:pPr>
            <w:r w:rsidRPr="00D636C8">
              <w:rPr>
                <w:rFonts w:cs="Arial"/>
                <w:b/>
              </w:rPr>
              <w:t>Evaluación de la prueba:</w:t>
            </w:r>
          </w:p>
          <w:p w14:paraId="411A1FC6" w14:textId="77777777" w:rsidR="002701FF" w:rsidRPr="00D636C8" w:rsidRDefault="002701FF" w:rsidP="00982C6A">
            <w:pPr>
              <w:rPr>
                <w:rFonts w:cs="Arial"/>
                <w:bCs/>
              </w:rPr>
            </w:pPr>
            <w:r w:rsidRPr="00D636C8">
              <w:rPr>
                <w:rFonts w:cs="Arial"/>
                <w:bCs/>
              </w:rPr>
              <w:t>Resultado exitoso.</w:t>
            </w:r>
          </w:p>
          <w:p w14:paraId="2241CEEA" w14:textId="77777777" w:rsidR="002701FF" w:rsidRPr="00D636C8" w:rsidRDefault="002701FF" w:rsidP="00982C6A">
            <w:pPr>
              <w:keepNext/>
              <w:rPr>
                <w:rFonts w:cs="Arial"/>
                <w:bCs/>
              </w:rPr>
            </w:pPr>
            <w:r w:rsidRPr="00D636C8">
              <w:rPr>
                <w:rFonts w:cs="Arial"/>
                <w:bCs/>
              </w:rPr>
              <w:t>El Sistema Web</w:t>
            </w:r>
            <w:r>
              <w:rPr>
                <w:rFonts w:cs="Arial"/>
                <w:bCs/>
              </w:rPr>
              <w:t xml:space="preserve"> permite que un usuario inicie sesión y distingue su rol</w:t>
            </w:r>
            <w:r w:rsidRPr="00D636C8">
              <w:rPr>
                <w:rFonts w:cs="Arial"/>
                <w:bCs/>
              </w:rPr>
              <w:t>.</w:t>
            </w:r>
          </w:p>
        </w:tc>
      </w:tr>
    </w:tbl>
    <w:p w14:paraId="4FAE7B6C" w14:textId="0F5AEDB7" w:rsidR="00982C6A" w:rsidRPr="00982C6A" w:rsidRDefault="002701FF" w:rsidP="00982C6A">
      <w:pPr>
        <w:pStyle w:val="Prrafodelista"/>
        <w:rPr>
          <w:rFonts w:eastAsiaTheme="majorEastAsia" w:cs="Arial"/>
          <w:lang w:eastAsia="pt-BR"/>
        </w:rPr>
      </w:pPr>
      <w:r w:rsidRPr="00DF6123">
        <w:rPr>
          <w:b/>
          <w:bCs/>
        </w:rPr>
        <w:t xml:space="preserve">TABLA </w:t>
      </w:r>
      <w:r>
        <w:rPr>
          <w:b/>
          <w:bCs/>
          <w:noProof/>
        </w:rPr>
        <w:t>IV</w:t>
      </w:r>
      <w:r w:rsidR="00982C6A" w:rsidRPr="00982C6A">
        <w:rPr>
          <w:rFonts w:eastAsiaTheme="majorEastAsia" w:cs="Arial"/>
          <w:lang w:eastAsia="pt-BR"/>
        </w:rPr>
        <w:fldChar w:fldCharType="end"/>
      </w:r>
      <w:r w:rsidR="00982C6A" w:rsidRPr="00982C6A">
        <w:rPr>
          <w:rFonts w:eastAsiaTheme="majorEastAsia" w:cs="Arial"/>
          <w:lang w:eastAsia="pt-BR"/>
        </w:rPr>
        <w:t>.</w:t>
      </w:r>
    </w:p>
    <w:p w14:paraId="2B2C77A8" w14:textId="77777777" w:rsidR="00982C6A" w:rsidRPr="00982C6A" w:rsidRDefault="00982C6A" w:rsidP="00982C6A">
      <w:pPr>
        <w:rPr>
          <w:rFonts w:eastAsiaTheme="majorEastAsia" w:cs="Arial"/>
          <w:b/>
          <w:bCs/>
          <w:lang w:eastAsia="pt-BR"/>
        </w:rPr>
      </w:pPr>
    </w:p>
    <w:tbl>
      <w:tblPr>
        <w:tblStyle w:val="Tablaconcuadrcula"/>
        <w:tblpPr w:leftFromText="141" w:rightFromText="141" w:vertAnchor="text" w:horzAnchor="page" w:tblpX="2248" w:tblpY="-893"/>
        <w:tblW w:w="8494" w:type="dxa"/>
        <w:tblLook w:val="04A0" w:firstRow="1" w:lastRow="0" w:firstColumn="1" w:lastColumn="0" w:noHBand="0" w:noVBand="1"/>
      </w:tblPr>
      <w:tblGrid>
        <w:gridCol w:w="4106"/>
        <w:gridCol w:w="4388"/>
      </w:tblGrid>
      <w:tr w:rsidR="00982C6A" w:rsidRPr="00D636C8" w14:paraId="0FE2D654" w14:textId="77777777" w:rsidTr="00982C6A">
        <w:tc>
          <w:tcPr>
            <w:tcW w:w="8494" w:type="dxa"/>
            <w:gridSpan w:val="2"/>
            <w:shd w:val="clear" w:color="auto" w:fill="D5DCE4" w:themeFill="text2" w:themeFillTint="33"/>
          </w:tcPr>
          <w:p w14:paraId="1C15EAF1" w14:textId="77777777" w:rsidR="00982C6A" w:rsidRPr="00D636C8" w:rsidRDefault="00982C6A" w:rsidP="00982C6A">
            <w:pPr>
              <w:jc w:val="right"/>
              <w:rPr>
                <w:rFonts w:cs="Arial"/>
                <w:b/>
              </w:rPr>
            </w:pPr>
            <w:bookmarkStart w:id="102" w:name="_Ref90594423"/>
            <w:bookmarkStart w:id="103" w:name="_Toc90633881"/>
            <w:bookmarkStart w:id="104" w:name="_Toc90885790"/>
            <w:r w:rsidRPr="00D636C8">
              <w:rPr>
                <w:rFonts w:cs="Arial"/>
                <w:b/>
              </w:rPr>
              <w:t xml:space="preserve">PRUEBA DE </w:t>
            </w:r>
            <w:r>
              <w:rPr>
                <w:rFonts w:cs="Arial"/>
                <w:b/>
              </w:rPr>
              <w:t>FUNCIONALIDAD</w:t>
            </w:r>
          </w:p>
        </w:tc>
      </w:tr>
      <w:tr w:rsidR="00982C6A" w:rsidRPr="00D636C8" w14:paraId="2E5B9BA9" w14:textId="77777777" w:rsidTr="00982C6A">
        <w:tc>
          <w:tcPr>
            <w:tcW w:w="4106" w:type="dxa"/>
          </w:tcPr>
          <w:p w14:paraId="0C44FF87" w14:textId="77777777" w:rsidR="00982C6A" w:rsidRPr="00D636C8" w:rsidRDefault="00982C6A" w:rsidP="00982C6A">
            <w:pPr>
              <w:rPr>
                <w:rFonts w:cs="Arial"/>
              </w:rPr>
            </w:pPr>
            <w:r w:rsidRPr="00D636C8">
              <w:rPr>
                <w:rFonts w:cs="Arial"/>
                <w:b/>
              </w:rPr>
              <w:t xml:space="preserve">Identificador (ID): </w:t>
            </w:r>
            <w:r w:rsidRPr="00D636C8">
              <w:rPr>
                <w:rFonts w:cs="Arial"/>
                <w:bCs/>
              </w:rPr>
              <w:t>PF00</w:t>
            </w:r>
            <w:r>
              <w:rPr>
                <w:rFonts w:cs="Arial"/>
                <w:bCs/>
              </w:rPr>
              <w:t>1</w:t>
            </w:r>
          </w:p>
        </w:tc>
        <w:tc>
          <w:tcPr>
            <w:tcW w:w="4388" w:type="dxa"/>
          </w:tcPr>
          <w:p w14:paraId="4E0B9B8F" w14:textId="77777777" w:rsidR="00982C6A" w:rsidRPr="00D636C8" w:rsidRDefault="00982C6A" w:rsidP="00982C6A">
            <w:pPr>
              <w:rPr>
                <w:rFonts w:cs="Arial"/>
              </w:rPr>
            </w:pPr>
            <w:r w:rsidRPr="00D636C8">
              <w:rPr>
                <w:rFonts w:cs="Arial"/>
                <w:b/>
              </w:rPr>
              <w:t xml:space="preserve">Identificador historia de usuario: </w:t>
            </w:r>
            <w:r w:rsidRPr="00D636C8">
              <w:rPr>
                <w:rFonts w:cs="Arial"/>
              </w:rPr>
              <w:t>HU0</w:t>
            </w:r>
            <w:r>
              <w:rPr>
                <w:rFonts w:cs="Arial"/>
              </w:rPr>
              <w:t>01</w:t>
            </w:r>
          </w:p>
        </w:tc>
      </w:tr>
      <w:tr w:rsidR="00982C6A" w:rsidRPr="00D636C8" w14:paraId="4CA7F65E" w14:textId="77777777" w:rsidTr="00982C6A">
        <w:tc>
          <w:tcPr>
            <w:tcW w:w="8494" w:type="dxa"/>
            <w:gridSpan w:val="2"/>
          </w:tcPr>
          <w:p w14:paraId="0B6F6CA7" w14:textId="77777777" w:rsidR="00982C6A" w:rsidRPr="00DA3E9D" w:rsidRDefault="00982C6A" w:rsidP="00982C6A">
            <w:pPr>
              <w:rPr>
                <w:rFonts w:cs="Arial"/>
                <w:bCs/>
              </w:rPr>
            </w:pPr>
            <w:r w:rsidRPr="00D636C8">
              <w:rPr>
                <w:rFonts w:cs="Arial"/>
                <w:b/>
              </w:rPr>
              <w:t xml:space="preserve">Nombre prueba de funcionalidad: </w:t>
            </w:r>
            <w:r w:rsidRPr="00D636C8">
              <w:rPr>
                <w:rFonts w:cs="Arial"/>
              </w:rPr>
              <w:t xml:space="preserve"> </w:t>
            </w:r>
            <w:r>
              <w:rPr>
                <w:rFonts w:cs="Arial"/>
              </w:rPr>
              <w:t>Inicio de sesión</w:t>
            </w:r>
          </w:p>
        </w:tc>
      </w:tr>
      <w:tr w:rsidR="00982C6A" w:rsidRPr="00D636C8" w14:paraId="3425E2EF" w14:textId="77777777" w:rsidTr="00982C6A">
        <w:trPr>
          <w:trHeight w:val="745"/>
        </w:trPr>
        <w:tc>
          <w:tcPr>
            <w:tcW w:w="8494" w:type="dxa"/>
            <w:gridSpan w:val="2"/>
          </w:tcPr>
          <w:p w14:paraId="62A35AB9" w14:textId="77777777" w:rsidR="00982C6A" w:rsidRPr="00D636C8" w:rsidRDefault="00982C6A" w:rsidP="00982C6A">
            <w:pPr>
              <w:rPr>
                <w:rFonts w:cs="Arial"/>
                <w:b/>
              </w:rPr>
            </w:pPr>
            <w:r w:rsidRPr="00D636C8">
              <w:rPr>
                <w:rFonts w:cs="Arial"/>
                <w:b/>
              </w:rPr>
              <w:t xml:space="preserve">Descripción: </w:t>
            </w:r>
          </w:p>
          <w:p w14:paraId="2FDC5E99" w14:textId="77777777" w:rsidR="00982C6A" w:rsidRPr="00D636C8" w:rsidRDefault="00982C6A" w:rsidP="00982C6A">
            <w:pPr>
              <w:rPr>
                <w:rFonts w:cs="Arial"/>
              </w:rPr>
            </w:pPr>
            <w:r>
              <w:rPr>
                <w:rFonts w:cs="Arial"/>
              </w:rPr>
              <w:t>El usuario cualquiera que sea su rol y que exista en la base de datos debe poder iniciar sesión en el Sistema Web.</w:t>
            </w:r>
          </w:p>
        </w:tc>
      </w:tr>
      <w:tr w:rsidR="00982C6A" w:rsidRPr="00D636C8" w14:paraId="2E34C20A" w14:textId="77777777" w:rsidTr="00982C6A">
        <w:trPr>
          <w:trHeight w:val="1282"/>
        </w:trPr>
        <w:tc>
          <w:tcPr>
            <w:tcW w:w="8494" w:type="dxa"/>
            <w:gridSpan w:val="2"/>
          </w:tcPr>
          <w:p w14:paraId="2C7FAC03" w14:textId="77777777" w:rsidR="00982C6A" w:rsidRPr="00D636C8" w:rsidRDefault="00982C6A" w:rsidP="00982C6A">
            <w:pPr>
              <w:rPr>
                <w:rFonts w:cs="Arial"/>
                <w:b/>
              </w:rPr>
            </w:pPr>
            <w:r w:rsidRPr="00D636C8">
              <w:rPr>
                <w:rFonts w:cs="Arial"/>
                <w:b/>
              </w:rPr>
              <w:t>Pasos de ejecución:</w:t>
            </w:r>
          </w:p>
          <w:p w14:paraId="38F6C9FB" w14:textId="77777777" w:rsidR="00982C6A" w:rsidRPr="00DA5FD6" w:rsidRDefault="00982C6A" w:rsidP="00982C6A">
            <w:pPr>
              <w:pStyle w:val="Prrafodelista"/>
              <w:numPr>
                <w:ilvl w:val="0"/>
                <w:numId w:val="32"/>
              </w:numPr>
              <w:spacing w:line="240" w:lineRule="auto"/>
              <w:jc w:val="left"/>
              <w:rPr>
                <w:rFonts w:cs="Arial"/>
                <w:bCs/>
              </w:rPr>
            </w:pPr>
            <w:r w:rsidRPr="00DA5FD6">
              <w:rPr>
                <w:rFonts w:cs="Arial"/>
                <w:bCs/>
              </w:rPr>
              <w:t>El usuario ingresa al Sistema Web</w:t>
            </w:r>
            <w:r>
              <w:rPr>
                <w:rFonts w:cs="Arial"/>
                <w:bCs/>
              </w:rPr>
              <w:t>.</w:t>
            </w:r>
          </w:p>
          <w:p w14:paraId="6EAF6252" w14:textId="77777777" w:rsidR="00982C6A" w:rsidRPr="00DA5FD6" w:rsidRDefault="00982C6A" w:rsidP="00982C6A">
            <w:pPr>
              <w:pStyle w:val="Prrafodelista"/>
              <w:numPr>
                <w:ilvl w:val="0"/>
                <w:numId w:val="32"/>
              </w:numPr>
              <w:spacing w:line="240" w:lineRule="auto"/>
              <w:jc w:val="left"/>
              <w:rPr>
                <w:rFonts w:cs="Arial"/>
                <w:bCs/>
              </w:rPr>
            </w:pPr>
            <w:r w:rsidRPr="00DA5FD6">
              <w:rPr>
                <w:rFonts w:cs="Arial"/>
                <w:bCs/>
              </w:rPr>
              <w:t>Dar clic en el módulo “Ingresar”</w:t>
            </w:r>
            <w:r>
              <w:rPr>
                <w:rFonts w:cs="Arial"/>
                <w:bCs/>
              </w:rPr>
              <w:t>.</w:t>
            </w:r>
          </w:p>
          <w:p w14:paraId="595BD036" w14:textId="77777777" w:rsidR="00982C6A" w:rsidRPr="00DA5FD6" w:rsidRDefault="00982C6A" w:rsidP="00982C6A">
            <w:pPr>
              <w:pStyle w:val="Prrafodelista"/>
              <w:numPr>
                <w:ilvl w:val="0"/>
                <w:numId w:val="32"/>
              </w:numPr>
              <w:spacing w:line="240" w:lineRule="auto"/>
              <w:jc w:val="left"/>
              <w:rPr>
                <w:rFonts w:cs="Arial"/>
                <w:bCs/>
              </w:rPr>
            </w:pPr>
            <w:r w:rsidRPr="00DA5FD6">
              <w:rPr>
                <w:rFonts w:cs="Arial"/>
                <w:bCs/>
              </w:rPr>
              <w:t>E</w:t>
            </w:r>
            <w:r>
              <w:rPr>
                <w:rFonts w:cs="Arial"/>
                <w:bCs/>
              </w:rPr>
              <w:t>l</w:t>
            </w:r>
            <w:r w:rsidRPr="00DA5FD6">
              <w:rPr>
                <w:rFonts w:cs="Arial"/>
                <w:bCs/>
              </w:rPr>
              <w:t xml:space="preserve"> usuario llena los campos requeridos (correo y contraseña)</w:t>
            </w:r>
            <w:r>
              <w:rPr>
                <w:rFonts w:cs="Arial"/>
                <w:bCs/>
              </w:rPr>
              <w:t>.</w:t>
            </w:r>
          </w:p>
          <w:p w14:paraId="324F7B2A" w14:textId="77777777" w:rsidR="00982C6A" w:rsidRPr="00DA5FD6" w:rsidRDefault="00982C6A" w:rsidP="00982C6A">
            <w:pPr>
              <w:pStyle w:val="Prrafodelista"/>
              <w:numPr>
                <w:ilvl w:val="0"/>
                <w:numId w:val="32"/>
              </w:numPr>
              <w:spacing w:line="240" w:lineRule="auto"/>
              <w:jc w:val="left"/>
              <w:rPr>
                <w:rFonts w:cs="Arial"/>
                <w:bCs/>
              </w:rPr>
            </w:pPr>
            <w:r w:rsidRPr="00DA5FD6">
              <w:rPr>
                <w:rFonts w:cs="Arial"/>
                <w:bCs/>
              </w:rPr>
              <w:t>Dar clic en el botón “Ingresar”</w:t>
            </w:r>
            <w:r>
              <w:rPr>
                <w:rFonts w:cs="Arial"/>
                <w:bCs/>
              </w:rPr>
              <w:t>.</w:t>
            </w:r>
          </w:p>
        </w:tc>
      </w:tr>
      <w:tr w:rsidR="00982C6A" w:rsidRPr="00D636C8" w14:paraId="64AC6738" w14:textId="77777777" w:rsidTr="00982C6A">
        <w:trPr>
          <w:trHeight w:val="708"/>
        </w:trPr>
        <w:tc>
          <w:tcPr>
            <w:tcW w:w="8494" w:type="dxa"/>
            <w:gridSpan w:val="2"/>
          </w:tcPr>
          <w:p w14:paraId="3904D3EC" w14:textId="77777777" w:rsidR="00982C6A" w:rsidRPr="00D636C8" w:rsidRDefault="00982C6A" w:rsidP="00982C6A">
            <w:pPr>
              <w:rPr>
                <w:rFonts w:cs="Arial"/>
                <w:b/>
              </w:rPr>
            </w:pPr>
            <w:r w:rsidRPr="00D636C8">
              <w:rPr>
                <w:rFonts w:cs="Arial"/>
                <w:b/>
              </w:rPr>
              <w:t>Resultado deseado:</w:t>
            </w:r>
          </w:p>
          <w:p w14:paraId="0942D9DB" w14:textId="77777777" w:rsidR="00982C6A" w:rsidRPr="00D636C8" w:rsidRDefault="00982C6A" w:rsidP="00982C6A">
            <w:pPr>
              <w:rPr>
                <w:rFonts w:cs="Arial"/>
              </w:rPr>
            </w:pPr>
            <w:r w:rsidRPr="00D636C8">
              <w:rPr>
                <w:rFonts w:cs="Arial"/>
              </w:rPr>
              <w:t xml:space="preserve">El Sistema Web </w:t>
            </w:r>
            <w:r>
              <w:rPr>
                <w:rFonts w:cs="Arial"/>
              </w:rPr>
              <w:t>redirige al usuario a la página de inicio y muestra en el menú las opciones respectivas dependiendo del rol del usuario.</w:t>
            </w:r>
          </w:p>
        </w:tc>
      </w:tr>
      <w:tr w:rsidR="00982C6A" w:rsidRPr="00D636C8" w14:paraId="55777FFD" w14:textId="77777777" w:rsidTr="00982C6A">
        <w:trPr>
          <w:trHeight w:val="783"/>
        </w:trPr>
        <w:tc>
          <w:tcPr>
            <w:tcW w:w="8494" w:type="dxa"/>
            <w:gridSpan w:val="2"/>
          </w:tcPr>
          <w:p w14:paraId="4500C62E" w14:textId="77777777" w:rsidR="00982C6A" w:rsidRPr="00D636C8" w:rsidRDefault="00982C6A" w:rsidP="00982C6A">
            <w:pPr>
              <w:rPr>
                <w:rFonts w:cs="Arial"/>
                <w:b/>
              </w:rPr>
            </w:pPr>
            <w:r w:rsidRPr="00D636C8">
              <w:rPr>
                <w:rFonts w:cs="Arial"/>
                <w:b/>
              </w:rPr>
              <w:t>Evaluación de la prueba:</w:t>
            </w:r>
          </w:p>
          <w:p w14:paraId="49BFAFB2" w14:textId="77777777" w:rsidR="00982C6A" w:rsidRPr="00D636C8" w:rsidRDefault="00982C6A" w:rsidP="00982C6A">
            <w:pPr>
              <w:rPr>
                <w:rFonts w:cs="Arial"/>
                <w:bCs/>
              </w:rPr>
            </w:pPr>
            <w:r w:rsidRPr="00D636C8">
              <w:rPr>
                <w:rFonts w:cs="Arial"/>
                <w:bCs/>
              </w:rPr>
              <w:t>Resultado exitoso.</w:t>
            </w:r>
          </w:p>
          <w:p w14:paraId="59C42976" w14:textId="77777777" w:rsidR="00982C6A" w:rsidRPr="00D636C8" w:rsidRDefault="00982C6A" w:rsidP="00982C6A">
            <w:pPr>
              <w:keepNext/>
              <w:rPr>
                <w:rFonts w:cs="Arial"/>
                <w:bCs/>
              </w:rPr>
            </w:pPr>
            <w:r w:rsidRPr="00D636C8">
              <w:rPr>
                <w:rFonts w:cs="Arial"/>
                <w:bCs/>
              </w:rPr>
              <w:t>El Sistema Web</w:t>
            </w:r>
            <w:r>
              <w:rPr>
                <w:rFonts w:cs="Arial"/>
                <w:bCs/>
              </w:rPr>
              <w:t xml:space="preserve"> permite que un usuario inicie sesión y distingue su rol</w:t>
            </w:r>
            <w:r w:rsidRPr="00D636C8">
              <w:rPr>
                <w:rFonts w:cs="Arial"/>
                <w:bCs/>
              </w:rPr>
              <w:t>.</w:t>
            </w:r>
          </w:p>
        </w:tc>
      </w:tr>
    </w:tbl>
    <w:p w14:paraId="6C02F0E4" w14:textId="6480822B" w:rsidR="00817840" w:rsidRPr="00C13783" w:rsidRDefault="00817840" w:rsidP="00C13783">
      <w:pPr>
        <w:pStyle w:val="Descripcin"/>
        <w:jc w:val="center"/>
        <w:rPr>
          <w:lang w:eastAsia="pt-BR"/>
        </w:rPr>
      </w:pPr>
      <w:r w:rsidRPr="00DF6123">
        <w:rPr>
          <w:b/>
          <w:bCs/>
        </w:rPr>
        <w:t xml:space="preserve">TABLA </w:t>
      </w:r>
      <w:r w:rsidRPr="00DF6123">
        <w:rPr>
          <w:b/>
          <w:bCs/>
          <w:i w:val="0"/>
          <w:iCs w:val="0"/>
        </w:rPr>
        <w:fldChar w:fldCharType="begin"/>
      </w:r>
      <w:r w:rsidRPr="00DF6123">
        <w:rPr>
          <w:b/>
          <w:bCs/>
        </w:rPr>
        <w:instrText xml:space="preserve"> SEQ TABLA \* ROMAN </w:instrText>
      </w:r>
      <w:r w:rsidRPr="00DF6123">
        <w:rPr>
          <w:b/>
          <w:bCs/>
          <w:i w:val="0"/>
          <w:iCs w:val="0"/>
        </w:rPr>
        <w:fldChar w:fldCharType="separate"/>
      </w:r>
      <w:r w:rsidR="002701FF">
        <w:rPr>
          <w:b/>
          <w:bCs/>
          <w:noProof/>
        </w:rPr>
        <w:t>IV</w:t>
      </w:r>
      <w:r w:rsidRPr="00DF6123">
        <w:rPr>
          <w:b/>
          <w:bCs/>
          <w:i w:val="0"/>
          <w:iCs w:val="0"/>
        </w:rPr>
        <w:fldChar w:fldCharType="end"/>
      </w:r>
      <w:bookmarkEnd w:id="102"/>
      <w:r w:rsidR="00DF6123" w:rsidRPr="00DF6123">
        <w:rPr>
          <w:b/>
          <w:bCs/>
          <w:i w:val="0"/>
          <w:iCs w:val="0"/>
        </w:rPr>
        <w:t>:</w:t>
      </w:r>
      <w:r>
        <w:t xml:space="preserve"> formato pruebas funcionales</w:t>
      </w:r>
      <w:bookmarkEnd w:id="103"/>
      <w:bookmarkEnd w:id="104"/>
    </w:p>
    <w:p w14:paraId="4AAF7A89" w14:textId="77777777" w:rsidR="00982C6A" w:rsidRDefault="003548E6" w:rsidP="00982C6A">
      <w:pPr>
        <w:pStyle w:val="Prrafodelista"/>
        <w:keepNext/>
        <w:spacing w:line="259" w:lineRule="auto"/>
        <w:ind w:left="432"/>
        <w:rPr>
          <w:rFonts w:eastAsiaTheme="majorEastAsia" w:cs="Arial"/>
          <w:lang w:eastAsia="pt-BR"/>
        </w:rPr>
      </w:pPr>
      <w:r>
        <w:rPr>
          <w:rFonts w:eastAsiaTheme="majorEastAsia" w:cs="Arial"/>
          <w:lang w:eastAsia="pt-BR"/>
        </w:rPr>
        <w:lastRenderedPageBreak/>
        <w:t xml:space="preserve">Las pruebas de carga </w:t>
      </w:r>
      <w:r w:rsidR="006A14A2">
        <w:rPr>
          <w:rFonts w:eastAsiaTheme="majorEastAsia" w:cs="Arial"/>
          <w:lang w:eastAsia="pt-BR"/>
        </w:rPr>
        <w:t xml:space="preserve">se las realizaron en la Herramienta JMeter, un ejemplo </w:t>
      </w:r>
      <w:r w:rsidR="00F22BC9">
        <w:rPr>
          <w:rFonts w:eastAsiaTheme="majorEastAsia" w:cs="Arial"/>
          <w:lang w:eastAsia="pt-BR"/>
        </w:rPr>
        <w:t xml:space="preserve">de estas pruebas se </w:t>
      </w:r>
      <w:r w:rsidR="000871C0">
        <w:rPr>
          <w:rFonts w:eastAsiaTheme="majorEastAsia" w:cs="Arial"/>
          <w:lang w:eastAsia="pt-BR"/>
        </w:rPr>
        <w:t>aprecia en la</w:t>
      </w:r>
      <w:r w:rsidR="00C62F3A">
        <w:rPr>
          <w:rFonts w:eastAsiaTheme="majorEastAsia" w:cs="Arial"/>
          <w:lang w:eastAsia="pt-BR"/>
        </w:rPr>
        <w:t xml:space="preserve"> </w:t>
      </w:r>
      <w:r w:rsidR="00133B24">
        <w:rPr>
          <w:rFonts w:eastAsiaTheme="majorEastAsia" w:cs="Arial"/>
          <w:lang w:eastAsia="pt-BR"/>
        </w:rPr>
        <w:t>Fig. 26</w:t>
      </w:r>
      <w:r w:rsidR="00A76BE0">
        <w:rPr>
          <w:rFonts w:eastAsiaTheme="majorEastAsia" w:cs="Arial"/>
          <w:lang w:eastAsia="pt-BR"/>
        </w:rPr>
        <w:t xml:space="preserve"> y se la detalla </w:t>
      </w:r>
      <w:r w:rsidR="0021761D">
        <w:rPr>
          <w:rFonts w:eastAsiaTheme="majorEastAsia" w:cs="Arial"/>
          <w:lang w:eastAsia="pt-BR"/>
        </w:rPr>
        <w:t>más</w:t>
      </w:r>
      <w:r w:rsidR="00A76BE0">
        <w:rPr>
          <w:rFonts w:eastAsiaTheme="majorEastAsia" w:cs="Arial"/>
          <w:lang w:eastAsia="pt-BR"/>
        </w:rPr>
        <w:t xml:space="preserve"> en el manual</w:t>
      </w:r>
      <w:r w:rsidR="0021761D">
        <w:rPr>
          <w:rFonts w:eastAsiaTheme="majorEastAsia" w:cs="Arial"/>
          <w:lang w:eastAsia="pt-BR"/>
        </w:rPr>
        <w:t xml:space="preserve"> técnico con sus respectivos resultados.</w:t>
      </w:r>
    </w:p>
    <w:p w14:paraId="23BF3F9C" w14:textId="77777777" w:rsidR="00982C6A" w:rsidRDefault="00982C6A" w:rsidP="00982C6A">
      <w:pPr>
        <w:pStyle w:val="Prrafodelista"/>
        <w:keepNext/>
        <w:spacing w:line="259" w:lineRule="auto"/>
        <w:ind w:left="432"/>
        <w:jc w:val="left"/>
        <w:rPr>
          <w:rFonts w:eastAsiaTheme="majorEastAsia" w:cs="Arial"/>
          <w:lang w:eastAsia="pt-BR"/>
        </w:rPr>
      </w:pPr>
    </w:p>
    <w:p w14:paraId="3299D63C" w14:textId="48FCC285" w:rsidR="00C62F3A" w:rsidRDefault="00651283" w:rsidP="00982C6A">
      <w:pPr>
        <w:pStyle w:val="Prrafodelista"/>
        <w:keepNext/>
        <w:spacing w:line="259" w:lineRule="auto"/>
        <w:ind w:left="432"/>
        <w:jc w:val="center"/>
      </w:pPr>
      <w:r w:rsidRPr="00340CE5">
        <w:rPr>
          <w:noProof/>
          <w:lang w:val="es-ES" w:eastAsia="es-ES"/>
        </w:rPr>
        <w:drawing>
          <wp:inline distT="0" distB="0" distL="0" distR="0" wp14:anchorId="060B8E7F" wp14:editId="46A9FE8E">
            <wp:extent cx="5400040" cy="1236980"/>
            <wp:effectExtent l="0" t="0" r="0" b="1270"/>
            <wp:docPr id="66" name="Imagen 66"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Captura de pantalla de computadora&#10;&#10;Descripción generada automáticamente"/>
                    <pic:cNvPicPr/>
                  </pic:nvPicPr>
                  <pic:blipFill>
                    <a:blip r:embed="rId37"/>
                    <a:stretch>
                      <a:fillRect/>
                    </a:stretch>
                  </pic:blipFill>
                  <pic:spPr>
                    <a:xfrm>
                      <a:off x="0" y="0"/>
                      <a:ext cx="5400040" cy="1236980"/>
                    </a:xfrm>
                    <a:prstGeom prst="rect">
                      <a:avLst/>
                    </a:prstGeom>
                  </pic:spPr>
                </pic:pic>
              </a:graphicData>
            </a:graphic>
          </wp:inline>
        </w:drawing>
      </w:r>
    </w:p>
    <w:p w14:paraId="46E49D7E" w14:textId="1F66B6E6" w:rsidR="00651283" w:rsidRPr="00C13783" w:rsidRDefault="00C62F3A" w:rsidP="00C13783">
      <w:pPr>
        <w:pStyle w:val="Descripcin"/>
        <w:jc w:val="center"/>
        <w:rPr>
          <w:rFonts w:eastAsiaTheme="majorEastAsia" w:cs="Arial"/>
          <w:color w:val="auto"/>
          <w:lang w:eastAsia="pt-BR"/>
        </w:rPr>
      </w:pPr>
      <w:bookmarkStart w:id="105" w:name="_Ref90594966"/>
      <w:bookmarkStart w:id="106" w:name="_Toc90887095"/>
      <w:r w:rsidRPr="00DF6123">
        <w:rPr>
          <w:b/>
          <w:bCs/>
        </w:rPr>
        <w:t xml:space="preserve">Fig. </w:t>
      </w:r>
      <w:r w:rsidRPr="00DF6123">
        <w:rPr>
          <w:b/>
          <w:bCs/>
        </w:rPr>
        <w:fldChar w:fldCharType="begin"/>
      </w:r>
      <w:r w:rsidRPr="00DF6123">
        <w:rPr>
          <w:b/>
          <w:bCs/>
        </w:rPr>
        <w:instrText xml:space="preserve"> SEQ Fig. \* ARABIC </w:instrText>
      </w:r>
      <w:r w:rsidRPr="00DF6123">
        <w:rPr>
          <w:b/>
          <w:bCs/>
        </w:rPr>
        <w:fldChar w:fldCharType="separate"/>
      </w:r>
      <w:r w:rsidR="002701FF">
        <w:rPr>
          <w:b/>
          <w:bCs/>
          <w:noProof/>
        </w:rPr>
        <w:t>26</w:t>
      </w:r>
      <w:r w:rsidRPr="00DF6123">
        <w:rPr>
          <w:b/>
          <w:bCs/>
        </w:rPr>
        <w:fldChar w:fldCharType="end"/>
      </w:r>
      <w:bookmarkEnd w:id="105"/>
      <w:r w:rsidR="00DF6123" w:rsidRPr="00DF6123">
        <w:rPr>
          <w:b/>
          <w:bCs/>
        </w:rPr>
        <w:t>:</w:t>
      </w:r>
      <w:r>
        <w:t xml:space="preserve"> Ejemplo prueba de carga</w:t>
      </w:r>
      <w:bookmarkEnd w:id="106"/>
    </w:p>
    <w:p w14:paraId="34ECB292" w14:textId="2822FDB7" w:rsidR="00C82E7E" w:rsidRDefault="005B4309" w:rsidP="00982C6A">
      <w:pPr>
        <w:spacing w:line="259" w:lineRule="auto"/>
        <w:ind w:left="432"/>
        <w:rPr>
          <w:rFonts w:eastAsiaTheme="majorEastAsia" w:cs="Arial"/>
          <w:lang w:eastAsia="pt-BR"/>
        </w:rPr>
      </w:pPr>
      <w:r>
        <w:rPr>
          <w:rFonts w:eastAsiaTheme="majorEastAsia" w:cs="Arial"/>
          <w:lang w:eastAsia="pt-BR"/>
        </w:rPr>
        <w:t xml:space="preserve">Las pruebas de </w:t>
      </w:r>
      <w:r w:rsidR="006F6E57">
        <w:rPr>
          <w:rFonts w:eastAsiaTheme="majorEastAsia" w:cs="Arial"/>
          <w:lang w:eastAsia="pt-BR"/>
        </w:rPr>
        <w:t xml:space="preserve">compatibilidad únicamente se </w:t>
      </w:r>
      <w:r w:rsidR="00750A24">
        <w:rPr>
          <w:rFonts w:eastAsiaTheme="majorEastAsia" w:cs="Arial"/>
          <w:lang w:eastAsia="pt-BR"/>
        </w:rPr>
        <w:t xml:space="preserve">las realizan abriendo el Sistema Web </w:t>
      </w:r>
      <w:r w:rsidR="00ED2AAE">
        <w:rPr>
          <w:rFonts w:eastAsiaTheme="majorEastAsia" w:cs="Arial"/>
          <w:lang w:eastAsia="pt-BR"/>
        </w:rPr>
        <w:t xml:space="preserve">en distintos navegadores, en este caso se ha utilizado Chrome, Edge y Firefox, esas pruebas están presentes en el </w:t>
      </w:r>
      <w:r w:rsidR="007B101A">
        <w:rPr>
          <w:rFonts w:eastAsiaTheme="majorEastAsia" w:cs="Arial"/>
          <w:lang w:eastAsia="pt-BR"/>
        </w:rPr>
        <w:t>manual técnico</w:t>
      </w:r>
      <w:r w:rsidR="00960F26">
        <w:rPr>
          <w:rFonts w:eastAsiaTheme="majorEastAsia" w:cs="Arial"/>
          <w:lang w:eastAsia="pt-BR"/>
        </w:rPr>
        <w:t>.</w:t>
      </w:r>
      <w:bookmarkStart w:id="107" w:name="_Toc55860295"/>
    </w:p>
    <w:p w14:paraId="1954F600" w14:textId="77777777" w:rsidR="00982C6A" w:rsidRDefault="00982C6A" w:rsidP="00982C6A">
      <w:pPr>
        <w:spacing w:line="259" w:lineRule="auto"/>
        <w:ind w:left="432"/>
        <w:rPr>
          <w:rFonts w:eastAsiaTheme="majorEastAsia" w:cs="Arial"/>
          <w:lang w:eastAsia="pt-BR"/>
        </w:rPr>
      </w:pPr>
    </w:p>
    <w:p w14:paraId="7BD970EB" w14:textId="77777777" w:rsidR="00982C6A" w:rsidRDefault="00982C6A" w:rsidP="00982C6A">
      <w:pPr>
        <w:spacing w:line="259" w:lineRule="auto"/>
        <w:ind w:left="432"/>
        <w:rPr>
          <w:rFonts w:eastAsiaTheme="majorEastAsia" w:cs="Arial"/>
          <w:lang w:eastAsia="pt-BR"/>
        </w:rPr>
      </w:pPr>
    </w:p>
    <w:p w14:paraId="1C607ED7" w14:textId="77777777" w:rsidR="00982C6A" w:rsidRDefault="00982C6A" w:rsidP="00982C6A">
      <w:pPr>
        <w:spacing w:line="259" w:lineRule="auto"/>
        <w:ind w:left="432"/>
        <w:rPr>
          <w:rFonts w:eastAsiaTheme="majorEastAsia" w:cs="Arial"/>
          <w:lang w:eastAsia="pt-BR"/>
        </w:rPr>
      </w:pPr>
    </w:p>
    <w:p w14:paraId="4420B16D" w14:textId="77777777" w:rsidR="00982C6A" w:rsidRPr="00C13783" w:rsidRDefault="00982C6A" w:rsidP="00982C6A">
      <w:pPr>
        <w:spacing w:line="259" w:lineRule="auto"/>
        <w:ind w:left="432"/>
        <w:rPr>
          <w:rFonts w:eastAsiaTheme="majorEastAsia" w:cstheme="majorBidi"/>
          <w:b/>
          <w:caps/>
          <w:sz w:val="28"/>
          <w:szCs w:val="32"/>
        </w:rPr>
      </w:pPr>
    </w:p>
    <w:p w14:paraId="1C6081BA" w14:textId="52A8E882" w:rsidR="00574178" w:rsidRPr="00C13783" w:rsidRDefault="00574178" w:rsidP="00574178">
      <w:pPr>
        <w:pStyle w:val="Ttulo1"/>
        <w:rPr>
          <w:color w:val="auto"/>
        </w:rPr>
      </w:pPr>
      <w:bookmarkStart w:id="108" w:name="_Toc90887062"/>
      <w:r w:rsidRPr="00C13783">
        <w:rPr>
          <w:color w:val="auto"/>
        </w:rPr>
        <w:t>Conclu</w:t>
      </w:r>
      <w:r w:rsidR="00C12C78" w:rsidRPr="00C13783">
        <w:rPr>
          <w:color w:val="auto"/>
        </w:rPr>
        <w:t>s</w:t>
      </w:r>
      <w:r w:rsidRPr="00C13783">
        <w:rPr>
          <w:color w:val="auto"/>
        </w:rPr>
        <w:t>iones y Recomendaciones</w:t>
      </w:r>
      <w:bookmarkEnd w:id="107"/>
      <w:bookmarkEnd w:id="108"/>
    </w:p>
    <w:p w14:paraId="3D5D7032" w14:textId="77777777" w:rsidR="00574178" w:rsidRDefault="00574178" w:rsidP="00574178">
      <w:pPr>
        <w:pStyle w:val="Ttulo2"/>
      </w:pPr>
      <w:bookmarkStart w:id="109" w:name="_Toc55860296"/>
      <w:bookmarkStart w:id="110" w:name="_Toc90887063"/>
      <w:r w:rsidRPr="00D147C5">
        <w:t>Conclusiones</w:t>
      </w:r>
      <w:bookmarkEnd w:id="109"/>
      <w:bookmarkEnd w:id="110"/>
    </w:p>
    <w:p w14:paraId="3D00AECD" w14:textId="24385919" w:rsidR="00F27042" w:rsidRPr="00E03DBB" w:rsidRDefault="007A6FD3" w:rsidP="00F27042">
      <w:pPr>
        <w:pStyle w:val="Prrafodelista"/>
        <w:numPr>
          <w:ilvl w:val="0"/>
          <w:numId w:val="3"/>
        </w:numPr>
      </w:pPr>
      <w:r>
        <w:t xml:space="preserve">El </w:t>
      </w:r>
      <w:r w:rsidR="00C36E47">
        <w:t>sistema web</w:t>
      </w:r>
      <w:r w:rsidR="009F45AA">
        <w:t xml:space="preserve"> cumple con los requerimientos determinados </w:t>
      </w:r>
      <w:r w:rsidR="008972C8">
        <w:t>a partir de un estudio e investigación del problema, lo que permi</w:t>
      </w:r>
      <w:r w:rsidR="00025A5D">
        <w:t>te a usuari</w:t>
      </w:r>
      <w:r w:rsidR="0034302F">
        <w:t xml:space="preserve">os </w:t>
      </w:r>
      <w:r w:rsidR="0015391A">
        <w:t>docentes</w:t>
      </w:r>
      <w:r w:rsidR="0034302F">
        <w:t xml:space="preserve"> recibir retroalimentación continua por parte de sus estudiantes </w:t>
      </w:r>
      <w:r w:rsidR="00223C98">
        <w:t>por medio de encuestas con el fin de que exista un mejoramiento continuo por parte del docente en</w:t>
      </w:r>
      <w:r w:rsidR="00E03DBB">
        <w:t xml:space="preserve"> el momento de impartir la materia.</w:t>
      </w:r>
    </w:p>
    <w:p w14:paraId="348C103F" w14:textId="1C316EBE" w:rsidR="00E03DBB" w:rsidRPr="00C07063" w:rsidRDefault="002D0A46" w:rsidP="00F27042">
      <w:pPr>
        <w:pStyle w:val="Prrafodelista"/>
        <w:numPr>
          <w:ilvl w:val="0"/>
          <w:numId w:val="3"/>
        </w:numPr>
      </w:pPr>
      <w:r>
        <w:t>Tener en claro el flujo del sistema</w:t>
      </w:r>
      <w:r w:rsidR="00D1216E">
        <w:t>,</w:t>
      </w:r>
      <w:r>
        <w:t xml:space="preserve"> </w:t>
      </w:r>
      <w:r w:rsidR="00D85D7B">
        <w:t xml:space="preserve">la base de datos y </w:t>
      </w:r>
      <w:r w:rsidR="000F4711">
        <w:t xml:space="preserve">las interfaces de usuario, </w:t>
      </w:r>
      <w:r>
        <w:t xml:space="preserve">ha permitido </w:t>
      </w:r>
      <w:r w:rsidR="0062515F">
        <w:t>que el desarrollo se realice de manera efectiva evitando malentendidos entre los desarrolladores</w:t>
      </w:r>
      <w:r w:rsidR="00741217">
        <w:t>,</w:t>
      </w:r>
      <w:r w:rsidR="0062515F">
        <w:t xml:space="preserve"> </w:t>
      </w:r>
      <w:r w:rsidR="00741217">
        <w:t>comprendiendo complemente como se unen cada una de las partes del sistema para su correcto funcionamiento.</w:t>
      </w:r>
    </w:p>
    <w:p w14:paraId="0E36EC5F" w14:textId="5AC9EC21" w:rsidR="00506AA7" w:rsidRDefault="00C07063" w:rsidP="00765F49">
      <w:pPr>
        <w:pStyle w:val="Prrafodelista"/>
        <w:numPr>
          <w:ilvl w:val="0"/>
          <w:numId w:val="3"/>
        </w:numPr>
      </w:pPr>
      <w:r>
        <w:t xml:space="preserve">La implementación de </w:t>
      </w:r>
      <w:r w:rsidR="00F254AE">
        <w:t xml:space="preserve">un sistema web </w:t>
      </w:r>
      <w:r w:rsidR="007C6FC7">
        <w:t>para que docentes reciban una retroalimentación continua</w:t>
      </w:r>
      <w:r w:rsidR="00D904C4">
        <w:t xml:space="preserve">, </w:t>
      </w:r>
      <w:r w:rsidR="009F37CF">
        <w:t xml:space="preserve">ha permitido que los estudiantes puedan </w:t>
      </w:r>
      <w:r w:rsidR="00224C7C">
        <w:t xml:space="preserve">dar su opinión de manera segura y anónima, erradicando el problema de que los estudiantes no </w:t>
      </w:r>
      <w:r w:rsidR="00EB0F1B">
        <w:t xml:space="preserve">dan su punto de vista </w:t>
      </w:r>
      <w:r w:rsidR="00224C7C">
        <w:t>cuando el do</w:t>
      </w:r>
      <w:r w:rsidR="00EF0137">
        <w:t>cente pide retroalimentación</w:t>
      </w:r>
      <w:r w:rsidR="00062DAB">
        <w:t>,</w:t>
      </w:r>
      <w:r w:rsidR="00EF0137">
        <w:t xml:space="preserve"> por miedo a que se tomen </w:t>
      </w:r>
      <w:r w:rsidR="00A93D2A">
        <w:t>represalias</w:t>
      </w:r>
      <w:r w:rsidR="00EF0137">
        <w:t xml:space="preserve"> en su contra.</w:t>
      </w:r>
    </w:p>
    <w:p w14:paraId="10797E64" w14:textId="77777777" w:rsidR="00EB3B43" w:rsidRDefault="001F103D" w:rsidP="00EB3B43">
      <w:pPr>
        <w:pStyle w:val="Prrafodelista"/>
        <w:numPr>
          <w:ilvl w:val="0"/>
          <w:numId w:val="3"/>
        </w:numPr>
      </w:pPr>
      <w:r>
        <w:lastRenderedPageBreak/>
        <w:t xml:space="preserve">La integración de pruebas de funcionalidad ha permitido que se verifique que todo en el sistema funcione de manera correcta y óptima </w:t>
      </w:r>
      <w:r w:rsidRPr="00D147C5">
        <w:t>en diferentes navegadores</w:t>
      </w:r>
      <w:r>
        <w:t>, cumpliendo el flujo establecido.</w:t>
      </w:r>
      <w:r w:rsidR="00EB3B43" w:rsidRPr="00EB3B43">
        <w:t xml:space="preserve"> </w:t>
      </w:r>
    </w:p>
    <w:p w14:paraId="3338CF99" w14:textId="16E5B107" w:rsidR="001F103D" w:rsidRDefault="00EB3B43" w:rsidP="00EB3B43">
      <w:pPr>
        <w:pStyle w:val="Prrafodelista"/>
        <w:numPr>
          <w:ilvl w:val="0"/>
          <w:numId w:val="3"/>
        </w:numPr>
      </w:pPr>
      <w:r w:rsidRPr="00D147C5">
        <w:t>Las pruebas de carga</w:t>
      </w:r>
      <w:r>
        <w:t xml:space="preserve"> </w:t>
      </w:r>
      <w:r w:rsidRPr="00D147C5">
        <w:t>permiten conocer si la aplicación web acepta varias solicitudes a la vez sin generar errores o bajar su rendimiento.</w:t>
      </w:r>
    </w:p>
    <w:p w14:paraId="483FDCED" w14:textId="5D3C883E" w:rsidR="00EB3B43" w:rsidRDefault="00EB3B43" w:rsidP="003661C0">
      <w:pPr>
        <w:pStyle w:val="Prrafodelista"/>
        <w:numPr>
          <w:ilvl w:val="0"/>
          <w:numId w:val="3"/>
        </w:numPr>
      </w:pPr>
      <w:r w:rsidRPr="00D147C5">
        <w:t xml:space="preserve">Las pruebas de </w:t>
      </w:r>
      <w:r>
        <w:t>compatibilidad</w:t>
      </w:r>
      <w:r w:rsidRPr="00D147C5">
        <w:t xml:space="preserve"> permiten conocer </w:t>
      </w:r>
      <w:r>
        <w:t xml:space="preserve">si el </w:t>
      </w:r>
      <w:r w:rsidRPr="00D147C5">
        <w:t xml:space="preserve">sistema web </w:t>
      </w:r>
      <w:r>
        <w:t>funciona en distintos navegadores</w:t>
      </w:r>
      <w:r w:rsidRPr="00D147C5">
        <w:t>.</w:t>
      </w:r>
    </w:p>
    <w:p w14:paraId="27A9AC04" w14:textId="20AED1B6" w:rsidR="001F103D" w:rsidRPr="00F27042" w:rsidRDefault="001F103D" w:rsidP="001F103D">
      <w:pPr>
        <w:pStyle w:val="Prrafodelista"/>
        <w:numPr>
          <w:ilvl w:val="0"/>
          <w:numId w:val="3"/>
        </w:numPr>
      </w:pPr>
      <w:r>
        <w:t>El despliegue del sistema a un servidor en línea ha permitido que</w:t>
      </w:r>
      <w:r w:rsidR="00F41539">
        <w:t>,</w:t>
      </w:r>
      <w:r>
        <w:t xml:space="preserve"> tanto estudiantes como docentes de la ESFOT</w:t>
      </w:r>
      <w:r w:rsidR="00F41539">
        <w:t>,</w:t>
      </w:r>
      <w:r>
        <w:t xml:space="preserve"> puedan acceder desde cualquier navegador al sistema web, haciendo que el sistema esté disponible desde cualquier parte. </w:t>
      </w:r>
    </w:p>
    <w:p w14:paraId="19836E8B" w14:textId="3BC26B5B" w:rsidR="006B687F" w:rsidRPr="006B687F" w:rsidRDefault="006B687F" w:rsidP="006B687F">
      <w:pPr>
        <w:pStyle w:val="Prrafodelista"/>
        <w:numPr>
          <w:ilvl w:val="0"/>
          <w:numId w:val="3"/>
        </w:numPr>
      </w:pPr>
      <w:r w:rsidRPr="00D147C5">
        <w:t xml:space="preserve">El uso del marco de trabajo Scrum </w:t>
      </w:r>
      <w:r w:rsidR="005C2D8D">
        <w:t>ha facilitado</w:t>
      </w:r>
      <w:r w:rsidRPr="00D147C5">
        <w:t xml:space="preserve"> el desarrollo del sistema web permitiendo mantener un avance continuo</w:t>
      </w:r>
      <w:r w:rsidR="00C307E7">
        <w:t xml:space="preserve">, </w:t>
      </w:r>
      <w:r w:rsidRPr="00D147C5">
        <w:t>una buena sincronización</w:t>
      </w:r>
      <w:r w:rsidR="00C307E7">
        <w:t xml:space="preserve"> y que se tengan claros los </w:t>
      </w:r>
      <w:r w:rsidR="00F96263">
        <w:t>requerimientos</w:t>
      </w:r>
      <w:r w:rsidR="00C307E7">
        <w:t xml:space="preserve"> del sistema</w:t>
      </w:r>
      <w:r w:rsidRPr="00D147C5">
        <w:t xml:space="preserve"> con el equipo de desarrollo.</w:t>
      </w:r>
    </w:p>
    <w:p w14:paraId="51F9C4EC" w14:textId="7337F89F" w:rsidR="00A84F47" w:rsidRPr="00D147C5" w:rsidRDefault="001B6706" w:rsidP="00CA1D52">
      <w:pPr>
        <w:pStyle w:val="Prrafodelista"/>
        <w:numPr>
          <w:ilvl w:val="0"/>
          <w:numId w:val="3"/>
        </w:numPr>
      </w:pPr>
      <w:r>
        <w:t xml:space="preserve">Llevar a cabo la </w:t>
      </w:r>
      <w:r w:rsidR="00646A6E">
        <w:t>creación</w:t>
      </w:r>
      <w:r w:rsidR="00391DD3">
        <w:t xml:space="preserve"> de</w:t>
      </w:r>
      <w:r w:rsidR="00E436B0" w:rsidRPr="00D147C5">
        <w:t xml:space="preserve"> un sistema que </w:t>
      </w:r>
      <w:r w:rsidR="00AC529A" w:rsidRPr="00D147C5">
        <w:t>permit</w:t>
      </w:r>
      <w:r>
        <w:t>e</w:t>
      </w:r>
      <w:r w:rsidR="00AC529A" w:rsidRPr="00D147C5">
        <w:t xml:space="preserve"> generar </w:t>
      </w:r>
      <w:r w:rsidR="001A36E8" w:rsidRPr="00D147C5">
        <w:t xml:space="preserve">y </w:t>
      </w:r>
      <w:r w:rsidR="00B5341C">
        <w:t>analizar</w:t>
      </w:r>
      <w:r w:rsidR="001A36E8" w:rsidRPr="00D147C5">
        <w:t xml:space="preserve"> los resultados de encuestas mediante un solo clic </w:t>
      </w:r>
      <w:r w:rsidR="008E27C0">
        <w:t xml:space="preserve">ha permitido </w:t>
      </w:r>
      <w:r w:rsidR="001A36E8" w:rsidRPr="00D147C5">
        <w:t>ahorra</w:t>
      </w:r>
      <w:r w:rsidR="008E27C0">
        <w:t>r</w:t>
      </w:r>
      <w:r w:rsidR="001A36E8" w:rsidRPr="00D147C5">
        <w:t xml:space="preserve"> t</w:t>
      </w:r>
      <w:r w:rsidR="005E6661">
        <w:t>iempo</w:t>
      </w:r>
      <w:r w:rsidR="001A36E8" w:rsidRPr="00D147C5">
        <w:t xml:space="preserve"> </w:t>
      </w:r>
      <w:r w:rsidR="00646A6E">
        <w:t>ya que</w:t>
      </w:r>
      <w:r w:rsidR="00C45429" w:rsidRPr="00D147C5">
        <w:t xml:space="preserve"> integra </w:t>
      </w:r>
      <w:r w:rsidR="00AA250E" w:rsidRPr="00D147C5">
        <w:t>el análisis de datos en la misma plataforma.</w:t>
      </w:r>
    </w:p>
    <w:p w14:paraId="3BE9AFB9" w14:textId="4443FAE9" w:rsidR="009A1397" w:rsidRDefault="009A1397" w:rsidP="009A3D00">
      <w:pPr>
        <w:pStyle w:val="Prrafodelista"/>
        <w:numPr>
          <w:ilvl w:val="0"/>
          <w:numId w:val="3"/>
        </w:numPr>
      </w:pPr>
      <w:r>
        <w:t xml:space="preserve">El manejo de un control de versiones adecuado en el equipo de </w:t>
      </w:r>
      <w:r w:rsidR="006D004C">
        <w:t>desarrollo</w:t>
      </w:r>
      <w:r w:rsidR="006D004C" w:rsidRPr="00D147C5">
        <w:t xml:space="preserve"> </w:t>
      </w:r>
      <w:r w:rsidR="006D004C">
        <w:t>ha</w:t>
      </w:r>
      <w:r>
        <w:t xml:space="preserve"> permitido </w:t>
      </w:r>
      <w:r w:rsidRPr="00D147C5">
        <w:t>determinar que tarea debe ser completada para que otra pueda iniciar, haciendo que estas se prioricen y no exista un retraso en el desarrollo, a su vez dentro del flujo del sistema</w:t>
      </w:r>
      <w:r>
        <w:t xml:space="preserve"> </w:t>
      </w:r>
      <w:r w:rsidRPr="00D147C5">
        <w:t>tener en claro cuáles son los actores principales</w:t>
      </w:r>
      <w:r>
        <w:t xml:space="preserve"> ha permitido</w:t>
      </w:r>
      <w:r w:rsidRPr="00D147C5">
        <w:t xml:space="preserve"> generar </w:t>
      </w:r>
      <w:r>
        <w:t>una</w:t>
      </w:r>
      <w:r w:rsidRPr="00D147C5">
        <w:t xml:space="preserve"> mejor experiencia de usuario.</w:t>
      </w:r>
    </w:p>
    <w:p w14:paraId="38A4E211" w14:textId="31266F9C" w:rsidR="007542E5" w:rsidRPr="00D147C5" w:rsidRDefault="000E3B0B" w:rsidP="002D3573">
      <w:pPr>
        <w:pStyle w:val="Prrafodelista"/>
        <w:numPr>
          <w:ilvl w:val="0"/>
          <w:numId w:val="3"/>
        </w:numPr>
      </w:pPr>
      <w:r>
        <w:t xml:space="preserve">La implementación de </w:t>
      </w:r>
      <w:r w:rsidR="007542E5" w:rsidRPr="00D147C5">
        <w:t xml:space="preserve">un sistema que </w:t>
      </w:r>
      <w:r w:rsidR="007542E5">
        <w:t>cumpl</w:t>
      </w:r>
      <w:r w:rsidR="682FD0D2">
        <w:t>e</w:t>
      </w:r>
      <w:r w:rsidR="007542E5" w:rsidRPr="00D147C5">
        <w:t xml:space="preserve"> con las especificaciones de usuario </w:t>
      </w:r>
      <w:r w:rsidR="3DB134F3">
        <w:t>ha</w:t>
      </w:r>
      <w:r w:rsidR="007542E5">
        <w:t xml:space="preserve"> </w:t>
      </w:r>
      <w:r w:rsidR="3DB134F3">
        <w:t>permitido</w:t>
      </w:r>
      <w:r w:rsidR="007542E5" w:rsidRPr="00D147C5">
        <w:t xml:space="preserve"> que el mismo </w:t>
      </w:r>
      <w:r w:rsidR="007542E5">
        <w:t>cumpla</w:t>
      </w:r>
      <w:r w:rsidR="007542E5" w:rsidRPr="00D147C5">
        <w:t xml:space="preserve"> con su funcionalidad y </w:t>
      </w:r>
      <w:r w:rsidR="5DCADFEF">
        <w:t>no haya sido</w:t>
      </w:r>
      <w:r w:rsidR="007542E5" w:rsidRPr="00D147C5">
        <w:t xml:space="preserve"> </w:t>
      </w:r>
      <w:r w:rsidR="007542E5">
        <w:t>necesario</w:t>
      </w:r>
      <w:r w:rsidR="007542E5" w:rsidRPr="00D147C5">
        <w:t xml:space="preserve"> realizar cambios grandes</w:t>
      </w:r>
      <w:r w:rsidR="728C3CB7">
        <w:t xml:space="preserve"> dentro del proceso</w:t>
      </w:r>
      <w:r w:rsidR="007542E5" w:rsidRPr="00D147C5">
        <w:t>.</w:t>
      </w:r>
    </w:p>
    <w:p w14:paraId="5A25A22A" w14:textId="28A1A42B" w:rsidR="00AB3AD8" w:rsidRPr="00AB3AD8" w:rsidRDefault="0D38DE40" w:rsidP="00FC9FC5">
      <w:pPr>
        <w:pStyle w:val="Prrafodelista"/>
        <w:numPr>
          <w:ilvl w:val="0"/>
          <w:numId w:val="3"/>
        </w:numPr>
      </w:pPr>
      <w:r w:rsidRPr="2BC0CA0B">
        <w:rPr>
          <w:rFonts w:eastAsia="Calibri" w:cs="Arial"/>
        </w:rPr>
        <w:t xml:space="preserve">El uso de ReactJs como </w:t>
      </w:r>
      <w:r w:rsidRPr="2BC0CA0B">
        <w:rPr>
          <w:rFonts w:eastAsia="Calibri" w:cs="Arial"/>
          <w:i/>
          <w:iCs/>
        </w:rPr>
        <w:t>Framework</w:t>
      </w:r>
      <w:r w:rsidR="00864270">
        <w:rPr>
          <w:rFonts w:eastAsia="Calibri" w:cs="Arial"/>
          <w:i/>
          <w:iCs/>
        </w:rPr>
        <w:t xml:space="preserve"> ha permitido</w:t>
      </w:r>
      <w:r w:rsidRPr="2BC0CA0B">
        <w:rPr>
          <w:rFonts w:eastAsia="Calibri" w:cs="Arial"/>
        </w:rPr>
        <w:t xml:space="preserve"> </w:t>
      </w:r>
      <w:r w:rsidR="008D26BD">
        <w:rPr>
          <w:rFonts w:eastAsia="Calibri" w:cs="Arial"/>
        </w:rPr>
        <w:t xml:space="preserve">colocar el maquetado y la </w:t>
      </w:r>
      <w:r w:rsidR="00305EAE">
        <w:rPr>
          <w:rFonts w:eastAsia="Calibri" w:cs="Arial"/>
        </w:rPr>
        <w:t xml:space="preserve">lógica </w:t>
      </w:r>
      <w:r w:rsidR="00BB2D8B">
        <w:rPr>
          <w:rFonts w:eastAsia="Calibri" w:cs="Arial"/>
        </w:rPr>
        <w:t>dentro de un mismo componente</w:t>
      </w:r>
      <w:r w:rsidR="00177705">
        <w:rPr>
          <w:rFonts w:eastAsia="Calibri" w:cs="Arial"/>
        </w:rPr>
        <w:t xml:space="preserve"> gracias </w:t>
      </w:r>
      <w:r w:rsidR="00375939">
        <w:rPr>
          <w:rFonts w:eastAsia="Calibri" w:cs="Arial"/>
        </w:rPr>
        <w:t xml:space="preserve">a </w:t>
      </w:r>
      <w:r w:rsidR="00177705">
        <w:rPr>
          <w:rFonts w:eastAsia="Calibri" w:cs="Arial"/>
        </w:rPr>
        <w:t xml:space="preserve">JSX, </w:t>
      </w:r>
      <w:r w:rsidR="00AB3AD8">
        <w:rPr>
          <w:rFonts w:eastAsia="Calibri" w:cs="Arial"/>
        </w:rPr>
        <w:t xml:space="preserve">esto simplifica </w:t>
      </w:r>
      <w:r w:rsidR="00550F7F">
        <w:rPr>
          <w:rFonts w:eastAsia="Calibri" w:cs="Arial"/>
        </w:rPr>
        <w:t>la organización de</w:t>
      </w:r>
      <w:r w:rsidR="0066044D">
        <w:rPr>
          <w:rFonts w:eastAsia="Calibri" w:cs="Arial"/>
        </w:rPr>
        <w:t xml:space="preserve"> los componentes del proyecto </w:t>
      </w:r>
      <w:r w:rsidR="00A82BE9">
        <w:rPr>
          <w:rFonts w:eastAsia="Calibri" w:cs="Arial"/>
        </w:rPr>
        <w:t>permitiendo la reutilización de estos con sus respectivas funcionalidades.</w:t>
      </w:r>
    </w:p>
    <w:p w14:paraId="02A1F449" w14:textId="77777777" w:rsidR="00C82E7E" w:rsidRPr="00D147C5" w:rsidRDefault="00C82E7E" w:rsidP="00C13783">
      <w:pPr>
        <w:pStyle w:val="Prrafodelista"/>
      </w:pPr>
    </w:p>
    <w:p w14:paraId="31EAE97A" w14:textId="66E9BD29" w:rsidR="00463092" w:rsidRPr="00D147C5" w:rsidRDefault="00574178" w:rsidP="00463092">
      <w:pPr>
        <w:pStyle w:val="Ttulo2"/>
      </w:pPr>
      <w:bookmarkStart w:id="111" w:name="_Toc55860297"/>
      <w:bookmarkStart w:id="112" w:name="_Toc90887064"/>
      <w:r w:rsidRPr="00D147C5">
        <w:t>Recomendaciones</w:t>
      </w:r>
      <w:bookmarkEnd w:id="111"/>
      <w:bookmarkEnd w:id="112"/>
    </w:p>
    <w:p w14:paraId="300AC602" w14:textId="6F70C0A6" w:rsidR="00463092" w:rsidRPr="00D147C5" w:rsidRDefault="00463092" w:rsidP="00C13783">
      <w:pPr>
        <w:pStyle w:val="Prrafodelista"/>
        <w:numPr>
          <w:ilvl w:val="0"/>
          <w:numId w:val="2"/>
        </w:numPr>
      </w:pPr>
      <w:r w:rsidRPr="00D147C5">
        <w:t>Se recomienda tener siempre las versiones de los</w:t>
      </w:r>
      <w:r w:rsidR="00937B4D" w:rsidRPr="00D147C5">
        <w:t xml:space="preserve"> respectivos </w:t>
      </w:r>
      <w:r w:rsidR="00937B4D" w:rsidRPr="00C13783">
        <w:rPr>
          <w:i/>
          <w:iCs/>
        </w:rPr>
        <w:t>Frameworks</w:t>
      </w:r>
      <w:r w:rsidR="00937B4D" w:rsidRPr="00D147C5">
        <w:rPr>
          <w:i/>
          <w:iCs/>
        </w:rPr>
        <w:t xml:space="preserve"> </w:t>
      </w:r>
      <w:r w:rsidR="00937B4D" w:rsidRPr="00D147C5">
        <w:t>para que el sistema web siempre se encuentre actualiz</w:t>
      </w:r>
      <w:r w:rsidR="00291A81" w:rsidRPr="00D147C5">
        <w:t xml:space="preserve">ado y evitar errores de </w:t>
      </w:r>
      <w:r w:rsidR="00FC3944">
        <w:t>versión.</w:t>
      </w:r>
    </w:p>
    <w:p w14:paraId="1EBB0EA6" w14:textId="53D6FB04" w:rsidR="00AA250E" w:rsidRPr="00D147C5" w:rsidRDefault="00243370" w:rsidP="00AA250E">
      <w:pPr>
        <w:pStyle w:val="Prrafodelista"/>
        <w:numPr>
          <w:ilvl w:val="0"/>
          <w:numId w:val="2"/>
        </w:numPr>
      </w:pPr>
      <w:r w:rsidRPr="00D147C5">
        <w:t xml:space="preserve">Conocer las herramientas de desarrollo y leer la documentación oficial de las mismas para que no </w:t>
      </w:r>
      <w:r w:rsidR="00F21AC2" w:rsidRPr="00D147C5">
        <w:t>exista</w:t>
      </w:r>
      <w:r w:rsidR="000B1DD4" w:rsidRPr="00D147C5">
        <w:t xml:space="preserve">n </w:t>
      </w:r>
      <w:r w:rsidR="008A744F" w:rsidRPr="00D147C5">
        <w:t>dudas ni percances en el desarrollo del proyecto.</w:t>
      </w:r>
    </w:p>
    <w:p w14:paraId="3CD977EC" w14:textId="3A465056" w:rsidR="008A744F" w:rsidRPr="00D147C5" w:rsidRDefault="008A744F" w:rsidP="00AA250E">
      <w:pPr>
        <w:pStyle w:val="Prrafodelista"/>
        <w:numPr>
          <w:ilvl w:val="0"/>
          <w:numId w:val="2"/>
        </w:numPr>
      </w:pPr>
      <w:r w:rsidRPr="00D147C5">
        <w:lastRenderedPageBreak/>
        <w:t>Se recomienda que el proyecto se integre con el departamento de mejora continua de la ESFOT para que se tenga información de cómo es el desempeño de un docente en las clases que imparte.</w:t>
      </w:r>
    </w:p>
    <w:p w14:paraId="20352ADF" w14:textId="165D8923" w:rsidR="008A744F" w:rsidRPr="00D147C5" w:rsidRDefault="00507F86" w:rsidP="00AA250E">
      <w:pPr>
        <w:pStyle w:val="Prrafodelista"/>
        <w:numPr>
          <w:ilvl w:val="0"/>
          <w:numId w:val="2"/>
        </w:numPr>
      </w:pPr>
      <w:r w:rsidRPr="00D147C5">
        <w:t xml:space="preserve">Se recomienda realizar una copia de la base de datos de manera bimestral en </w:t>
      </w:r>
      <w:r w:rsidR="00863F53" w:rsidRPr="00D147C5">
        <w:t xml:space="preserve">la nube para que exista alta disponibilidad de los datos en el caso de que </w:t>
      </w:r>
      <w:r w:rsidR="00A3018A" w:rsidRPr="00D147C5">
        <w:t>ocurra una pérdida de datos en el servidor principal.</w:t>
      </w:r>
    </w:p>
    <w:p w14:paraId="735C1375" w14:textId="6E3163EB" w:rsidR="00A3018A" w:rsidRPr="00D147C5" w:rsidRDefault="0035553E" w:rsidP="00932555">
      <w:pPr>
        <w:pStyle w:val="Prrafodelista"/>
        <w:numPr>
          <w:ilvl w:val="0"/>
          <w:numId w:val="2"/>
        </w:numPr>
      </w:pPr>
      <w:r w:rsidRPr="00D147C5">
        <w:t>Se recomienda utilizar el manual de usuario para el correcto uso del sistema</w:t>
      </w:r>
      <w:r w:rsidR="00BD4DF3" w:rsidRPr="00D147C5">
        <w:t>.</w:t>
      </w:r>
    </w:p>
    <w:p w14:paraId="36EF0FBD" w14:textId="61D3AE97" w:rsidR="00C82E7E" w:rsidRPr="00C13783" w:rsidRDefault="0035553E" w:rsidP="00C13783">
      <w:pPr>
        <w:pStyle w:val="Prrafodelista"/>
        <w:numPr>
          <w:ilvl w:val="0"/>
          <w:numId w:val="2"/>
        </w:numPr>
        <w:rPr>
          <w:rFonts w:eastAsiaTheme="majorEastAsia" w:cstheme="majorBidi"/>
          <w:b/>
          <w:caps/>
          <w:sz w:val="28"/>
          <w:szCs w:val="32"/>
        </w:rPr>
      </w:pPr>
      <w:r w:rsidRPr="00D147C5">
        <w:t>Se recomienda a los estudiantes revisar el sistema periódicamente para</w:t>
      </w:r>
      <w:r w:rsidR="00502DCC" w:rsidRPr="00D147C5">
        <w:t xml:space="preserve"> llenar las encuestas y cumplir con el proceso requerido de parte de los docentes.</w:t>
      </w:r>
      <w:bookmarkStart w:id="113" w:name="_Toc55860298"/>
      <w:r w:rsidR="00C82E7E" w:rsidRPr="00D147C5">
        <w:br w:type="page"/>
      </w:r>
    </w:p>
    <w:p w14:paraId="22EBAC34" w14:textId="399DB598" w:rsidR="00005BC0" w:rsidRPr="00C13783" w:rsidRDefault="00EB0031" w:rsidP="00005BC0">
      <w:pPr>
        <w:pStyle w:val="Ttulo1"/>
        <w:rPr>
          <w:color w:val="auto"/>
        </w:rPr>
      </w:pPr>
      <w:bookmarkStart w:id="114" w:name="_Toc90887065"/>
      <w:r w:rsidRPr="00C13783">
        <w:rPr>
          <w:color w:val="auto"/>
        </w:rPr>
        <w:lastRenderedPageBreak/>
        <w:t>R</w:t>
      </w:r>
      <w:r w:rsidR="00020ED4" w:rsidRPr="00C13783">
        <w:rPr>
          <w:color w:val="auto"/>
        </w:rPr>
        <w:t>eferencias</w:t>
      </w:r>
      <w:bookmarkEnd w:id="113"/>
      <w:r w:rsidR="00971963" w:rsidRPr="00C13783">
        <w:rPr>
          <w:color w:val="auto"/>
        </w:rPr>
        <w:t xml:space="preserve"> Bibliográficas</w:t>
      </w:r>
      <w:bookmarkEnd w:id="114"/>
      <w:r w:rsidR="00602051" w:rsidRPr="00C13783">
        <w:rPr>
          <w:color w:val="auto"/>
        </w:rPr>
        <w:fldChar w:fldCharType="begin" w:fldLock="1"/>
      </w:r>
      <w:r w:rsidR="00602051" w:rsidRPr="00C13783">
        <w:rPr>
          <w:color w:val="auto"/>
        </w:rPr>
        <w:instrText xml:space="preserve">ADDIN Mendeley Bibliography CSL_BIBLIOGRAPHY </w:instrText>
      </w:r>
      <w:r w:rsidR="00602051" w:rsidRPr="00C13783">
        <w:rPr>
          <w:color w:val="auto"/>
        </w:rPr>
        <w:fldChar w:fldCharType="separate"/>
      </w:r>
    </w:p>
    <w:sdt>
      <w:sdtPr>
        <w:id w:val="-1105717944"/>
        <w:docPartObj>
          <w:docPartGallery w:val="Bibliographies"/>
          <w:docPartUnique/>
        </w:docPartObj>
      </w:sdtPr>
      <w:sdtEndPr/>
      <w:sdtContent>
        <w:sdt>
          <w:sdtPr>
            <w:id w:val="-573587230"/>
            <w:bibliography/>
          </w:sdtPr>
          <w:sdtEndPr/>
          <w:sdtContent>
            <w:p w14:paraId="39E16DA9" w14:textId="77777777" w:rsidR="00E17FA3" w:rsidRPr="00C13783" w:rsidRDefault="00005BC0" w:rsidP="008A6E9D">
              <w:pPr>
                <w:pStyle w:val="Bibliografa"/>
                <w:ind w:left="720" w:hanging="720"/>
                <w:rPr>
                  <w:rFonts w:asciiTheme="minorHAnsi" w:hAnsiTheme="minorHAnsi"/>
                  <w:noProof/>
                </w:rPr>
              </w:pPr>
              <w:r w:rsidRPr="00C13783">
                <w:rPr>
                  <w:noProof/>
                </w:rPr>
                <w:fldChar w:fldCharType="begin"/>
              </w:r>
              <w:r w:rsidRPr="00C13783">
                <w:rPr>
                  <w:noProof/>
                </w:rPr>
                <w:instrText>BIBLIOGRAPHY</w:instrText>
              </w:r>
              <w:r w:rsidRPr="00C13783">
                <w:rPr>
                  <w:noProof/>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42"/>
                <w:gridCol w:w="8062"/>
              </w:tblGrid>
              <w:tr w:rsidR="00E17FA3" w:rsidRPr="00D147C5" w14:paraId="4C115F36" w14:textId="77777777">
                <w:trPr>
                  <w:divId w:val="976490142"/>
                  <w:tblCellSpacing w:w="15" w:type="dxa"/>
                </w:trPr>
                <w:tc>
                  <w:tcPr>
                    <w:tcW w:w="50" w:type="pct"/>
                    <w:hideMark/>
                  </w:tcPr>
                  <w:p w14:paraId="4CA8C2AF" w14:textId="289D6967" w:rsidR="00E17FA3" w:rsidRPr="00D147C5" w:rsidRDefault="00E17FA3">
                    <w:pPr>
                      <w:pStyle w:val="Bibliografa"/>
                      <w:rPr>
                        <w:noProof/>
                        <w:sz w:val="24"/>
                        <w:szCs w:val="24"/>
                      </w:rPr>
                    </w:pPr>
                    <w:r w:rsidRPr="00D147C5">
                      <w:rPr>
                        <w:noProof/>
                      </w:rPr>
                      <w:t xml:space="preserve">[1] </w:t>
                    </w:r>
                  </w:p>
                </w:tc>
                <w:tc>
                  <w:tcPr>
                    <w:tcW w:w="0" w:type="auto"/>
                    <w:hideMark/>
                  </w:tcPr>
                  <w:p w14:paraId="01419582" w14:textId="77777777" w:rsidR="00E17FA3" w:rsidRPr="00D147C5" w:rsidRDefault="00E17FA3">
                    <w:pPr>
                      <w:pStyle w:val="Bibliografa"/>
                      <w:rPr>
                        <w:noProof/>
                      </w:rPr>
                    </w:pPr>
                    <w:r w:rsidRPr="00D147C5">
                      <w:rPr>
                        <w:noProof/>
                      </w:rPr>
                      <w:t>ESFOT, «¿Quiénes Somos?,» 2020. [En línea]. Available: https://esfot.epn.edu.ec/index.php/quienes-somos. [Último acceso: 5 Agosto 2020].</w:t>
                    </w:r>
                  </w:p>
                </w:tc>
              </w:tr>
              <w:tr w:rsidR="00E17FA3" w:rsidRPr="00D147C5" w14:paraId="2691104E" w14:textId="77777777">
                <w:trPr>
                  <w:divId w:val="976490142"/>
                  <w:tblCellSpacing w:w="15" w:type="dxa"/>
                </w:trPr>
                <w:tc>
                  <w:tcPr>
                    <w:tcW w:w="50" w:type="pct"/>
                    <w:hideMark/>
                  </w:tcPr>
                  <w:p w14:paraId="517E834B" w14:textId="77777777" w:rsidR="00E17FA3" w:rsidRPr="00D147C5" w:rsidRDefault="00E17FA3">
                    <w:pPr>
                      <w:pStyle w:val="Bibliografa"/>
                      <w:rPr>
                        <w:noProof/>
                      </w:rPr>
                    </w:pPr>
                    <w:r w:rsidRPr="00D147C5">
                      <w:rPr>
                        <w:noProof/>
                      </w:rPr>
                      <w:t xml:space="preserve">[2] </w:t>
                    </w:r>
                  </w:p>
                </w:tc>
                <w:tc>
                  <w:tcPr>
                    <w:tcW w:w="0" w:type="auto"/>
                    <w:hideMark/>
                  </w:tcPr>
                  <w:p w14:paraId="7D7FB008" w14:textId="77777777" w:rsidR="00E17FA3" w:rsidRPr="00D147C5" w:rsidRDefault="00E17FA3">
                    <w:pPr>
                      <w:pStyle w:val="Bibliografa"/>
                      <w:rPr>
                        <w:noProof/>
                      </w:rPr>
                    </w:pPr>
                    <w:r w:rsidRPr="00D147C5">
                      <w:rPr>
                        <w:noProof/>
                      </w:rPr>
                      <w:t xml:space="preserve">Escuela Politécnica Nacional, </w:t>
                    </w:r>
                    <w:r w:rsidRPr="00D147C5">
                      <w:rPr>
                        <w:i/>
                        <w:iCs/>
                        <w:noProof/>
                      </w:rPr>
                      <w:t xml:space="preserve">Manual De Procedimientos, </w:t>
                    </w:r>
                    <w:r w:rsidRPr="00D147C5">
                      <w:rPr>
                        <w:noProof/>
                      </w:rPr>
                      <w:t xml:space="preserve">Quito, Pichincha, 2017. </w:t>
                    </w:r>
                  </w:p>
                </w:tc>
              </w:tr>
              <w:tr w:rsidR="00E17FA3" w:rsidRPr="00D147C5" w14:paraId="7EB22840" w14:textId="77777777">
                <w:trPr>
                  <w:divId w:val="976490142"/>
                  <w:tblCellSpacing w:w="15" w:type="dxa"/>
                </w:trPr>
                <w:tc>
                  <w:tcPr>
                    <w:tcW w:w="50" w:type="pct"/>
                    <w:hideMark/>
                  </w:tcPr>
                  <w:p w14:paraId="262B3B4E" w14:textId="77777777" w:rsidR="00E17FA3" w:rsidRPr="00D147C5" w:rsidRDefault="00E17FA3">
                    <w:pPr>
                      <w:pStyle w:val="Bibliografa"/>
                      <w:rPr>
                        <w:noProof/>
                      </w:rPr>
                    </w:pPr>
                    <w:r w:rsidRPr="00D147C5">
                      <w:rPr>
                        <w:noProof/>
                      </w:rPr>
                      <w:t xml:space="preserve">[3] </w:t>
                    </w:r>
                  </w:p>
                </w:tc>
                <w:tc>
                  <w:tcPr>
                    <w:tcW w:w="0" w:type="auto"/>
                    <w:hideMark/>
                  </w:tcPr>
                  <w:p w14:paraId="638EF74D" w14:textId="77777777" w:rsidR="00E17FA3" w:rsidRPr="00D147C5" w:rsidRDefault="00E17FA3">
                    <w:pPr>
                      <w:pStyle w:val="Bibliografa"/>
                      <w:rPr>
                        <w:noProof/>
                      </w:rPr>
                    </w:pPr>
                    <w:r w:rsidRPr="00D147C5">
                      <w:rPr>
                        <w:noProof/>
                      </w:rPr>
                      <w:t>A. P. O. R. G. Guerrero Radillo, «El papel de la retroalimentación y la ausencia o presencia de instrucciones en la elaboración de,» Universidad Católica de Colombia, Bogota, 2007.</w:t>
                    </w:r>
                  </w:p>
                </w:tc>
              </w:tr>
              <w:tr w:rsidR="00E17FA3" w:rsidRPr="00D147C5" w14:paraId="3CB9CF36" w14:textId="77777777">
                <w:trPr>
                  <w:divId w:val="976490142"/>
                  <w:tblCellSpacing w:w="15" w:type="dxa"/>
                </w:trPr>
                <w:tc>
                  <w:tcPr>
                    <w:tcW w:w="50" w:type="pct"/>
                    <w:hideMark/>
                  </w:tcPr>
                  <w:p w14:paraId="13BF12F1" w14:textId="77777777" w:rsidR="00E17FA3" w:rsidRPr="00D147C5" w:rsidRDefault="00E17FA3">
                    <w:pPr>
                      <w:pStyle w:val="Bibliografa"/>
                      <w:rPr>
                        <w:noProof/>
                      </w:rPr>
                    </w:pPr>
                    <w:r w:rsidRPr="00D147C5">
                      <w:rPr>
                        <w:noProof/>
                      </w:rPr>
                      <w:t xml:space="preserve">[4] </w:t>
                    </w:r>
                  </w:p>
                </w:tc>
                <w:tc>
                  <w:tcPr>
                    <w:tcW w:w="0" w:type="auto"/>
                    <w:hideMark/>
                  </w:tcPr>
                  <w:p w14:paraId="24466C69" w14:textId="77777777" w:rsidR="00E17FA3" w:rsidRPr="00D147C5" w:rsidRDefault="00E17FA3">
                    <w:pPr>
                      <w:pStyle w:val="Bibliografa"/>
                      <w:rPr>
                        <w:noProof/>
                      </w:rPr>
                    </w:pPr>
                    <w:r w:rsidRPr="00D147C5">
                      <w:rPr>
                        <w:noProof/>
                      </w:rPr>
                      <w:t>M. T. Gallego, «Metodología Scrum,» 2012.</w:t>
                    </w:r>
                  </w:p>
                </w:tc>
              </w:tr>
              <w:tr w:rsidR="00E17FA3" w:rsidRPr="00D147C5" w14:paraId="1A879E06" w14:textId="77777777">
                <w:trPr>
                  <w:divId w:val="976490142"/>
                  <w:tblCellSpacing w:w="15" w:type="dxa"/>
                </w:trPr>
                <w:tc>
                  <w:tcPr>
                    <w:tcW w:w="50" w:type="pct"/>
                    <w:hideMark/>
                  </w:tcPr>
                  <w:p w14:paraId="3F4F2701" w14:textId="77777777" w:rsidR="00E17FA3" w:rsidRPr="00D147C5" w:rsidRDefault="00E17FA3">
                    <w:pPr>
                      <w:pStyle w:val="Bibliografa"/>
                      <w:rPr>
                        <w:noProof/>
                      </w:rPr>
                    </w:pPr>
                    <w:r w:rsidRPr="00D147C5">
                      <w:rPr>
                        <w:noProof/>
                      </w:rPr>
                      <w:t xml:space="preserve">[5] </w:t>
                    </w:r>
                  </w:p>
                </w:tc>
                <w:tc>
                  <w:tcPr>
                    <w:tcW w:w="0" w:type="auto"/>
                    <w:hideMark/>
                  </w:tcPr>
                  <w:p w14:paraId="5A9829C7" w14:textId="77777777" w:rsidR="00E17FA3" w:rsidRPr="00D147C5" w:rsidRDefault="00E17FA3">
                    <w:pPr>
                      <w:pStyle w:val="Bibliografa"/>
                      <w:rPr>
                        <w:noProof/>
                      </w:rPr>
                    </w:pPr>
                    <w:r w:rsidRPr="00D147C5">
                      <w:rPr>
                        <w:noProof/>
                      </w:rPr>
                      <w:t>M. B. A. v. B. A. C. W. C. M. F. J. G. J. H. A. H. R. J. J. K. B. M. R. C. M. S. M. K. S. J. S. D. T. Kent Beck, «Manifesto for Agile Software Development,» 2001. [En línea]. Available: https://agilemanifesto.org/. [Último acceso: 29 agosto 2021].</w:t>
                    </w:r>
                  </w:p>
                </w:tc>
              </w:tr>
              <w:tr w:rsidR="00E17FA3" w:rsidRPr="00D147C5" w14:paraId="32818424" w14:textId="77777777">
                <w:trPr>
                  <w:divId w:val="976490142"/>
                  <w:tblCellSpacing w:w="15" w:type="dxa"/>
                </w:trPr>
                <w:tc>
                  <w:tcPr>
                    <w:tcW w:w="50" w:type="pct"/>
                    <w:hideMark/>
                  </w:tcPr>
                  <w:p w14:paraId="5FC600C7" w14:textId="77777777" w:rsidR="00E17FA3" w:rsidRPr="00D147C5" w:rsidRDefault="00E17FA3">
                    <w:pPr>
                      <w:pStyle w:val="Bibliografa"/>
                      <w:rPr>
                        <w:noProof/>
                      </w:rPr>
                    </w:pPr>
                    <w:r w:rsidRPr="00D147C5">
                      <w:rPr>
                        <w:noProof/>
                      </w:rPr>
                      <w:t xml:space="preserve">[6] </w:t>
                    </w:r>
                  </w:p>
                </w:tc>
                <w:tc>
                  <w:tcPr>
                    <w:tcW w:w="0" w:type="auto"/>
                    <w:hideMark/>
                  </w:tcPr>
                  <w:p w14:paraId="4A18BFC3" w14:textId="77777777" w:rsidR="00E17FA3" w:rsidRPr="00D147C5" w:rsidRDefault="00E17FA3">
                    <w:pPr>
                      <w:pStyle w:val="Bibliografa"/>
                      <w:rPr>
                        <w:noProof/>
                      </w:rPr>
                    </w:pPr>
                    <w:r w:rsidRPr="00D147C5">
                      <w:rPr>
                        <w:noProof/>
                      </w:rPr>
                      <w:t>J. L. A. P. María Paula Gonzales, «Evaluación Heurística,» Universitat de Lleida, 2001.</w:t>
                    </w:r>
                  </w:p>
                </w:tc>
              </w:tr>
              <w:tr w:rsidR="00E17FA3" w:rsidRPr="00D147C5" w14:paraId="1996EF23" w14:textId="77777777">
                <w:trPr>
                  <w:divId w:val="976490142"/>
                  <w:tblCellSpacing w:w="15" w:type="dxa"/>
                </w:trPr>
                <w:tc>
                  <w:tcPr>
                    <w:tcW w:w="50" w:type="pct"/>
                    <w:hideMark/>
                  </w:tcPr>
                  <w:p w14:paraId="2DB72CED" w14:textId="77777777" w:rsidR="00E17FA3" w:rsidRPr="00D147C5" w:rsidRDefault="00E17FA3">
                    <w:pPr>
                      <w:pStyle w:val="Bibliografa"/>
                      <w:rPr>
                        <w:noProof/>
                      </w:rPr>
                    </w:pPr>
                    <w:r w:rsidRPr="00D147C5">
                      <w:rPr>
                        <w:noProof/>
                      </w:rPr>
                      <w:t xml:space="preserve">[7] </w:t>
                    </w:r>
                  </w:p>
                </w:tc>
                <w:tc>
                  <w:tcPr>
                    <w:tcW w:w="0" w:type="auto"/>
                    <w:hideMark/>
                  </w:tcPr>
                  <w:p w14:paraId="67433D63" w14:textId="77777777" w:rsidR="00E17FA3" w:rsidRPr="00D147C5" w:rsidRDefault="00E17FA3">
                    <w:pPr>
                      <w:pStyle w:val="Bibliografa"/>
                      <w:rPr>
                        <w:noProof/>
                      </w:rPr>
                    </w:pPr>
                    <w:r w:rsidRPr="00D147C5">
                      <w:rPr>
                        <w:noProof/>
                      </w:rPr>
                      <w:t xml:space="preserve">Y. D. G. Yenisleidy Fernández Romero, «Patrón Modelo-Vista-Controlador,» </w:t>
                    </w:r>
                    <w:r w:rsidRPr="00D147C5">
                      <w:rPr>
                        <w:i/>
                        <w:iCs/>
                        <w:noProof/>
                      </w:rPr>
                      <w:t xml:space="preserve">TELEM@TICA, </w:t>
                    </w:r>
                    <w:r w:rsidRPr="00D147C5">
                      <w:rPr>
                        <w:noProof/>
                      </w:rPr>
                      <w:t xml:space="preserve">vol. 11, nº 1, pp. 47-57, 2012. </w:t>
                    </w:r>
                  </w:p>
                </w:tc>
              </w:tr>
              <w:tr w:rsidR="00E17FA3" w:rsidRPr="00D147C5" w14:paraId="601FC40C" w14:textId="77777777">
                <w:trPr>
                  <w:divId w:val="976490142"/>
                  <w:tblCellSpacing w:w="15" w:type="dxa"/>
                </w:trPr>
                <w:tc>
                  <w:tcPr>
                    <w:tcW w:w="50" w:type="pct"/>
                    <w:hideMark/>
                  </w:tcPr>
                  <w:p w14:paraId="4E60C1F8" w14:textId="77777777" w:rsidR="00E17FA3" w:rsidRPr="00D147C5" w:rsidRDefault="00E17FA3">
                    <w:pPr>
                      <w:pStyle w:val="Bibliografa"/>
                      <w:rPr>
                        <w:noProof/>
                      </w:rPr>
                    </w:pPr>
                    <w:r w:rsidRPr="00D147C5">
                      <w:rPr>
                        <w:noProof/>
                      </w:rPr>
                      <w:t xml:space="preserve">[8] </w:t>
                    </w:r>
                  </w:p>
                </w:tc>
                <w:tc>
                  <w:tcPr>
                    <w:tcW w:w="0" w:type="auto"/>
                    <w:hideMark/>
                  </w:tcPr>
                  <w:p w14:paraId="70FE2008" w14:textId="77777777" w:rsidR="00E17FA3" w:rsidRPr="00D147C5" w:rsidRDefault="00E17FA3">
                    <w:pPr>
                      <w:pStyle w:val="Bibliografa"/>
                      <w:rPr>
                        <w:noProof/>
                      </w:rPr>
                    </w:pPr>
                    <w:r w:rsidRPr="00D147C5">
                      <w:rPr>
                        <w:noProof/>
                      </w:rPr>
                      <w:t>Facebook INC, React, [En línea]. Available: https://es.reactjs.org/. [Último acceso: 29 agosto 2021].</w:t>
                    </w:r>
                  </w:p>
                </w:tc>
              </w:tr>
              <w:tr w:rsidR="00E17FA3" w:rsidRPr="00D147C5" w14:paraId="2970162D" w14:textId="77777777">
                <w:trPr>
                  <w:divId w:val="976490142"/>
                  <w:tblCellSpacing w:w="15" w:type="dxa"/>
                </w:trPr>
                <w:tc>
                  <w:tcPr>
                    <w:tcW w:w="50" w:type="pct"/>
                    <w:hideMark/>
                  </w:tcPr>
                  <w:p w14:paraId="3DB0E4FD" w14:textId="77777777" w:rsidR="00E17FA3" w:rsidRPr="00D147C5" w:rsidRDefault="00E17FA3">
                    <w:pPr>
                      <w:pStyle w:val="Bibliografa"/>
                      <w:rPr>
                        <w:noProof/>
                      </w:rPr>
                    </w:pPr>
                    <w:r w:rsidRPr="00D147C5">
                      <w:rPr>
                        <w:noProof/>
                      </w:rPr>
                      <w:t xml:space="preserve">[9] </w:t>
                    </w:r>
                  </w:p>
                </w:tc>
                <w:tc>
                  <w:tcPr>
                    <w:tcW w:w="0" w:type="auto"/>
                    <w:hideMark/>
                  </w:tcPr>
                  <w:p w14:paraId="464D9594" w14:textId="77777777" w:rsidR="00E17FA3" w:rsidRPr="00D147C5" w:rsidRDefault="00E17FA3">
                    <w:pPr>
                      <w:pStyle w:val="Bibliografa"/>
                      <w:rPr>
                        <w:noProof/>
                      </w:rPr>
                    </w:pPr>
                    <w:r w:rsidRPr="00D147C5">
                      <w:rPr>
                        <w:noProof/>
                      </w:rPr>
                      <w:t>Vercel Inc, «about,» Vercel, [En línea]. Available: https://vercel.com/about. [Último acceso: 29 agosto 2021].</w:t>
                    </w:r>
                  </w:p>
                </w:tc>
              </w:tr>
              <w:tr w:rsidR="00E17FA3" w:rsidRPr="00D147C5" w14:paraId="55830CBF" w14:textId="77777777">
                <w:trPr>
                  <w:divId w:val="976490142"/>
                  <w:tblCellSpacing w:w="15" w:type="dxa"/>
                </w:trPr>
                <w:tc>
                  <w:tcPr>
                    <w:tcW w:w="50" w:type="pct"/>
                    <w:hideMark/>
                  </w:tcPr>
                  <w:p w14:paraId="4C0F73CB" w14:textId="77777777" w:rsidR="00E17FA3" w:rsidRPr="00D147C5" w:rsidRDefault="00E17FA3">
                    <w:pPr>
                      <w:pStyle w:val="Bibliografa"/>
                      <w:rPr>
                        <w:noProof/>
                      </w:rPr>
                    </w:pPr>
                    <w:r w:rsidRPr="00D147C5">
                      <w:rPr>
                        <w:noProof/>
                      </w:rPr>
                      <w:t xml:space="preserve">[10] </w:t>
                    </w:r>
                  </w:p>
                </w:tc>
                <w:tc>
                  <w:tcPr>
                    <w:tcW w:w="0" w:type="auto"/>
                    <w:hideMark/>
                  </w:tcPr>
                  <w:p w14:paraId="07DA1C79" w14:textId="77777777" w:rsidR="00E17FA3" w:rsidRPr="00D147C5" w:rsidRDefault="00E17FA3">
                    <w:pPr>
                      <w:pStyle w:val="Bibliografa"/>
                      <w:rPr>
                        <w:noProof/>
                      </w:rPr>
                    </w:pPr>
                    <w:r w:rsidRPr="00D147C5">
                      <w:rPr>
                        <w:noProof/>
                      </w:rPr>
                      <w:t>Laravel LLC, Laravel, [En línea]. Available: https://laravel.com/. [Último acceso: 29 agosto 2021].</w:t>
                    </w:r>
                  </w:p>
                </w:tc>
              </w:tr>
              <w:tr w:rsidR="00E17FA3" w:rsidRPr="00D147C5" w14:paraId="2F5B4963" w14:textId="77777777">
                <w:trPr>
                  <w:divId w:val="976490142"/>
                  <w:tblCellSpacing w:w="15" w:type="dxa"/>
                </w:trPr>
                <w:tc>
                  <w:tcPr>
                    <w:tcW w:w="50" w:type="pct"/>
                    <w:hideMark/>
                  </w:tcPr>
                  <w:p w14:paraId="1F8CDD78" w14:textId="77777777" w:rsidR="00E17FA3" w:rsidRPr="00D147C5" w:rsidRDefault="00E17FA3">
                    <w:pPr>
                      <w:pStyle w:val="Bibliografa"/>
                      <w:rPr>
                        <w:noProof/>
                      </w:rPr>
                    </w:pPr>
                    <w:r w:rsidRPr="00D147C5">
                      <w:rPr>
                        <w:noProof/>
                      </w:rPr>
                      <w:t xml:space="preserve">[11] </w:t>
                    </w:r>
                  </w:p>
                </w:tc>
                <w:tc>
                  <w:tcPr>
                    <w:tcW w:w="0" w:type="auto"/>
                    <w:hideMark/>
                  </w:tcPr>
                  <w:p w14:paraId="7A191583" w14:textId="77777777" w:rsidR="00E17FA3" w:rsidRPr="00D147C5" w:rsidRDefault="00E17FA3">
                    <w:pPr>
                      <w:pStyle w:val="Bibliografa"/>
                      <w:rPr>
                        <w:noProof/>
                      </w:rPr>
                    </w:pPr>
                    <w:r w:rsidRPr="00D147C5">
                      <w:rPr>
                        <w:noProof/>
                      </w:rPr>
                      <w:t>salesforce, «about,» Heroku, [En línea]. Available: https://www.heroku.com/about. [Último acceso: 29 agosto 2021].</w:t>
                    </w:r>
                  </w:p>
                </w:tc>
              </w:tr>
              <w:tr w:rsidR="00E17FA3" w:rsidRPr="00D147C5" w14:paraId="30F71D4D" w14:textId="77777777">
                <w:trPr>
                  <w:divId w:val="976490142"/>
                  <w:tblCellSpacing w:w="15" w:type="dxa"/>
                </w:trPr>
                <w:tc>
                  <w:tcPr>
                    <w:tcW w:w="50" w:type="pct"/>
                    <w:hideMark/>
                  </w:tcPr>
                  <w:p w14:paraId="5C1B2C1C" w14:textId="77777777" w:rsidR="00E17FA3" w:rsidRPr="00D147C5" w:rsidRDefault="00E17FA3">
                    <w:pPr>
                      <w:pStyle w:val="Bibliografa"/>
                      <w:rPr>
                        <w:noProof/>
                      </w:rPr>
                    </w:pPr>
                    <w:r w:rsidRPr="00D147C5">
                      <w:rPr>
                        <w:noProof/>
                      </w:rPr>
                      <w:t xml:space="preserve">[12] </w:t>
                    </w:r>
                  </w:p>
                </w:tc>
                <w:tc>
                  <w:tcPr>
                    <w:tcW w:w="0" w:type="auto"/>
                    <w:hideMark/>
                  </w:tcPr>
                  <w:p w14:paraId="19782383" w14:textId="77777777" w:rsidR="00E17FA3" w:rsidRPr="00D147C5" w:rsidRDefault="00E17FA3">
                    <w:pPr>
                      <w:pStyle w:val="Bibliografa"/>
                      <w:rPr>
                        <w:noProof/>
                      </w:rPr>
                    </w:pPr>
                    <w:r w:rsidRPr="00D147C5">
                      <w:rPr>
                        <w:noProof/>
                      </w:rPr>
                      <w:t>Oracle Corporation, «About MySQL,» MySQL, [En línea]. Available: https://www.mysql.com/about/. [Último acceso: 29 agosto 2021].</w:t>
                    </w:r>
                  </w:p>
                </w:tc>
              </w:tr>
              <w:tr w:rsidR="00E17FA3" w:rsidRPr="00D147C5" w14:paraId="0100CE93" w14:textId="77777777">
                <w:trPr>
                  <w:divId w:val="976490142"/>
                  <w:tblCellSpacing w:w="15" w:type="dxa"/>
                </w:trPr>
                <w:tc>
                  <w:tcPr>
                    <w:tcW w:w="50" w:type="pct"/>
                    <w:hideMark/>
                  </w:tcPr>
                  <w:p w14:paraId="132BDC1B" w14:textId="77777777" w:rsidR="00E17FA3" w:rsidRPr="00D147C5" w:rsidRDefault="00E17FA3">
                    <w:pPr>
                      <w:pStyle w:val="Bibliografa"/>
                      <w:rPr>
                        <w:noProof/>
                      </w:rPr>
                    </w:pPr>
                    <w:r w:rsidRPr="00D147C5">
                      <w:rPr>
                        <w:noProof/>
                      </w:rPr>
                      <w:lastRenderedPageBreak/>
                      <w:t xml:space="preserve">[13] </w:t>
                    </w:r>
                  </w:p>
                </w:tc>
                <w:tc>
                  <w:tcPr>
                    <w:tcW w:w="0" w:type="auto"/>
                    <w:hideMark/>
                  </w:tcPr>
                  <w:p w14:paraId="14A7B614" w14:textId="77777777" w:rsidR="00E17FA3" w:rsidRPr="00D147C5" w:rsidRDefault="00E17FA3">
                    <w:pPr>
                      <w:pStyle w:val="Bibliografa"/>
                      <w:rPr>
                        <w:noProof/>
                      </w:rPr>
                    </w:pPr>
                    <w:r w:rsidRPr="00D147C5">
                      <w:rPr>
                        <w:noProof/>
                      </w:rPr>
                      <w:t>alwaysdata, alwaysdata, [En línea]. Available: https://www.alwaysdata.com/en/. [Último acceso: 29 agosto 2021].</w:t>
                    </w:r>
                  </w:p>
                </w:tc>
              </w:tr>
              <w:tr w:rsidR="00E17FA3" w:rsidRPr="00D147C5" w14:paraId="133AB4EF" w14:textId="77777777">
                <w:trPr>
                  <w:divId w:val="976490142"/>
                  <w:tblCellSpacing w:w="15" w:type="dxa"/>
                </w:trPr>
                <w:tc>
                  <w:tcPr>
                    <w:tcW w:w="50" w:type="pct"/>
                    <w:hideMark/>
                  </w:tcPr>
                  <w:p w14:paraId="17017E73" w14:textId="77777777" w:rsidR="00E17FA3" w:rsidRPr="00D147C5" w:rsidRDefault="00E17FA3">
                    <w:pPr>
                      <w:pStyle w:val="Bibliografa"/>
                      <w:rPr>
                        <w:noProof/>
                      </w:rPr>
                    </w:pPr>
                    <w:r w:rsidRPr="00D147C5">
                      <w:rPr>
                        <w:noProof/>
                      </w:rPr>
                      <w:t xml:space="preserve">[14] </w:t>
                    </w:r>
                  </w:p>
                </w:tc>
                <w:tc>
                  <w:tcPr>
                    <w:tcW w:w="0" w:type="auto"/>
                    <w:hideMark/>
                  </w:tcPr>
                  <w:p w14:paraId="2F5CB93A" w14:textId="77777777" w:rsidR="00E17FA3" w:rsidRPr="00D147C5" w:rsidRDefault="00E17FA3">
                    <w:pPr>
                      <w:pStyle w:val="Bibliografa"/>
                      <w:rPr>
                        <w:noProof/>
                      </w:rPr>
                    </w:pPr>
                    <w:r w:rsidRPr="00D147C5">
                      <w:rPr>
                        <w:noProof/>
                      </w:rPr>
                      <w:t>Apache Friends, «¿Qué es XAMPP?,» Apache Friends, [En línea]. Available: https://www.apachefriends.org/es/index.html. [Último acceso: 20 Septiembre 2021].</w:t>
                    </w:r>
                  </w:p>
                </w:tc>
              </w:tr>
              <w:tr w:rsidR="00E17FA3" w:rsidRPr="00D147C5" w14:paraId="12201D7C" w14:textId="77777777">
                <w:trPr>
                  <w:divId w:val="976490142"/>
                  <w:tblCellSpacing w:w="15" w:type="dxa"/>
                </w:trPr>
                <w:tc>
                  <w:tcPr>
                    <w:tcW w:w="50" w:type="pct"/>
                    <w:hideMark/>
                  </w:tcPr>
                  <w:p w14:paraId="4E3C0243" w14:textId="77777777" w:rsidR="00E17FA3" w:rsidRPr="00D147C5" w:rsidRDefault="00E17FA3">
                    <w:pPr>
                      <w:pStyle w:val="Bibliografa"/>
                      <w:rPr>
                        <w:noProof/>
                      </w:rPr>
                    </w:pPr>
                    <w:r w:rsidRPr="00D147C5">
                      <w:rPr>
                        <w:noProof/>
                      </w:rPr>
                      <w:t xml:space="preserve">[15] </w:t>
                    </w:r>
                  </w:p>
                </w:tc>
                <w:tc>
                  <w:tcPr>
                    <w:tcW w:w="0" w:type="auto"/>
                    <w:hideMark/>
                  </w:tcPr>
                  <w:p w14:paraId="6F2FA6D5" w14:textId="77777777" w:rsidR="00E17FA3" w:rsidRPr="00D147C5" w:rsidRDefault="00E17FA3">
                    <w:pPr>
                      <w:pStyle w:val="Bibliografa"/>
                      <w:rPr>
                        <w:noProof/>
                      </w:rPr>
                    </w:pPr>
                    <w:r w:rsidRPr="00D147C5">
                      <w:rPr>
                        <w:noProof/>
                      </w:rPr>
                      <w:t>«¿Qué es XAMPP y para que sirve?,» Cuaderno de Clase, 23 Marzo 2017. [En línea]. Available: http://janda1617smr2curro.blogspot.com/2017/03/que-es-xampp-y-para-que-sirve.html. [Último acceso: 20 Septiembre 2021].</w:t>
                    </w:r>
                  </w:p>
                </w:tc>
              </w:tr>
              <w:tr w:rsidR="00E17FA3" w:rsidRPr="00D147C5" w14:paraId="7AD0479F" w14:textId="77777777">
                <w:trPr>
                  <w:divId w:val="976490142"/>
                  <w:tblCellSpacing w:w="15" w:type="dxa"/>
                </w:trPr>
                <w:tc>
                  <w:tcPr>
                    <w:tcW w:w="50" w:type="pct"/>
                    <w:hideMark/>
                  </w:tcPr>
                  <w:p w14:paraId="7517EB4C" w14:textId="77777777" w:rsidR="00E17FA3" w:rsidRPr="00D147C5" w:rsidRDefault="00E17FA3">
                    <w:pPr>
                      <w:pStyle w:val="Bibliografa"/>
                      <w:rPr>
                        <w:noProof/>
                      </w:rPr>
                    </w:pPr>
                    <w:r w:rsidRPr="00D147C5">
                      <w:rPr>
                        <w:noProof/>
                      </w:rPr>
                      <w:t xml:space="preserve">[16] </w:t>
                    </w:r>
                  </w:p>
                </w:tc>
                <w:tc>
                  <w:tcPr>
                    <w:tcW w:w="0" w:type="auto"/>
                    <w:hideMark/>
                  </w:tcPr>
                  <w:p w14:paraId="31AAA6DD" w14:textId="77777777" w:rsidR="00E17FA3" w:rsidRPr="00D147C5" w:rsidRDefault="00E17FA3">
                    <w:pPr>
                      <w:pStyle w:val="Bibliografa"/>
                      <w:rPr>
                        <w:noProof/>
                      </w:rPr>
                    </w:pPr>
                    <w:r w:rsidRPr="00D147C5">
                      <w:rPr>
                        <w:noProof/>
                      </w:rPr>
                      <w:t>Yair, «Qué es Composer y cómo usarlo,» styde, 23 Diciembre 2019. [En línea]. Available: https://styde.net/que-es-composer-y-como-usarlo/. [Último acceso: 20 Septiembre 2021].</w:t>
                    </w:r>
                  </w:p>
                </w:tc>
              </w:tr>
              <w:tr w:rsidR="00E17FA3" w:rsidRPr="00D147C5" w14:paraId="01639E07" w14:textId="77777777">
                <w:trPr>
                  <w:divId w:val="976490142"/>
                  <w:tblCellSpacing w:w="15" w:type="dxa"/>
                </w:trPr>
                <w:tc>
                  <w:tcPr>
                    <w:tcW w:w="50" w:type="pct"/>
                    <w:hideMark/>
                  </w:tcPr>
                  <w:p w14:paraId="235888B6" w14:textId="77777777" w:rsidR="00E17FA3" w:rsidRPr="00D147C5" w:rsidRDefault="00E17FA3">
                    <w:pPr>
                      <w:pStyle w:val="Bibliografa"/>
                      <w:rPr>
                        <w:noProof/>
                      </w:rPr>
                    </w:pPr>
                    <w:r w:rsidRPr="00D147C5">
                      <w:rPr>
                        <w:noProof/>
                      </w:rPr>
                      <w:t xml:space="preserve">[17] </w:t>
                    </w:r>
                  </w:p>
                </w:tc>
                <w:tc>
                  <w:tcPr>
                    <w:tcW w:w="0" w:type="auto"/>
                    <w:hideMark/>
                  </w:tcPr>
                  <w:p w14:paraId="168181F7" w14:textId="77777777" w:rsidR="00E17FA3" w:rsidRPr="00D147C5" w:rsidRDefault="00E17FA3">
                    <w:pPr>
                      <w:pStyle w:val="Bibliografa"/>
                      <w:rPr>
                        <w:noProof/>
                      </w:rPr>
                    </w:pPr>
                    <w:r w:rsidRPr="00D147C5">
                      <w:rPr>
                        <w:noProof/>
                      </w:rPr>
                      <w:t>JWT, «Introduction to JSON Web Tokens,» JWT, [En línea]. Available: https://jwt.io/introduction. [Último acceso: 20 Septiembre 2021].</w:t>
                    </w:r>
                  </w:p>
                </w:tc>
              </w:tr>
              <w:tr w:rsidR="00E17FA3" w:rsidRPr="00D147C5" w14:paraId="7CA49EA9" w14:textId="77777777">
                <w:trPr>
                  <w:divId w:val="976490142"/>
                  <w:tblCellSpacing w:w="15" w:type="dxa"/>
                </w:trPr>
                <w:tc>
                  <w:tcPr>
                    <w:tcW w:w="50" w:type="pct"/>
                    <w:hideMark/>
                  </w:tcPr>
                  <w:p w14:paraId="65B215FB" w14:textId="77777777" w:rsidR="00E17FA3" w:rsidRPr="00D147C5" w:rsidRDefault="00E17FA3">
                    <w:pPr>
                      <w:pStyle w:val="Bibliografa"/>
                      <w:rPr>
                        <w:noProof/>
                      </w:rPr>
                    </w:pPr>
                    <w:r w:rsidRPr="00D147C5">
                      <w:rPr>
                        <w:noProof/>
                      </w:rPr>
                      <w:t xml:space="preserve">[18] </w:t>
                    </w:r>
                  </w:p>
                </w:tc>
                <w:tc>
                  <w:tcPr>
                    <w:tcW w:w="0" w:type="auto"/>
                    <w:hideMark/>
                  </w:tcPr>
                  <w:p w14:paraId="7C023B29" w14:textId="77777777" w:rsidR="00E17FA3" w:rsidRPr="00D147C5" w:rsidRDefault="00E17FA3">
                    <w:pPr>
                      <w:pStyle w:val="Bibliografa"/>
                      <w:rPr>
                        <w:noProof/>
                      </w:rPr>
                    </w:pPr>
                    <w:r w:rsidRPr="00D147C5">
                      <w:rPr>
                        <w:noProof/>
                      </w:rPr>
                      <w:t>V. Inc, «Introduction to Vercel,» Vercel, [En línea]. Available: https://vercel.com/docs/concepts. [Último acceso: 20 Septiembre 2021].</w:t>
                    </w:r>
                  </w:p>
                </w:tc>
              </w:tr>
              <w:tr w:rsidR="00E17FA3" w:rsidRPr="00D147C5" w14:paraId="66BDB48C" w14:textId="77777777">
                <w:trPr>
                  <w:divId w:val="976490142"/>
                  <w:tblCellSpacing w:w="15" w:type="dxa"/>
                </w:trPr>
                <w:tc>
                  <w:tcPr>
                    <w:tcW w:w="50" w:type="pct"/>
                    <w:hideMark/>
                  </w:tcPr>
                  <w:p w14:paraId="5267A285" w14:textId="77777777" w:rsidR="00E17FA3" w:rsidRPr="00D147C5" w:rsidRDefault="00E17FA3">
                    <w:pPr>
                      <w:pStyle w:val="Bibliografa"/>
                      <w:rPr>
                        <w:noProof/>
                      </w:rPr>
                    </w:pPr>
                    <w:r w:rsidRPr="00D147C5">
                      <w:rPr>
                        <w:noProof/>
                      </w:rPr>
                      <w:t xml:space="preserve">[19] </w:t>
                    </w:r>
                  </w:p>
                </w:tc>
                <w:tc>
                  <w:tcPr>
                    <w:tcW w:w="0" w:type="auto"/>
                    <w:hideMark/>
                  </w:tcPr>
                  <w:p w14:paraId="6CD29C29" w14:textId="77777777" w:rsidR="00E17FA3" w:rsidRPr="00D147C5" w:rsidRDefault="00E17FA3">
                    <w:pPr>
                      <w:pStyle w:val="Bibliografa"/>
                      <w:rPr>
                        <w:noProof/>
                      </w:rPr>
                    </w:pPr>
                    <w:r w:rsidRPr="00D147C5">
                      <w:rPr>
                        <w:noProof/>
                      </w:rPr>
                      <w:t>Laravel LLC, «Why Laravel?,» Laravel, [En línea]. Available: https://laravel.com/docs/8.x#why-laravel. [Último acceso: 20 Septiembre 2021].</w:t>
                    </w:r>
                  </w:p>
                </w:tc>
              </w:tr>
              <w:tr w:rsidR="00E17FA3" w:rsidRPr="00D147C5" w14:paraId="1AD24F9E" w14:textId="77777777">
                <w:trPr>
                  <w:divId w:val="976490142"/>
                  <w:tblCellSpacing w:w="15" w:type="dxa"/>
                </w:trPr>
                <w:tc>
                  <w:tcPr>
                    <w:tcW w:w="50" w:type="pct"/>
                    <w:hideMark/>
                  </w:tcPr>
                  <w:p w14:paraId="16C44F2E" w14:textId="77777777" w:rsidR="00E17FA3" w:rsidRPr="00D147C5" w:rsidRDefault="00E17FA3">
                    <w:pPr>
                      <w:pStyle w:val="Bibliografa"/>
                      <w:rPr>
                        <w:noProof/>
                      </w:rPr>
                    </w:pPr>
                    <w:r w:rsidRPr="00D147C5">
                      <w:rPr>
                        <w:noProof/>
                      </w:rPr>
                      <w:t xml:space="preserve">[20] </w:t>
                    </w:r>
                  </w:p>
                </w:tc>
                <w:tc>
                  <w:tcPr>
                    <w:tcW w:w="0" w:type="auto"/>
                    <w:hideMark/>
                  </w:tcPr>
                  <w:p w14:paraId="041E55E8" w14:textId="77777777" w:rsidR="00E17FA3" w:rsidRPr="00D147C5" w:rsidRDefault="00E17FA3">
                    <w:pPr>
                      <w:pStyle w:val="Bibliografa"/>
                      <w:rPr>
                        <w:noProof/>
                      </w:rPr>
                    </w:pPr>
                    <w:r w:rsidRPr="00D147C5">
                      <w:rPr>
                        <w:noProof/>
                      </w:rPr>
                      <w:t>ricardocelis, «Heroku: qué es, cómo funciona y para qué sirve - Platzi,» Platzi, 2017. [En línea]. Available: https://platzi.com/blog/que-es-heroku/. [Último acceso: 20 Septiembre 2021].</w:t>
                    </w:r>
                  </w:p>
                </w:tc>
              </w:tr>
              <w:tr w:rsidR="00E17FA3" w:rsidRPr="00D147C5" w14:paraId="5F284EA6" w14:textId="77777777">
                <w:trPr>
                  <w:divId w:val="976490142"/>
                  <w:tblCellSpacing w:w="15" w:type="dxa"/>
                </w:trPr>
                <w:tc>
                  <w:tcPr>
                    <w:tcW w:w="50" w:type="pct"/>
                    <w:hideMark/>
                  </w:tcPr>
                  <w:p w14:paraId="11452BEE" w14:textId="77777777" w:rsidR="00E17FA3" w:rsidRPr="00D147C5" w:rsidRDefault="00E17FA3">
                    <w:pPr>
                      <w:pStyle w:val="Bibliografa"/>
                      <w:rPr>
                        <w:noProof/>
                      </w:rPr>
                    </w:pPr>
                    <w:r w:rsidRPr="00D147C5">
                      <w:rPr>
                        <w:noProof/>
                      </w:rPr>
                      <w:t xml:space="preserve">[21] </w:t>
                    </w:r>
                  </w:p>
                </w:tc>
                <w:tc>
                  <w:tcPr>
                    <w:tcW w:w="0" w:type="auto"/>
                    <w:hideMark/>
                  </w:tcPr>
                  <w:p w14:paraId="25B30089" w14:textId="77777777" w:rsidR="00E17FA3" w:rsidRPr="00D147C5" w:rsidRDefault="00E17FA3">
                    <w:pPr>
                      <w:pStyle w:val="Bibliografa"/>
                      <w:rPr>
                        <w:noProof/>
                      </w:rPr>
                    </w:pPr>
                    <w:r w:rsidRPr="00D147C5">
                      <w:rPr>
                        <w:noProof/>
                      </w:rPr>
                      <w:t>«8 Major Advantages of Using MySQL,» Datamation, 16 Noviembre 2016. [En línea]. Available: https://www.datamation.com/storage/8-major-advantages-of-using-mysql/. [Último acceso: 16 Septiembre 2021].</w:t>
                    </w:r>
                  </w:p>
                </w:tc>
              </w:tr>
              <w:tr w:rsidR="00E17FA3" w:rsidRPr="00D147C5" w14:paraId="3F61C059" w14:textId="77777777">
                <w:trPr>
                  <w:divId w:val="976490142"/>
                  <w:tblCellSpacing w:w="15" w:type="dxa"/>
                </w:trPr>
                <w:tc>
                  <w:tcPr>
                    <w:tcW w:w="50" w:type="pct"/>
                    <w:hideMark/>
                  </w:tcPr>
                  <w:p w14:paraId="285E3011" w14:textId="77777777" w:rsidR="00E17FA3" w:rsidRPr="00D147C5" w:rsidRDefault="00E17FA3">
                    <w:pPr>
                      <w:pStyle w:val="Bibliografa"/>
                      <w:rPr>
                        <w:noProof/>
                      </w:rPr>
                    </w:pPr>
                    <w:r w:rsidRPr="00D147C5">
                      <w:rPr>
                        <w:noProof/>
                      </w:rPr>
                      <w:t xml:space="preserve">[22] </w:t>
                    </w:r>
                  </w:p>
                </w:tc>
                <w:tc>
                  <w:tcPr>
                    <w:tcW w:w="0" w:type="auto"/>
                    <w:hideMark/>
                  </w:tcPr>
                  <w:p w14:paraId="4066B605" w14:textId="77777777" w:rsidR="00E17FA3" w:rsidRPr="00D147C5" w:rsidRDefault="00E17FA3">
                    <w:pPr>
                      <w:pStyle w:val="Bibliografa"/>
                      <w:rPr>
                        <w:noProof/>
                      </w:rPr>
                    </w:pPr>
                    <w:r w:rsidRPr="00D147C5">
                      <w:rPr>
                        <w:noProof/>
                      </w:rPr>
                      <w:t>alwaysdata , «WHAT WE DO,» alwaysdata , [En línea]. Available: https://www.alwaysdata.com/en/. [Último acceso: 20 Septiembre 2021].</w:t>
                    </w:r>
                  </w:p>
                </w:tc>
              </w:tr>
            </w:tbl>
            <w:p w14:paraId="241CEAB4" w14:textId="77777777" w:rsidR="00E17FA3" w:rsidRPr="00D147C5" w:rsidRDefault="00E17FA3">
              <w:pPr>
                <w:divId w:val="976490142"/>
                <w:rPr>
                  <w:rFonts w:eastAsia="Times New Roman"/>
                  <w:noProof/>
                </w:rPr>
              </w:pPr>
            </w:p>
            <w:p w14:paraId="3C5A5663" w14:textId="3BF32E8A" w:rsidR="00005BC0" w:rsidRPr="00D147C5" w:rsidRDefault="00005BC0" w:rsidP="00BA4DD4">
              <w:pPr>
                <w:pStyle w:val="Bibliografa"/>
                <w:ind w:left="720" w:hanging="720"/>
              </w:pPr>
              <w:r w:rsidRPr="00C13783">
                <w:rPr>
                  <w:noProof/>
                </w:rPr>
                <w:fldChar w:fldCharType="end"/>
              </w:r>
            </w:p>
          </w:sdtContent>
        </w:sdt>
      </w:sdtContent>
    </w:sdt>
    <w:p w14:paraId="44E1A356" w14:textId="36743395" w:rsidR="000224CA" w:rsidRPr="00C13783" w:rsidRDefault="000224CA" w:rsidP="00005BC0">
      <w:pPr>
        <w:widowControl w:val="0"/>
        <w:autoSpaceDE w:val="0"/>
        <w:autoSpaceDN w:val="0"/>
        <w:adjustRightInd w:val="0"/>
        <w:ind w:left="640" w:hanging="640"/>
        <w:rPr>
          <w:rFonts w:cs="Arial"/>
          <w:noProof/>
        </w:rPr>
      </w:pPr>
    </w:p>
    <w:p w14:paraId="125C2E75" w14:textId="77777777" w:rsidR="00ED589B" w:rsidRPr="00D147C5" w:rsidRDefault="00602051" w:rsidP="00602051">
      <w:pPr>
        <w:sectPr w:rsidR="00ED589B" w:rsidRPr="00D147C5" w:rsidSect="00B67AE7">
          <w:footerReference w:type="default" r:id="rId38"/>
          <w:pgSz w:w="11906" w:h="16838" w:code="9"/>
          <w:pgMar w:top="1701" w:right="1701" w:bottom="1418" w:left="1701" w:header="709" w:footer="709" w:gutter="0"/>
          <w:pgNumType w:start="1"/>
          <w:cols w:space="708"/>
          <w:docGrid w:linePitch="360"/>
        </w:sectPr>
      </w:pPr>
      <w:r w:rsidRPr="00C13783">
        <w:fldChar w:fldCharType="end"/>
      </w:r>
    </w:p>
    <w:p w14:paraId="71A17E83" w14:textId="6691DE4E" w:rsidR="007A171B" w:rsidRPr="00D147C5" w:rsidRDefault="00ED589B">
      <w:pPr>
        <w:pStyle w:val="Ttulo1"/>
        <w:rPr>
          <w:color w:val="auto"/>
        </w:rPr>
      </w:pPr>
      <w:bookmarkStart w:id="115" w:name="_Toc90887066"/>
      <w:r w:rsidRPr="00C13783">
        <w:rPr>
          <w:color w:val="auto"/>
        </w:rPr>
        <w:lastRenderedPageBreak/>
        <w:t>ANEXOS</w:t>
      </w:r>
      <w:bookmarkEnd w:id="115"/>
    </w:p>
    <w:p w14:paraId="1EB7EC10" w14:textId="67535A31" w:rsidR="008D4CAE" w:rsidRPr="00D147C5" w:rsidRDefault="00C83DC9" w:rsidP="00C13783">
      <w:pPr>
        <w:pStyle w:val="Ttulo2"/>
      </w:pPr>
      <w:bookmarkStart w:id="116" w:name="_Toc90887067"/>
      <w:r w:rsidRPr="00D147C5">
        <w:t>Manual Técnico</w:t>
      </w:r>
      <w:bookmarkEnd w:id="116"/>
    </w:p>
    <w:p w14:paraId="55AD5188" w14:textId="7E88C425" w:rsidR="00957BEA" w:rsidRPr="00D147C5" w:rsidRDefault="00C750B0" w:rsidP="00C13783">
      <w:pPr>
        <w:pStyle w:val="Prrafodelista"/>
        <w:numPr>
          <w:ilvl w:val="0"/>
          <w:numId w:val="2"/>
        </w:numPr>
      </w:pPr>
      <w:r w:rsidRPr="00D147C5">
        <w:t>Recopilación de requerimientos</w:t>
      </w:r>
    </w:p>
    <w:p w14:paraId="5FD9B18E" w14:textId="66032D59" w:rsidR="00957BEA" w:rsidRPr="00D147C5" w:rsidRDefault="00957BEA" w:rsidP="00957BEA">
      <w:pPr>
        <w:pStyle w:val="Prrafodelista"/>
        <w:numPr>
          <w:ilvl w:val="0"/>
          <w:numId w:val="2"/>
        </w:numPr>
      </w:pPr>
      <w:r w:rsidRPr="00D147C5">
        <w:t>Requisitos del sistema</w:t>
      </w:r>
    </w:p>
    <w:p w14:paraId="22EF9875" w14:textId="76FBB874" w:rsidR="006B7826" w:rsidRPr="00D147C5" w:rsidRDefault="00643828" w:rsidP="00957BEA">
      <w:pPr>
        <w:pStyle w:val="Prrafodelista"/>
        <w:numPr>
          <w:ilvl w:val="0"/>
          <w:numId w:val="2"/>
        </w:numPr>
      </w:pPr>
      <w:r w:rsidRPr="00D147C5">
        <w:t>Historias de usuario</w:t>
      </w:r>
    </w:p>
    <w:p w14:paraId="31E0425D" w14:textId="3C205ACD" w:rsidR="0041519F" w:rsidRPr="00D147C5" w:rsidRDefault="0041519F" w:rsidP="00957BEA">
      <w:pPr>
        <w:pStyle w:val="Prrafodelista"/>
        <w:numPr>
          <w:ilvl w:val="0"/>
          <w:numId w:val="2"/>
        </w:numPr>
      </w:pPr>
      <w:r w:rsidRPr="00D147C5">
        <w:t>Product Backlog</w:t>
      </w:r>
    </w:p>
    <w:p w14:paraId="40484A02" w14:textId="5AFB0661" w:rsidR="00900183" w:rsidRPr="00D147C5" w:rsidRDefault="00900183" w:rsidP="00957BEA">
      <w:pPr>
        <w:pStyle w:val="Prrafodelista"/>
        <w:numPr>
          <w:ilvl w:val="0"/>
          <w:numId w:val="2"/>
        </w:numPr>
      </w:pPr>
      <w:r w:rsidRPr="00D147C5">
        <w:t>Sprint Backlog</w:t>
      </w:r>
    </w:p>
    <w:p w14:paraId="6B308C94" w14:textId="5D03FA5D" w:rsidR="003D69B4" w:rsidRPr="00D147C5" w:rsidRDefault="003D69B4" w:rsidP="00957BEA">
      <w:pPr>
        <w:pStyle w:val="Prrafodelista"/>
        <w:numPr>
          <w:ilvl w:val="0"/>
          <w:numId w:val="2"/>
        </w:numPr>
      </w:pPr>
      <w:r w:rsidRPr="00D147C5">
        <w:t>Diseño de interfaces</w:t>
      </w:r>
    </w:p>
    <w:p w14:paraId="7CA897E0" w14:textId="1D58F5B8" w:rsidR="00E54BF6" w:rsidRPr="00D147C5" w:rsidRDefault="00E54BF6" w:rsidP="00957BEA">
      <w:pPr>
        <w:pStyle w:val="Prrafodelista"/>
        <w:numPr>
          <w:ilvl w:val="0"/>
          <w:numId w:val="2"/>
        </w:numPr>
      </w:pPr>
      <w:r w:rsidRPr="00D147C5">
        <w:t>Diseño de base de datos</w:t>
      </w:r>
    </w:p>
    <w:p w14:paraId="78D74272" w14:textId="487BC73E" w:rsidR="0043346B" w:rsidRPr="00D147C5" w:rsidRDefault="0043346B" w:rsidP="00957BEA">
      <w:pPr>
        <w:pStyle w:val="Prrafodelista"/>
        <w:numPr>
          <w:ilvl w:val="0"/>
          <w:numId w:val="2"/>
        </w:numPr>
      </w:pPr>
      <w:r w:rsidRPr="00D147C5">
        <w:t>Pruebas de Carga</w:t>
      </w:r>
    </w:p>
    <w:p w14:paraId="4F976A6B" w14:textId="27E94489" w:rsidR="00EF32AD" w:rsidRPr="00D147C5" w:rsidRDefault="00EF32AD" w:rsidP="00957BEA">
      <w:pPr>
        <w:pStyle w:val="Prrafodelista"/>
        <w:numPr>
          <w:ilvl w:val="0"/>
          <w:numId w:val="2"/>
        </w:numPr>
      </w:pPr>
      <w:r w:rsidRPr="00D147C5">
        <w:t>Pruebas de Compatibilidad</w:t>
      </w:r>
    </w:p>
    <w:p w14:paraId="48F5F9AE" w14:textId="1DEF4D1D" w:rsidR="00F73020" w:rsidRPr="00D147C5" w:rsidRDefault="00E0084A" w:rsidP="00C13783">
      <w:pPr>
        <w:pStyle w:val="Prrafodelista"/>
        <w:numPr>
          <w:ilvl w:val="0"/>
          <w:numId w:val="2"/>
        </w:numPr>
      </w:pPr>
      <w:r w:rsidRPr="00D147C5">
        <w:t>Pruebas de funcionalidad</w:t>
      </w:r>
    </w:p>
    <w:p w14:paraId="7303E826" w14:textId="5B168A35" w:rsidR="00A931B8" w:rsidRPr="00D147C5" w:rsidRDefault="00A931B8" w:rsidP="00315FA7">
      <w:pPr>
        <w:pStyle w:val="Ttulo2"/>
      </w:pPr>
      <w:bookmarkStart w:id="117" w:name="_Toc90887068"/>
      <w:r w:rsidRPr="00D147C5">
        <w:t>Manual de Usuario</w:t>
      </w:r>
      <w:bookmarkEnd w:id="117"/>
    </w:p>
    <w:p w14:paraId="17A13E9C" w14:textId="73A0E995" w:rsidR="00A25991" w:rsidRPr="00D147C5" w:rsidRDefault="00E14718" w:rsidP="00A931B8">
      <w:hyperlink r:id="rId39" w:history="1">
        <w:r w:rsidR="00A25991" w:rsidRPr="0049648F">
          <w:rPr>
            <w:rStyle w:val="Hipervnculo"/>
          </w:rPr>
          <w:t>https://drive.google.com/drive/folders/1Yce2uQn6_YTGzqF1pDXna94nv8M4Nt8P?usp=sharing</w:t>
        </w:r>
      </w:hyperlink>
      <w:r w:rsidR="00A25991">
        <w:t xml:space="preserve"> </w:t>
      </w:r>
    </w:p>
    <w:p w14:paraId="4EB3AC01" w14:textId="36110000" w:rsidR="00E647E7" w:rsidRDefault="003C37CF" w:rsidP="00E647E7">
      <w:pPr>
        <w:pStyle w:val="Ttulo2"/>
      </w:pPr>
      <w:bookmarkStart w:id="118" w:name="_Toc90887069"/>
      <w:r w:rsidRPr="00D147C5">
        <w:t>Manual de Instalación</w:t>
      </w:r>
      <w:bookmarkEnd w:id="118"/>
      <w:r w:rsidRPr="00D147C5">
        <w:t xml:space="preserve"> </w:t>
      </w:r>
    </w:p>
    <w:p w14:paraId="57EB18D4" w14:textId="37C3974F" w:rsidR="00E647E7" w:rsidRDefault="00E647E7" w:rsidP="00E647E7">
      <w:pPr>
        <w:pStyle w:val="Prrafodelista"/>
        <w:numPr>
          <w:ilvl w:val="0"/>
          <w:numId w:val="2"/>
        </w:numPr>
      </w:pPr>
      <w:r>
        <w:t>Requisitos</w:t>
      </w:r>
    </w:p>
    <w:p w14:paraId="76AD4EA3" w14:textId="4C7FA99F" w:rsidR="00E647E7" w:rsidRDefault="00164591" w:rsidP="00E647E7">
      <w:pPr>
        <w:pStyle w:val="Prrafodelista"/>
        <w:numPr>
          <w:ilvl w:val="0"/>
          <w:numId w:val="2"/>
        </w:numPr>
      </w:pPr>
      <w:r w:rsidRPr="00164591">
        <w:t>Despliegue de base de datos en AlwaysData</w:t>
      </w:r>
    </w:p>
    <w:p w14:paraId="0608D4B2" w14:textId="3A85ECE5" w:rsidR="00164591" w:rsidRDefault="00164591" w:rsidP="00164591">
      <w:pPr>
        <w:pStyle w:val="Prrafodelista"/>
        <w:numPr>
          <w:ilvl w:val="0"/>
          <w:numId w:val="2"/>
        </w:numPr>
      </w:pPr>
      <w:r>
        <w:t xml:space="preserve">Despliegue de </w:t>
      </w:r>
      <w:r w:rsidRPr="00FA46A3">
        <w:rPr>
          <w:i/>
        </w:rPr>
        <w:t>backend</w:t>
      </w:r>
      <w:r>
        <w:t xml:space="preserve"> en Heroku</w:t>
      </w:r>
    </w:p>
    <w:p w14:paraId="1BD45CE0" w14:textId="27B951E7" w:rsidR="00164591" w:rsidRDefault="00164591" w:rsidP="00164591">
      <w:pPr>
        <w:pStyle w:val="Prrafodelista"/>
        <w:numPr>
          <w:ilvl w:val="0"/>
          <w:numId w:val="2"/>
        </w:numPr>
      </w:pPr>
      <w:r>
        <w:t xml:space="preserve">Despliegue del </w:t>
      </w:r>
      <w:r w:rsidR="00FA46A3" w:rsidRPr="00FA46A3">
        <w:rPr>
          <w:i/>
          <w:iCs/>
        </w:rPr>
        <w:t>f</w:t>
      </w:r>
      <w:r w:rsidRPr="00FA46A3">
        <w:rPr>
          <w:i/>
          <w:iCs/>
        </w:rPr>
        <w:t>rontend</w:t>
      </w:r>
      <w:r>
        <w:t xml:space="preserve"> en Vercel</w:t>
      </w:r>
    </w:p>
    <w:p w14:paraId="3CFBB74C" w14:textId="350D136B" w:rsidR="00164591" w:rsidRDefault="00164591" w:rsidP="00164591">
      <w:pPr>
        <w:pStyle w:val="Prrafodelista"/>
        <w:numPr>
          <w:ilvl w:val="0"/>
          <w:numId w:val="2"/>
        </w:numPr>
      </w:pPr>
      <w:r>
        <w:t>Credenciales de acceso al sistema web</w:t>
      </w:r>
    </w:p>
    <w:p w14:paraId="500E70A7" w14:textId="58D1BC64" w:rsidR="00164591" w:rsidRPr="00E647E7" w:rsidRDefault="00164591" w:rsidP="00164591">
      <w:pPr>
        <w:pStyle w:val="Prrafodelista"/>
        <w:numPr>
          <w:ilvl w:val="0"/>
          <w:numId w:val="2"/>
        </w:numPr>
      </w:pPr>
      <w:r>
        <w:t>Repositorio del código fuente del sistema web</w:t>
      </w:r>
    </w:p>
    <w:p w14:paraId="0D590AAA" w14:textId="601691A6" w:rsidR="00722771" w:rsidRDefault="00CB3775" w:rsidP="00CB3775">
      <w:pPr>
        <w:pStyle w:val="TDC2"/>
        <w:tabs>
          <w:tab w:val="left" w:pos="660"/>
          <w:tab w:val="right" w:leader="dot" w:pos="8494"/>
        </w:tabs>
        <w:rPr>
          <w:rFonts w:eastAsiaTheme="minorEastAsia"/>
          <w:noProof/>
          <w:lang w:eastAsia="es-EC"/>
        </w:rPr>
      </w:pPr>
      <w:r>
        <w:t xml:space="preserve">De igual forma todos los manuales y la documentación se encuentran en el siguiente enlace de GitHub: </w:t>
      </w:r>
      <w:hyperlink r:id="rId40" w:history="1">
        <w:r w:rsidRPr="0049648F">
          <w:rPr>
            <w:rStyle w:val="Hipervnculo"/>
          </w:rPr>
          <w:t>https://github.com/mastercode15/Documen</w:t>
        </w:r>
        <w:r w:rsidRPr="0049648F">
          <w:rPr>
            <w:rStyle w:val="Hipervnculo"/>
          </w:rPr>
          <w:t>t</w:t>
        </w:r>
        <w:r w:rsidRPr="0049648F">
          <w:rPr>
            <w:rStyle w:val="Hipervnculo"/>
          </w:rPr>
          <w:t>acion_Tesis</w:t>
        </w:r>
      </w:hyperlink>
      <w:r>
        <w:t xml:space="preserve"> </w:t>
      </w:r>
      <w:r w:rsidR="00722771">
        <w:fldChar w:fldCharType="begin"/>
      </w:r>
      <w:r w:rsidR="00722771">
        <w:instrText xml:space="preserve"> TOC \o "1-3" \h \z \u </w:instrText>
      </w:r>
      <w:r w:rsidR="00722771">
        <w:fldChar w:fldCharType="separate"/>
      </w:r>
    </w:p>
    <w:p w14:paraId="4B8959E9" w14:textId="2BFAE20B" w:rsidR="00282733" w:rsidRPr="00282733" w:rsidRDefault="00722771" w:rsidP="00722771">
      <w:r>
        <w:rPr>
          <w:b/>
          <w:bCs/>
          <w:lang w:val="es-ES"/>
        </w:rPr>
        <w:fldChar w:fldCharType="end"/>
      </w:r>
    </w:p>
    <w:p w14:paraId="5BDFA916" w14:textId="77777777" w:rsidR="003C37CF" w:rsidRPr="00C13783" w:rsidRDefault="003C37CF" w:rsidP="00C13783">
      <w:pPr>
        <w:rPr>
          <w:rFonts w:cs="Arial"/>
        </w:rPr>
      </w:pPr>
    </w:p>
    <w:p w14:paraId="54A471D9" w14:textId="0BDB05C3" w:rsidR="00C82E7E" w:rsidRPr="00962CF6" w:rsidRDefault="00C82E7E" w:rsidP="00962CF6">
      <w:pPr>
        <w:spacing w:line="259" w:lineRule="auto"/>
        <w:jc w:val="left"/>
      </w:pPr>
    </w:p>
    <w:sectPr w:rsidR="00C82E7E" w:rsidRPr="00962CF6" w:rsidSect="002312D9">
      <w:footerReference w:type="default" r:id="rId41"/>
      <w:pgSz w:w="11906" w:h="16838" w:code="9"/>
      <w:pgMar w:top="1701" w:right="1701" w:bottom="1418" w:left="1701" w:header="709" w:footer="709" w:gutter="0"/>
      <w:pgNumType w:fmt="lowerRoman"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BAB67" w14:textId="77777777" w:rsidR="00E14718" w:rsidRDefault="00E14718" w:rsidP="00AD29ED">
      <w:pPr>
        <w:spacing w:after="0" w:line="240" w:lineRule="auto"/>
      </w:pPr>
      <w:r>
        <w:separator/>
      </w:r>
    </w:p>
  </w:endnote>
  <w:endnote w:type="continuationSeparator" w:id="0">
    <w:p w14:paraId="2C17FA37" w14:textId="77777777" w:rsidR="00E14718" w:rsidRDefault="00E14718" w:rsidP="00AD29ED">
      <w:pPr>
        <w:spacing w:after="0" w:line="240" w:lineRule="auto"/>
      </w:pPr>
      <w:r>
        <w:continuationSeparator/>
      </w:r>
    </w:p>
  </w:endnote>
  <w:endnote w:type="continuationNotice" w:id="1">
    <w:p w14:paraId="6C31C89F" w14:textId="77777777" w:rsidR="00E14718" w:rsidRDefault="00E147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Arial&quot;,sans-serif">
    <w:altName w:val="Cambria"/>
    <w:panose1 w:val="00000000000000000000"/>
    <w:charset w:val="00"/>
    <w:family w:val="roman"/>
    <w:notTrueType/>
    <w:pitch w:val="default"/>
  </w:font>
  <w:font w:name="&quot;Calibri&quot;,sans-serif">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019112"/>
      <w:docPartObj>
        <w:docPartGallery w:val="Page Numbers (Bottom of Page)"/>
        <w:docPartUnique/>
      </w:docPartObj>
    </w:sdtPr>
    <w:sdtEndPr/>
    <w:sdtContent>
      <w:p w14:paraId="7F29BA3B" w14:textId="5B78ABCB" w:rsidR="00912B89" w:rsidRDefault="00912B89">
        <w:pPr>
          <w:pStyle w:val="Piedepgina"/>
          <w:jc w:val="center"/>
        </w:pPr>
        <w:r>
          <w:fldChar w:fldCharType="begin"/>
        </w:r>
        <w:r>
          <w:instrText>PAGE   \* MERGEFORMAT</w:instrText>
        </w:r>
        <w:r>
          <w:fldChar w:fldCharType="separate"/>
        </w:r>
        <w:r w:rsidR="00F41539" w:rsidRPr="00F41539">
          <w:rPr>
            <w:noProof/>
            <w:lang w:val="es-ES"/>
          </w:rPr>
          <w:t>XII</w:t>
        </w:r>
        <w:r>
          <w:fldChar w:fldCharType="end"/>
        </w:r>
      </w:p>
    </w:sdtContent>
  </w:sdt>
  <w:p w14:paraId="7EDA54A7" w14:textId="77777777" w:rsidR="00912B89" w:rsidRDefault="00912B8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749375"/>
      <w:docPartObj>
        <w:docPartGallery w:val="Page Numbers (Bottom of Page)"/>
        <w:docPartUnique/>
      </w:docPartObj>
    </w:sdtPr>
    <w:sdtEndPr/>
    <w:sdtContent>
      <w:p w14:paraId="11EAE36B" w14:textId="0DD6BD56" w:rsidR="00912B89" w:rsidRDefault="00912B89">
        <w:pPr>
          <w:pStyle w:val="Piedepgina"/>
          <w:jc w:val="center"/>
        </w:pPr>
        <w:r>
          <w:fldChar w:fldCharType="begin"/>
        </w:r>
        <w:r>
          <w:instrText>PAGE   \* MERGEFORMAT</w:instrText>
        </w:r>
        <w:r>
          <w:fldChar w:fldCharType="separate"/>
        </w:r>
        <w:r w:rsidR="00F41539" w:rsidRPr="00F41539">
          <w:rPr>
            <w:noProof/>
            <w:lang w:val="es-ES"/>
          </w:rPr>
          <w:t>27</w:t>
        </w:r>
        <w:r>
          <w:fldChar w:fldCharType="end"/>
        </w:r>
      </w:p>
    </w:sdtContent>
  </w:sdt>
  <w:p w14:paraId="7B2334C4" w14:textId="77777777" w:rsidR="00912B89" w:rsidRDefault="00912B8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539975"/>
      <w:docPartObj>
        <w:docPartGallery w:val="Page Numbers (Bottom of Page)"/>
        <w:docPartUnique/>
      </w:docPartObj>
    </w:sdtPr>
    <w:sdtEndPr/>
    <w:sdtContent>
      <w:p w14:paraId="3D016EC0" w14:textId="521F3348" w:rsidR="00912B89" w:rsidRDefault="00912B89">
        <w:pPr>
          <w:pStyle w:val="Piedepgina"/>
          <w:jc w:val="center"/>
        </w:pPr>
        <w:r>
          <w:fldChar w:fldCharType="begin"/>
        </w:r>
        <w:r>
          <w:instrText>PAGE   \* MERGEFORMAT</w:instrText>
        </w:r>
        <w:r>
          <w:fldChar w:fldCharType="separate"/>
        </w:r>
        <w:r w:rsidR="00F41539" w:rsidRPr="00F41539">
          <w:rPr>
            <w:noProof/>
            <w:lang w:val="es-ES"/>
          </w:rPr>
          <w:t>i</w:t>
        </w:r>
        <w:r>
          <w:fldChar w:fldCharType="end"/>
        </w:r>
      </w:p>
    </w:sdtContent>
  </w:sdt>
  <w:p w14:paraId="7B02980F" w14:textId="77777777" w:rsidR="00912B89" w:rsidRDefault="00912B8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7F5BE" w14:textId="77777777" w:rsidR="00E14718" w:rsidRDefault="00E14718" w:rsidP="00AD29ED">
      <w:pPr>
        <w:spacing w:after="0" w:line="240" w:lineRule="auto"/>
      </w:pPr>
      <w:r>
        <w:separator/>
      </w:r>
    </w:p>
  </w:footnote>
  <w:footnote w:type="continuationSeparator" w:id="0">
    <w:p w14:paraId="1C0FC712" w14:textId="77777777" w:rsidR="00E14718" w:rsidRDefault="00E14718" w:rsidP="00AD29ED">
      <w:pPr>
        <w:spacing w:after="0" w:line="240" w:lineRule="auto"/>
      </w:pPr>
      <w:r>
        <w:continuationSeparator/>
      </w:r>
    </w:p>
  </w:footnote>
  <w:footnote w:type="continuationNotice" w:id="1">
    <w:p w14:paraId="5FCCFB7C" w14:textId="77777777" w:rsidR="00E14718" w:rsidRDefault="00E147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74F25"/>
    <w:multiLevelType w:val="hybridMultilevel"/>
    <w:tmpl w:val="63EE150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94557D5"/>
    <w:multiLevelType w:val="hybridMultilevel"/>
    <w:tmpl w:val="FFFFFFFF"/>
    <w:lvl w:ilvl="0" w:tplc="B2C0E9BE">
      <w:start w:val="1"/>
      <w:numFmt w:val="bullet"/>
      <w:lvlText w:val=""/>
      <w:lvlJc w:val="left"/>
      <w:pPr>
        <w:ind w:left="720" w:hanging="360"/>
      </w:pPr>
      <w:rPr>
        <w:rFonts w:ascii="Symbol" w:hAnsi="Symbol" w:hint="default"/>
      </w:rPr>
    </w:lvl>
    <w:lvl w:ilvl="1" w:tplc="A1466862">
      <w:start w:val="1"/>
      <w:numFmt w:val="bullet"/>
      <w:lvlText w:val="3.6"/>
      <w:lvlJc w:val="left"/>
      <w:pPr>
        <w:ind w:left="1440" w:hanging="360"/>
      </w:pPr>
      <w:rPr>
        <w:rFonts w:ascii="&quot;Arial&quot;,sans-serif" w:hAnsi="&quot;Arial&quot;,sans-serif" w:hint="default"/>
      </w:rPr>
    </w:lvl>
    <w:lvl w:ilvl="2" w:tplc="D62E2A44">
      <w:start w:val="1"/>
      <w:numFmt w:val="bullet"/>
      <w:lvlText w:val=""/>
      <w:lvlJc w:val="left"/>
      <w:pPr>
        <w:ind w:left="2160" w:hanging="360"/>
      </w:pPr>
      <w:rPr>
        <w:rFonts w:ascii="Wingdings" w:hAnsi="Wingdings" w:hint="default"/>
      </w:rPr>
    </w:lvl>
    <w:lvl w:ilvl="3" w:tplc="D0FAC1CE">
      <w:start w:val="1"/>
      <w:numFmt w:val="bullet"/>
      <w:lvlText w:val=""/>
      <w:lvlJc w:val="left"/>
      <w:pPr>
        <w:ind w:left="2880" w:hanging="360"/>
      </w:pPr>
      <w:rPr>
        <w:rFonts w:ascii="Symbol" w:hAnsi="Symbol" w:hint="default"/>
      </w:rPr>
    </w:lvl>
    <w:lvl w:ilvl="4" w:tplc="9618AF0A">
      <w:start w:val="1"/>
      <w:numFmt w:val="bullet"/>
      <w:lvlText w:val="o"/>
      <w:lvlJc w:val="left"/>
      <w:pPr>
        <w:ind w:left="3600" w:hanging="360"/>
      </w:pPr>
      <w:rPr>
        <w:rFonts w:ascii="Courier New" w:hAnsi="Courier New" w:hint="default"/>
      </w:rPr>
    </w:lvl>
    <w:lvl w:ilvl="5" w:tplc="C6CC37C6">
      <w:start w:val="1"/>
      <w:numFmt w:val="bullet"/>
      <w:lvlText w:val=""/>
      <w:lvlJc w:val="left"/>
      <w:pPr>
        <w:ind w:left="4320" w:hanging="360"/>
      </w:pPr>
      <w:rPr>
        <w:rFonts w:ascii="Wingdings" w:hAnsi="Wingdings" w:hint="default"/>
      </w:rPr>
    </w:lvl>
    <w:lvl w:ilvl="6" w:tplc="F31C0280">
      <w:start w:val="1"/>
      <w:numFmt w:val="bullet"/>
      <w:lvlText w:val=""/>
      <w:lvlJc w:val="left"/>
      <w:pPr>
        <w:ind w:left="5040" w:hanging="360"/>
      </w:pPr>
      <w:rPr>
        <w:rFonts w:ascii="Symbol" w:hAnsi="Symbol" w:hint="default"/>
      </w:rPr>
    </w:lvl>
    <w:lvl w:ilvl="7" w:tplc="24927DB0">
      <w:start w:val="1"/>
      <w:numFmt w:val="bullet"/>
      <w:lvlText w:val="o"/>
      <w:lvlJc w:val="left"/>
      <w:pPr>
        <w:ind w:left="5760" w:hanging="360"/>
      </w:pPr>
      <w:rPr>
        <w:rFonts w:ascii="Courier New" w:hAnsi="Courier New" w:hint="default"/>
      </w:rPr>
    </w:lvl>
    <w:lvl w:ilvl="8" w:tplc="2CB8091E">
      <w:start w:val="1"/>
      <w:numFmt w:val="bullet"/>
      <w:lvlText w:val=""/>
      <w:lvlJc w:val="left"/>
      <w:pPr>
        <w:ind w:left="6480" w:hanging="360"/>
      </w:pPr>
      <w:rPr>
        <w:rFonts w:ascii="Wingdings" w:hAnsi="Wingdings" w:hint="default"/>
      </w:rPr>
    </w:lvl>
  </w:abstractNum>
  <w:abstractNum w:abstractNumId="2" w15:restartNumberingAfterBreak="0">
    <w:nsid w:val="0F1C62BE"/>
    <w:multiLevelType w:val="hybridMultilevel"/>
    <w:tmpl w:val="C6E27C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FDE6664"/>
    <w:multiLevelType w:val="hybridMultilevel"/>
    <w:tmpl w:val="FFFFFFFF"/>
    <w:lvl w:ilvl="0" w:tplc="948C6500">
      <w:start w:val="1"/>
      <w:numFmt w:val="bullet"/>
      <w:lvlText w:val=""/>
      <w:lvlJc w:val="left"/>
      <w:pPr>
        <w:ind w:left="720" w:hanging="360"/>
      </w:pPr>
      <w:rPr>
        <w:rFonts w:ascii="Symbol" w:hAnsi="Symbol" w:hint="default"/>
      </w:rPr>
    </w:lvl>
    <w:lvl w:ilvl="1" w:tplc="2F589E92">
      <w:start w:val="1"/>
      <w:numFmt w:val="bullet"/>
      <w:lvlText w:val="3.6"/>
      <w:lvlJc w:val="left"/>
      <w:pPr>
        <w:ind w:left="1440" w:hanging="360"/>
      </w:pPr>
      <w:rPr>
        <w:rFonts w:ascii="&quot;Arial&quot;,sans-serif" w:hAnsi="&quot;Arial&quot;,sans-serif" w:hint="default"/>
      </w:rPr>
    </w:lvl>
    <w:lvl w:ilvl="2" w:tplc="D2B64598">
      <w:start w:val="1"/>
      <w:numFmt w:val="bullet"/>
      <w:lvlText w:val=""/>
      <w:lvlJc w:val="left"/>
      <w:pPr>
        <w:ind w:left="2160" w:hanging="360"/>
      </w:pPr>
      <w:rPr>
        <w:rFonts w:ascii="Wingdings" w:hAnsi="Wingdings" w:hint="default"/>
      </w:rPr>
    </w:lvl>
    <w:lvl w:ilvl="3" w:tplc="25023E9C">
      <w:start w:val="1"/>
      <w:numFmt w:val="bullet"/>
      <w:lvlText w:val=""/>
      <w:lvlJc w:val="left"/>
      <w:pPr>
        <w:ind w:left="2880" w:hanging="360"/>
      </w:pPr>
      <w:rPr>
        <w:rFonts w:ascii="Symbol" w:hAnsi="Symbol" w:hint="default"/>
      </w:rPr>
    </w:lvl>
    <w:lvl w:ilvl="4" w:tplc="57783198">
      <w:start w:val="1"/>
      <w:numFmt w:val="bullet"/>
      <w:lvlText w:val="o"/>
      <w:lvlJc w:val="left"/>
      <w:pPr>
        <w:ind w:left="3600" w:hanging="360"/>
      </w:pPr>
      <w:rPr>
        <w:rFonts w:ascii="Courier New" w:hAnsi="Courier New" w:hint="default"/>
      </w:rPr>
    </w:lvl>
    <w:lvl w:ilvl="5" w:tplc="08DC60EE">
      <w:start w:val="1"/>
      <w:numFmt w:val="bullet"/>
      <w:lvlText w:val=""/>
      <w:lvlJc w:val="left"/>
      <w:pPr>
        <w:ind w:left="4320" w:hanging="360"/>
      </w:pPr>
      <w:rPr>
        <w:rFonts w:ascii="Wingdings" w:hAnsi="Wingdings" w:hint="default"/>
      </w:rPr>
    </w:lvl>
    <w:lvl w:ilvl="6" w:tplc="0A3ACB58">
      <w:start w:val="1"/>
      <w:numFmt w:val="bullet"/>
      <w:lvlText w:val=""/>
      <w:lvlJc w:val="left"/>
      <w:pPr>
        <w:ind w:left="5040" w:hanging="360"/>
      </w:pPr>
      <w:rPr>
        <w:rFonts w:ascii="Symbol" w:hAnsi="Symbol" w:hint="default"/>
      </w:rPr>
    </w:lvl>
    <w:lvl w:ilvl="7" w:tplc="78A4B26C">
      <w:start w:val="1"/>
      <w:numFmt w:val="bullet"/>
      <w:lvlText w:val="o"/>
      <w:lvlJc w:val="left"/>
      <w:pPr>
        <w:ind w:left="5760" w:hanging="360"/>
      </w:pPr>
      <w:rPr>
        <w:rFonts w:ascii="Courier New" w:hAnsi="Courier New" w:hint="default"/>
      </w:rPr>
    </w:lvl>
    <w:lvl w:ilvl="8" w:tplc="582E6454">
      <w:start w:val="1"/>
      <w:numFmt w:val="bullet"/>
      <w:lvlText w:val=""/>
      <w:lvlJc w:val="left"/>
      <w:pPr>
        <w:ind w:left="6480" w:hanging="360"/>
      </w:pPr>
      <w:rPr>
        <w:rFonts w:ascii="Wingdings" w:hAnsi="Wingdings" w:hint="default"/>
      </w:rPr>
    </w:lvl>
  </w:abstractNum>
  <w:abstractNum w:abstractNumId="4" w15:restartNumberingAfterBreak="0">
    <w:nsid w:val="12657210"/>
    <w:multiLevelType w:val="hybridMultilevel"/>
    <w:tmpl w:val="6986B712"/>
    <w:lvl w:ilvl="0" w:tplc="B4AEFFB6">
      <w:start w:val="1"/>
      <w:numFmt w:val="bullet"/>
      <w:lvlText w:val="-"/>
      <w:lvlJc w:val="left"/>
      <w:pPr>
        <w:ind w:left="720" w:hanging="360"/>
      </w:pPr>
      <w:rPr>
        <w:rFonts w:ascii="&quot;Calibri&quot;,sans-serif" w:hAnsi="&quot;Calibri&quot;,sans-serif"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9840A36"/>
    <w:multiLevelType w:val="hybridMultilevel"/>
    <w:tmpl w:val="110A0F5E"/>
    <w:lvl w:ilvl="0" w:tplc="BDB2E5CA">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B9D07F2"/>
    <w:multiLevelType w:val="hybridMultilevel"/>
    <w:tmpl w:val="4280B9D6"/>
    <w:lvl w:ilvl="0" w:tplc="B4AEFFB6">
      <w:start w:val="1"/>
      <w:numFmt w:val="bullet"/>
      <w:lvlText w:val="-"/>
      <w:lvlJc w:val="left"/>
      <w:pPr>
        <w:ind w:left="720" w:hanging="360"/>
      </w:pPr>
      <w:rPr>
        <w:rFonts w:ascii="&quot;Calibri&quot;,sans-serif" w:hAnsi="&quot;Calibri&quot;,sans-serif"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1D8113EF"/>
    <w:multiLevelType w:val="multilevel"/>
    <w:tmpl w:val="30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26EF5C71"/>
    <w:multiLevelType w:val="hybridMultilevel"/>
    <w:tmpl w:val="EF30A82C"/>
    <w:lvl w:ilvl="0" w:tplc="311C7CB0">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B3C4ED4"/>
    <w:multiLevelType w:val="hybridMultilevel"/>
    <w:tmpl w:val="FFFFFFFF"/>
    <w:lvl w:ilvl="0" w:tplc="B3AA3178">
      <w:numFmt w:val="none"/>
      <w:lvlText w:val=""/>
      <w:lvlJc w:val="left"/>
      <w:pPr>
        <w:tabs>
          <w:tab w:val="num" w:pos="360"/>
        </w:tabs>
      </w:pPr>
    </w:lvl>
    <w:lvl w:ilvl="1" w:tplc="1CBCB7F2">
      <w:start w:val="1"/>
      <w:numFmt w:val="lowerLetter"/>
      <w:lvlText w:val="%2."/>
      <w:lvlJc w:val="left"/>
      <w:pPr>
        <w:ind w:left="1440" w:hanging="360"/>
      </w:pPr>
    </w:lvl>
    <w:lvl w:ilvl="2" w:tplc="2CBA42E2">
      <w:start w:val="1"/>
      <w:numFmt w:val="lowerRoman"/>
      <w:lvlText w:val="%3."/>
      <w:lvlJc w:val="right"/>
      <w:pPr>
        <w:ind w:left="2160" w:hanging="180"/>
      </w:pPr>
    </w:lvl>
    <w:lvl w:ilvl="3" w:tplc="429EF1C4">
      <w:start w:val="1"/>
      <w:numFmt w:val="decimal"/>
      <w:lvlText w:val="%4."/>
      <w:lvlJc w:val="left"/>
      <w:pPr>
        <w:ind w:left="2880" w:hanging="360"/>
      </w:pPr>
    </w:lvl>
    <w:lvl w:ilvl="4" w:tplc="91DE9A88">
      <w:start w:val="1"/>
      <w:numFmt w:val="lowerLetter"/>
      <w:lvlText w:val="%5."/>
      <w:lvlJc w:val="left"/>
      <w:pPr>
        <w:ind w:left="3600" w:hanging="360"/>
      </w:pPr>
    </w:lvl>
    <w:lvl w:ilvl="5" w:tplc="01CA1874">
      <w:start w:val="1"/>
      <w:numFmt w:val="lowerRoman"/>
      <w:lvlText w:val="%6."/>
      <w:lvlJc w:val="right"/>
      <w:pPr>
        <w:ind w:left="4320" w:hanging="180"/>
      </w:pPr>
    </w:lvl>
    <w:lvl w:ilvl="6" w:tplc="802EEE06">
      <w:start w:val="1"/>
      <w:numFmt w:val="decimal"/>
      <w:lvlText w:val="%7."/>
      <w:lvlJc w:val="left"/>
      <w:pPr>
        <w:ind w:left="5040" w:hanging="360"/>
      </w:pPr>
    </w:lvl>
    <w:lvl w:ilvl="7" w:tplc="14FAFD24">
      <w:start w:val="1"/>
      <w:numFmt w:val="lowerLetter"/>
      <w:lvlText w:val="%8."/>
      <w:lvlJc w:val="left"/>
      <w:pPr>
        <w:ind w:left="5760" w:hanging="360"/>
      </w:pPr>
    </w:lvl>
    <w:lvl w:ilvl="8" w:tplc="D3C00BA8">
      <w:start w:val="1"/>
      <w:numFmt w:val="lowerRoman"/>
      <w:lvlText w:val="%9."/>
      <w:lvlJc w:val="right"/>
      <w:pPr>
        <w:ind w:left="6480" w:hanging="180"/>
      </w:pPr>
    </w:lvl>
  </w:abstractNum>
  <w:abstractNum w:abstractNumId="10" w15:restartNumberingAfterBreak="0">
    <w:nsid w:val="30527411"/>
    <w:multiLevelType w:val="hybridMultilevel"/>
    <w:tmpl w:val="FFFFFFFF"/>
    <w:lvl w:ilvl="0" w:tplc="F86E5452">
      <w:start w:val="1"/>
      <w:numFmt w:val="bullet"/>
      <w:lvlText w:val="-"/>
      <w:lvlJc w:val="left"/>
      <w:pPr>
        <w:ind w:left="720" w:hanging="360"/>
      </w:pPr>
      <w:rPr>
        <w:rFonts w:ascii="&quot;Calibri&quot;,sans-serif" w:hAnsi="&quot;Calibri&quot;,sans-serif" w:hint="default"/>
      </w:rPr>
    </w:lvl>
    <w:lvl w:ilvl="1" w:tplc="24309DDC">
      <w:start w:val="1"/>
      <w:numFmt w:val="bullet"/>
      <w:lvlText w:val="o"/>
      <w:lvlJc w:val="left"/>
      <w:pPr>
        <w:ind w:left="1440" w:hanging="360"/>
      </w:pPr>
      <w:rPr>
        <w:rFonts w:ascii="Courier New" w:hAnsi="Courier New" w:hint="default"/>
      </w:rPr>
    </w:lvl>
    <w:lvl w:ilvl="2" w:tplc="AFEED130">
      <w:start w:val="1"/>
      <w:numFmt w:val="bullet"/>
      <w:lvlText w:val=""/>
      <w:lvlJc w:val="left"/>
      <w:pPr>
        <w:ind w:left="2160" w:hanging="360"/>
      </w:pPr>
      <w:rPr>
        <w:rFonts w:ascii="Wingdings" w:hAnsi="Wingdings" w:hint="default"/>
      </w:rPr>
    </w:lvl>
    <w:lvl w:ilvl="3" w:tplc="DB0628AE">
      <w:start w:val="1"/>
      <w:numFmt w:val="bullet"/>
      <w:lvlText w:val=""/>
      <w:lvlJc w:val="left"/>
      <w:pPr>
        <w:ind w:left="2880" w:hanging="360"/>
      </w:pPr>
      <w:rPr>
        <w:rFonts w:ascii="Symbol" w:hAnsi="Symbol" w:hint="default"/>
      </w:rPr>
    </w:lvl>
    <w:lvl w:ilvl="4" w:tplc="1EAE7FA4">
      <w:start w:val="1"/>
      <w:numFmt w:val="bullet"/>
      <w:lvlText w:val="o"/>
      <w:lvlJc w:val="left"/>
      <w:pPr>
        <w:ind w:left="3600" w:hanging="360"/>
      </w:pPr>
      <w:rPr>
        <w:rFonts w:ascii="Courier New" w:hAnsi="Courier New" w:hint="default"/>
      </w:rPr>
    </w:lvl>
    <w:lvl w:ilvl="5" w:tplc="4E6E234C">
      <w:start w:val="1"/>
      <w:numFmt w:val="bullet"/>
      <w:lvlText w:val=""/>
      <w:lvlJc w:val="left"/>
      <w:pPr>
        <w:ind w:left="4320" w:hanging="360"/>
      </w:pPr>
      <w:rPr>
        <w:rFonts w:ascii="Wingdings" w:hAnsi="Wingdings" w:hint="default"/>
      </w:rPr>
    </w:lvl>
    <w:lvl w:ilvl="6" w:tplc="A4D88A6C">
      <w:start w:val="1"/>
      <w:numFmt w:val="bullet"/>
      <w:lvlText w:val=""/>
      <w:lvlJc w:val="left"/>
      <w:pPr>
        <w:ind w:left="5040" w:hanging="360"/>
      </w:pPr>
      <w:rPr>
        <w:rFonts w:ascii="Symbol" w:hAnsi="Symbol" w:hint="default"/>
      </w:rPr>
    </w:lvl>
    <w:lvl w:ilvl="7" w:tplc="BA946876">
      <w:start w:val="1"/>
      <w:numFmt w:val="bullet"/>
      <w:lvlText w:val="o"/>
      <w:lvlJc w:val="left"/>
      <w:pPr>
        <w:ind w:left="5760" w:hanging="360"/>
      </w:pPr>
      <w:rPr>
        <w:rFonts w:ascii="Courier New" w:hAnsi="Courier New" w:hint="default"/>
      </w:rPr>
    </w:lvl>
    <w:lvl w:ilvl="8" w:tplc="D1EABAEC">
      <w:start w:val="1"/>
      <w:numFmt w:val="bullet"/>
      <w:lvlText w:val=""/>
      <w:lvlJc w:val="left"/>
      <w:pPr>
        <w:ind w:left="6480" w:hanging="360"/>
      </w:pPr>
      <w:rPr>
        <w:rFonts w:ascii="Wingdings" w:hAnsi="Wingdings" w:hint="default"/>
      </w:rPr>
    </w:lvl>
  </w:abstractNum>
  <w:abstractNum w:abstractNumId="11" w15:restartNumberingAfterBreak="0">
    <w:nsid w:val="33DF21B1"/>
    <w:multiLevelType w:val="hybridMultilevel"/>
    <w:tmpl w:val="C2ACB574"/>
    <w:lvl w:ilvl="0" w:tplc="F9802AD0">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404D7B4E"/>
    <w:multiLevelType w:val="hybridMultilevel"/>
    <w:tmpl w:val="FFFFFFFF"/>
    <w:lvl w:ilvl="0" w:tplc="70D8ADA0">
      <w:start w:val="1"/>
      <w:numFmt w:val="bullet"/>
      <w:lvlText w:val="-"/>
      <w:lvlJc w:val="left"/>
      <w:pPr>
        <w:ind w:left="720" w:hanging="360"/>
      </w:pPr>
      <w:rPr>
        <w:rFonts w:ascii="&quot;Calibri&quot;,sans-serif" w:hAnsi="&quot;Calibri&quot;,sans-serif" w:hint="default"/>
      </w:rPr>
    </w:lvl>
    <w:lvl w:ilvl="1" w:tplc="79DC65C4">
      <w:start w:val="1"/>
      <w:numFmt w:val="bullet"/>
      <w:lvlText w:val="o"/>
      <w:lvlJc w:val="left"/>
      <w:pPr>
        <w:ind w:left="1440" w:hanging="360"/>
      </w:pPr>
      <w:rPr>
        <w:rFonts w:ascii="Courier New" w:hAnsi="Courier New" w:hint="default"/>
      </w:rPr>
    </w:lvl>
    <w:lvl w:ilvl="2" w:tplc="AAF295D6">
      <w:start w:val="1"/>
      <w:numFmt w:val="bullet"/>
      <w:lvlText w:val=""/>
      <w:lvlJc w:val="left"/>
      <w:pPr>
        <w:ind w:left="2160" w:hanging="360"/>
      </w:pPr>
      <w:rPr>
        <w:rFonts w:ascii="Wingdings" w:hAnsi="Wingdings" w:hint="default"/>
      </w:rPr>
    </w:lvl>
    <w:lvl w:ilvl="3" w:tplc="B1627C90">
      <w:start w:val="1"/>
      <w:numFmt w:val="bullet"/>
      <w:lvlText w:val=""/>
      <w:lvlJc w:val="left"/>
      <w:pPr>
        <w:ind w:left="2880" w:hanging="360"/>
      </w:pPr>
      <w:rPr>
        <w:rFonts w:ascii="Symbol" w:hAnsi="Symbol" w:hint="default"/>
      </w:rPr>
    </w:lvl>
    <w:lvl w:ilvl="4" w:tplc="46663C7A">
      <w:start w:val="1"/>
      <w:numFmt w:val="bullet"/>
      <w:lvlText w:val="o"/>
      <w:lvlJc w:val="left"/>
      <w:pPr>
        <w:ind w:left="3600" w:hanging="360"/>
      </w:pPr>
      <w:rPr>
        <w:rFonts w:ascii="Courier New" w:hAnsi="Courier New" w:hint="default"/>
      </w:rPr>
    </w:lvl>
    <w:lvl w:ilvl="5" w:tplc="7396BD1E">
      <w:start w:val="1"/>
      <w:numFmt w:val="bullet"/>
      <w:lvlText w:val=""/>
      <w:lvlJc w:val="left"/>
      <w:pPr>
        <w:ind w:left="4320" w:hanging="360"/>
      </w:pPr>
      <w:rPr>
        <w:rFonts w:ascii="Wingdings" w:hAnsi="Wingdings" w:hint="default"/>
      </w:rPr>
    </w:lvl>
    <w:lvl w:ilvl="6" w:tplc="DCECD628">
      <w:start w:val="1"/>
      <w:numFmt w:val="bullet"/>
      <w:lvlText w:val=""/>
      <w:lvlJc w:val="left"/>
      <w:pPr>
        <w:ind w:left="5040" w:hanging="360"/>
      </w:pPr>
      <w:rPr>
        <w:rFonts w:ascii="Symbol" w:hAnsi="Symbol" w:hint="default"/>
      </w:rPr>
    </w:lvl>
    <w:lvl w:ilvl="7" w:tplc="7AE2A1B8">
      <w:start w:val="1"/>
      <w:numFmt w:val="bullet"/>
      <w:lvlText w:val="o"/>
      <w:lvlJc w:val="left"/>
      <w:pPr>
        <w:ind w:left="5760" w:hanging="360"/>
      </w:pPr>
      <w:rPr>
        <w:rFonts w:ascii="Courier New" w:hAnsi="Courier New" w:hint="default"/>
      </w:rPr>
    </w:lvl>
    <w:lvl w:ilvl="8" w:tplc="9F642C8A">
      <w:start w:val="1"/>
      <w:numFmt w:val="bullet"/>
      <w:lvlText w:val=""/>
      <w:lvlJc w:val="left"/>
      <w:pPr>
        <w:ind w:left="6480" w:hanging="360"/>
      </w:pPr>
      <w:rPr>
        <w:rFonts w:ascii="Wingdings" w:hAnsi="Wingdings" w:hint="default"/>
      </w:rPr>
    </w:lvl>
  </w:abstractNum>
  <w:abstractNum w:abstractNumId="13" w15:restartNumberingAfterBreak="0">
    <w:nsid w:val="40B35AF3"/>
    <w:multiLevelType w:val="hybridMultilevel"/>
    <w:tmpl w:val="FFFFFFFF"/>
    <w:lvl w:ilvl="0" w:tplc="B4AEFFB6">
      <w:start w:val="1"/>
      <w:numFmt w:val="bullet"/>
      <w:lvlText w:val="-"/>
      <w:lvlJc w:val="left"/>
      <w:pPr>
        <w:ind w:left="720" w:hanging="360"/>
      </w:pPr>
      <w:rPr>
        <w:rFonts w:ascii="&quot;Calibri&quot;,sans-serif" w:hAnsi="&quot;Calibri&quot;,sans-serif" w:hint="default"/>
      </w:rPr>
    </w:lvl>
    <w:lvl w:ilvl="1" w:tplc="9ECEDE4A">
      <w:start w:val="1"/>
      <w:numFmt w:val="bullet"/>
      <w:lvlText w:val="o"/>
      <w:lvlJc w:val="left"/>
      <w:pPr>
        <w:ind w:left="1440" w:hanging="360"/>
      </w:pPr>
      <w:rPr>
        <w:rFonts w:ascii="Courier New" w:hAnsi="Courier New" w:hint="default"/>
      </w:rPr>
    </w:lvl>
    <w:lvl w:ilvl="2" w:tplc="37ECCE7A">
      <w:start w:val="1"/>
      <w:numFmt w:val="bullet"/>
      <w:lvlText w:val=""/>
      <w:lvlJc w:val="left"/>
      <w:pPr>
        <w:ind w:left="2160" w:hanging="360"/>
      </w:pPr>
      <w:rPr>
        <w:rFonts w:ascii="Wingdings" w:hAnsi="Wingdings" w:hint="default"/>
      </w:rPr>
    </w:lvl>
    <w:lvl w:ilvl="3" w:tplc="976EE518">
      <w:start w:val="1"/>
      <w:numFmt w:val="bullet"/>
      <w:lvlText w:val=""/>
      <w:lvlJc w:val="left"/>
      <w:pPr>
        <w:ind w:left="2880" w:hanging="360"/>
      </w:pPr>
      <w:rPr>
        <w:rFonts w:ascii="Symbol" w:hAnsi="Symbol" w:hint="default"/>
      </w:rPr>
    </w:lvl>
    <w:lvl w:ilvl="4" w:tplc="6AE4049C">
      <w:start w:val="1"/>
      <w:numFmt w:val="bullet"/>
      <w:lvlText w:val="o"/>
      <w:lvlJc w:val="left"/>
      <w:pPr>
        <w:ind w:left="3600" w:hanging="360"/>
      </w:pPr>
      <w:rPr>
        <w:rFonts w:ascii="Courier New" w:hAnsi="Courier New" w:hint="default"/>
      </w:rPr>
    </w:lvl>
    <w:lvl w:ilvl="5" w:tplc="2E665F02">
      <w:start w:val="1"/>
      <w:numFmt w:val="bullet"/>
      <w:lvlText w:val=""/>
      <w:lvlJc w:val="left"/>
      <w:pPr>
        <w:ind w:left="4320" w:hanging="360"/>
      </w:pPr>
      <w:rPr>
        <w:rFonts w:ascii="Wingdings" w:hAnsi="Wingdings" w:hint="default"/>
      </w:rPr>
    </w:lvl>
    <w:lvl w:ilvl="6" w:tplc="66507122">
      <w:start w:val="1"/>
      <w:numFmt w:val="bullet"/>
      <w:lvlText w:val=""/>
      <w:lvlJc w:val="left"/>
      <w:pPr>
        <w:ind w:left="5040" w:hanging="360"/>
      </w:pPr>
      <w:rPr>
        <w:rFonts w:ascii="Symbol" w:hAnsi="Symbol" w:hint="default"/>
      </w:rPr>
    </w:lvl>
    <w:lvl w:ilvl="7" w:tplc="A78415A6">
      <w:start w:val="1"/>
      <w:numFmt w:val="bullet"/>
      <w:lvlText w:val="o"/>
      <w:lvlJc w:val="left"/>
      <w:pPr>
        <w:ind w:left="5760" w:hanging="360"/>
      </w:pPr>
      <w:rPr>
        <w:rFonts w:ascii="Courier New" w:hAnsi="Courier New" w:hint="default"/>
      </w:rPr>
    </w:lvl>
    <w:lvl w:ilvl="8" w:tplc="C158CA5C">
      <w:start w:val="1"/>
      <w:numFmt w:val="bullet"/>
      <w:lvlText w:val=""/>
      <w:lvlJc w:val="left"/>
      <w:pPr>
        <w:ind w:left="6480" w:hanging="360"/>
      </w:pPr>
      <w:rPr>
        <w:rFonts w:ascii="Wingdings" w:hAnsi="Wingdings" w:hint="default"/>
      </w:rPr>
    </w:lvl>
  </w:abstractNum>
  <w:abstractNum w:abstractNumId="14" w15:restartNumberingAfterBreak="0">
    <w:nsid w:val="46A27B78"/>
    <w:multiLevelType w:val="hybridMultilevel"/>
    <w:tmpl w:val="FFFFFFFF"/>
    <w:lvl w:ilvl="0" w:tplc="20F0FAFA">
      <w:start w:val="1"/>
      <w:numFmt w:val="bullet"/>
      <w:lvlText w:val=""/>
      <w:lvlJc w:val="left"/>
      <w:pPr>
        <w:ind w:left="720" w:hanging="360"/>
      </w:pPr>
      <w:rPr>
        <w:rFonts w:ascii="Symbol" w:hAnsi="Symbol" w:hint="default"/>
      </w:rPr>
    </w:lvl>
    <w:lvl w:ilvl="1" w:tplc="FD1EF67A">
      <w:start w:val="1"/>
      <w:numFmt w:val="bullet"/>
      <w:lvlText w:val="3.6"/>
      <w:lvlJc w:val="left"/>
      <w:pPr>
        <w:ind w:left="1440" w:hanging="360"/>
      </w:pPr>
      <w:rPr>
        <w:rFonts w:ascii="&quot;Arial&quot;,sans-serif" w:hAnsi="&quot;Arial&quot;,sans-serif" w:hint="default"/>
      </w:rPr>
    </w:lvl>
    <w:lvl w:ilvl="2" w:tplc="3BFCBA74">
      <w:start w:val="1"/>
      <w:numFmt w:val="bullet"/>
      <w:lvlText w:val=""/>
      <w:lvlJc w:val="left"/>
      <w:pPr>
        <w:ind w:left="2160" w:hanging="360"/>
      </w:pPr>
      <w:rPr>
        <w:rFonts w:ascii="Wingdings" w:hAnsi="Wingdings" w:hint="default"/>
      </w:rPr>
    </w:lvl>
    <w:lvl w:ilvl="3" w:tplc="9580C334">
      <w:start w:val="1"/>
      <w:numFmt w:val="bullet"/>
      <w:lvlText w:val=""/>
      <w:lvlJc w:val="left"/>
      <w:pPr>
        <w:ind w:left="2880" w:hanging="360"/>
      </w:pPr>
      <w:rPr>
        <w:rFonts w:ascii="Symbol" w:hAnsi="Symbol" w:hint="default"/>
      </w:rPr>
    </w:lvl>
    <w:lvl w:ilvl="4" w:tplc="312A6BCC">
      <w:start w:val="1"/>
      <w:numFmt w:val="bullet"/>
      <w:lvlText w:val="o"/>
      <w:lvlJc w:val="left"/>
      <w:pPr>
        <w:ind w:left="3600" w:hanging="360"/>
      </w:pPr>
      <w:rPr>
        <w:rFonts w:ascii="Courier New" w:hAnsi="Courier New" w:hint="default"/>
      </w:rPr>
    </w:lvl>
    <w:lvl w:ilvl="5" w:tplc="0C1867A8">
      <w:start w:val="1"/>
      <w:numFmt w:val="bullet"/>
      <w:lvlText w:val=""/>
      <w:lvlJc w:val="left"/>
      <w:pPr>
        <w:ind w:left="4320" w:hanging="360"/>
      </w:pPr>
      <w:rPr>
        <w:rFonts w:ascii="Wingdings" w:hAnsi="Wingdings" w:hint="default"/>
      </w:rPr>
    </w:lvl>
    <w:lvl w:ilvl="6" w:tplc="21E469AC">
      <w:start w:val="1"/>
      <w:numFmt w:val="bullet"/>
      <w:lvlText w:val=""/>
      <w:lvlJc w:val="left"/>
      <w:pPr>
        <w:ind w:left="5040" w:hanging="360"/>
      </w:pPr>
      <w:rPr>
        <w:rFonts w:ascii="Symbol" w:hAnsi="Symbol" w:hint="default"/>
      </w:rPr>
    </w:lvl>
    <w:lvl w:ilvl="7" w:tplc="8774D520">
      <w:start w:val="1"/>
      <w:numFmt w:val="bullet"/>
      <w:lvlText w:val="o"/>
      <w:lvlJc w:val="left"/>
      <w:pPr>
        <w:ind w:left="5760" w:hanging="360"/>
      </w:pPr>
      <w:rPr>
        <w:rFonts w:ascii="Courier New" w:hAnsi="Courier New" w:hint="default"/>
      </w:rPr>
    </w:lvl>
    <w:lvl w:ilvl="8" w:tplc="CB4474E6">
      <w:start w:val="1"/>
      <w:numFmt w:val="bullet"/>
      <w:lvlText w:val=""/>
      <w:lvlJc w:val="left"/>
      <w:pPr>
        <w:ind w:left="6480" w:hanging="360"/>
      </w:pPr>
      <w:rPr>
        <w:rFonts w:ascii="Wingdings" w:hAnsi="Wingdings" w:hint="default"/>
      </w:rPr>
    </w:lvl>
  </w:abstractNum>
  <w:abstractNum w:abstractNumId="15" w15:restartNumberingAfterBreak="0">
    <w:nsid w:val="48CA27D3"/>
    <w:multiLevelType w:val="hybridMultilevel"/>
    <w:tmpl w:val="FFFFFFFF"/>
    <w:lvl w:ilvl="0" w:tplc="E4B6A874">
      <w:start w:val="1"/>
      <w:numFmt w:val="bullet"/>
      <w:lvlText w:val="-"/>
      <w:lvlJc w:val="left"/>
      <w:pPr>
        <w:ind w:left="720" w:hanging="360"/>
      </w:pPr>
      <w:rPr>
        <w:rFonts w:ascii="&quot;Calibri&quot;,sans-serif" w:hAnsi="&quot;Calibri&quot;,sans-serif" w:hint="default"/>
      </w:rPr>
    </w:lvl>
    <w:lvl w:ilvl="1" w:tplc="F86842E8">
      <w:start w:val="1"/>
      <w:numFmt w:val="bullet"/>
      <w:lvlText w:val="o"/>
      <w:lvlJc w:val="left"/>
      <w:pPr>
        <w:ind w:left="1440" w:hanging="360"/>
      </w:pPr>
      <w:rPr>
        <w:rFonts w:ascii="Courier New" w:hAnsi="Courier New" w:hint="default"/>
      </w:rPr>
    </w:lvl>
    <w:lvl w:ilvl="2" w:tplc="4A283F20">
      <w:start w:val="1"/>
      <w:numFmt w:val="bullet"/>
      <w:lvlText w:val=""/>
      <w:lvlJc w:val="left"/>
      <w:pPr>
        <w:ind w:left="2160" w:hanging="360"/>
      </w:pPr>
      <w:rPr>
        <w:rFonts w:ascii="Wingdings" w:hAnsi="Wingdings" w:hint="default"/>
      </w:rPr>
    </w:lvl>
    <w:lvl w:ilvl="3" w:tplc="3164338E">
      <w:start w:val="1"/>
      <w:numFmt w:val="bullet"/>
      <w:lvlText w:val=""/>
      <w:lvlJc w:val="left"/>
      <w:pPr>
        <w:ind w:left="2880" w:hanging="360"/>
      </w:pPr>
      <w:rPr>
        <w:rFonts w:ascii="Symbol" w:hAnsi="Symbol" w:hint="default"/>
      </w:rPr>
    </w:lvl>
    <w:lvl w:ilvl="4" w:tplc="5144F45C">
      <w:start w:val="1"/>
      <w:numFmt w:val="bullet"/>
      <w:lvlText w:val="o"/>
      <w:lvlJc w:val="left"/>
      <w:pPr>
        <w:ind w:left="3600" w:hanging="360"/>
      </w:pPr>
      <w:rPr>
        <w:rFonts w:ascii="Courier New" w:hAnsi="Courier New" w:hint="default"/>
      </w:rPr>
    </w:lvl>
    <w:lvl w:ilvl="5" w:tplc="FD9CF1FA">
      <w:start w:val="1"/>
      <w:numFmt w:val="bullet"/>
      <w:lvlText w:val=""/>
      <w:lvlJc w:val="left"/>
      <w:pPr>
        <w:ind w:left="4320" w:hanging="360"/>
      </w:pPr>
      <w:rPr>
        <w:rFonts w:ascii="Wingdings" w:hAnsi="Wingdings" w:hint="default"/>
      </w:rPr>
    </w:lvl>
    <w:lvl w:ilvl="6" w:tplc="C73AABC0">
      <w:start w:val="1"/>
      <w:numFmt w:val="bullet"/>
      <w:lvlText w:val=""/>
      <w:lvlJc w:val="left"/>
      <w:pPr>
        <w:ind w:left="5040" w:hanging="360"/>
      </w:pPr>
      <w:rPr>
        <w:rFonts w:ascii="Symbol" w:hAnsi="Symbol" w:hint="default"/>
      </w:rPr>
    </w:lvl>
    <w:lvl w:ilvl="7" w:tplc="6B783F82">
      <w:start w:val="1"/>
      <w:numFmt w:val="bullet"/>
      <w:lvlText w:val="o"/>
      <w:lvlJc w:val="left"/>
      <w:pPr>
        <w:ind w:left="5760" w:hanging="360"/>
      </w:pPr>
      <w:rPr>
        <w:rFonts w:ascii="Courier New" w:hAnsi="Courier New" w:hint="default"/>
      </w:rPr>
    </w:lvl>
    <w:lvl w:ilvl="8" w:tplc="B22CDA16">
      <w:start w:val="1"/>
      <w:numFmt w:val="bullet"/>
      <w:lvlText w:val=""/>
      <w:lvlJc w:val="left"/>
      <w:pPr>
        <w:ind w:left="6480" w:hanging="360"/>
      </w:pPr>
      <w:rPr>
        <w:rFonts w:ascii="Wingdings" w:hAnsi="Wingdings" w:hint="default"/>
      </w:rPr>
    </w:lvl>
  </w:abstractNum>
  <w:abstractNum w:abstractNumId="16" w15:restartNumberingAfterBreak="0">
    <w:nsid w:val="4AEF7707"/>
    <w:multiLevelType w:val="hybridMultilevel"/>
    <w:tmpl w:val="FFFFFFFF"/>
    <w:lvl w:ilvl="0" w:tplc="0E926E74">
      <w:start w:val="1"/>
      <w:numFmt w:val="bullet"/>
      <w:lvlText w:val="-"/>
      <w:lvlJc w:val="left"/>
      <w:pPr>
        <w:ind w:left="720" w:hanging="360"/>
      </w:pPr>
      <w:rPr>
        <w:rFonts w:ascii="&quot;Calibri&quot;,sans-serif" w:hAnsi="&quot;Calibri&quot;,sans-serif" w:hint="default"/>
      </w:rPr>
    </w:lvl>
    <w:lvl w:ilvl="1" w:tplc="C75C97C8">
      <w:start w:val="1"/>
      <w:numFmt w:val="bullet"/>
      <w:lvlText w:val="o"/>
      <w:lvlJc w:val="left"/>
      <w:pPr>
        <w:ind w:left="1440" w:hanging="360"/>
      </w:pPr>
      <w:rPr>
        <w:rFonts w:ascii="Courier New" w:hAnsi="Courier New" w:hint="default"/>
      </w:rPr>
    </w:lvl>
    <w:lvl w:ilvl="2" w:tplc="432674EC">
      <w:start w:val="1"/>
      <w:numFmt w:val="bullet"/>
      <w:lvlText w:val=""/>
      <w:lvlJc w:val="left"/>
      <w:pPr>
        <w:ind w:left="2160" w:hanging="360"/>
      </w:pPr>
      <w:rPr>
        <w:rFonts w:ascii="Wingdings" w:hAnsi="Wingdings" w:hint="default"/>
      </w:rPr>
    </w:lvl>
    <w:lvl w:ilvl="3" w:tplc="E6B67F56">
      <w:start w:val="1"/>
      <w:numFmt w:val="bullet"/>
      <w:lvlText w:val=""/>
      <w:lvlJc w:val="left"/>
      <w:pPr>
        <w:ind w:left="2880" w:hanging="360"/>
      </w:pPr>
      <w:rPr>
        <w:rFonts w:ascii="Symbol" w:hAnsi="Symbol" w:hint="default"/>
      </w:rPr>
    </w:lvl>
    <w:lvl w:ilvl="4" w:tplc="9320DCF4">
      <w:start w:val="1"/>
      <w:numFmt w:val="bullet"/>
      <w:lvlText w:val="o"/>
      <w:lvlJc w:val="left"/>
      <w:pPr>
        <w:ind w:left="3600" w:hanging="360"/>
      </w:pPr>
      <w:rPr>
        <w:rFonts w:ascii="Courier New" w:hAnsi="Courier New" w:hint="default"/>
      </w:rPr>
    </w:lvl>
    <w:lvl w:ilvl="5" w:tplc="1D8C0310">
      <w:start w:val="1"/>
      <w:numFmt w:val="bullet"/>
      <w:lvlText w:val=""/>
      <w:lvlJc w:val="left"/>
      <w:pPr>
        <w:ind w:left="4320" w:hanging="360"/>
      </w:pPr>
      <w:rPr>
        <w:rFonts w:ascii="Wingdings" w:hAnsi="Wingdings" w:hint="default"/>
      </w:rPr>
    </w:lvl>
    <w:lvl w:ilvl="6" w:tplc="D09231CE">
      <w:start w:val="1"/>
      <w:numFmt w:val="bullet"/>
      <w:lvlText w:val=""/>
      <w:lvlJc w:val="left"/>
      <w:pPr>
        <w:ind w:left="5040" w:hanging="360"/>
      </w:pPr>
      <w:rPr>
        <w:rFonts w:ascii="Symbol" w:hAnsi="Symbol" w:hint="default"/>
      </w:rPr>
    </w:lvl>
    <w:lvl w:ilvl="7" w:tplc="F45E5424">
      <w:start w:val="1"/>
      <w:numFmt w:val="bullet"/>
      <w:lvlText w:val="o"/>
      <w:lvlJc w:val="left"/>
      <w:pPr>
        <w:ind w:left="5760" w:hanging="360"/>
      </w:pPr>
      <w:rPr>
        <w:rFonts w:ascii="Courier New" w:hAnsi="Courier New" w:hint="default"/>
      </w:rPr>
    </w:lvl>
    <w:lvl w:ilvl="8" w:tplc="6B56544A">
      <w:start w:val="1"/>
      <w:numFmt w:val="bullet"/>
      <w:lvlText w:val=""/>
      <w:lvlJc w:val="left"/>
      <w:pPr>
        <w:ind w:left="6480" w:hanging="360"/>
      </w:pPr>
      <w:rPr>
        <w:rFonts w:ascii="Wingdings" w:hAnsi="Wingdings" w:hint="default"/>
      </w:rPr>
    </w:lvl>
  </w:abstractNum>
  <w:abstractNum w:abstractNumId="17" w15:restartNumberingAfterBreak="0">
    <w:nsid w:val="4C163744"/>
    <w:multiLevelType w:val="hybridMultilevel"/>
    <w:tmpl w:val="F1946A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70649FB"/>
    <w:multiLevelType w:val="hybridMultilevel"/>
    <w:tmpl w:val="FE8247EA"/>
    <w:lvl w:ilvl="0" w:tplc="849029F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9B96376"/>
    <w:multiLevelType w:val="hybridMultilevel"/>
    <w:tmpl w:val="005E6420"/>
    <w:lvl w:ilvl="0" w:tplc="300A000F">
      <w:start w:val="1"/>
      <w:numFmt w:val="decimal"/>
      <w:lvlText w:val="%1."/>
      <w:lvlJc w:val="left"/>
      <w:pPr>
        <w:ind w:left="1068" w:hanging="360"/>
      </w:pPr>
    </w:lvl>
    <w:lvl w:ilvl="1" w:tplc="300A0019">
      <w:start w:val="1"/>
      <w:numFmt w:val="lowerLetter"/>
      <w:lvlText w:val="%2."/>
      <w:lvlJc w:val="left"/>
      <w:pPr>
        <w:ind w:left="1788" w:hanging="360"/>
      </w:pPr>
    </w:lvl>
    <w:lvl w:ilvl="2" w:tplc="300A001B">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0" w15:restartNumberingAfterBreak="0">
    <w:nsid w:val="5E3D1639"/>
    <w:multiLevelType w:val="hybridMultilevel"/>
    <w:tmpl w:val="FFFFFFFF"/>
    <w:lvl w:ilvl="0" w:tplc="9B744056">
      <w:start w:val="1"/>
      <w:numFmt w:val="decimal"/>
      <w:lvlText w:val="%1."/>
      <w:lvlJc w:val="left"/>
      <w:pPr>
        <w:ind w:left="720" w:hanging="360"/>
      </w:pPr>
    </w:lvl>
    <w:lvl w:ilvl="1" w:tplc="8A6E47C0">
      <w:start w:val="1"/>
      <w:numFmt w:val="lowerLetter"/>
      <w:lvlText w:val="%2."/>
      <w:lvlJc w:val="left"/>
      <w:pPr>
        <w:ind w:left="1440" w:hanging="360"/>
      </w:pPr>
    </w:lvl>
    <w:lvl w:ilvl="2" w:tplc="E9E46894">
      <w:start w:val="1"/>
      <w:numFmt w:val="lowerRoman"/>
      <w:lvlText w:val="%3."/>
      <w:lvlJc w:val="right"/>
      <w:pPr>
        <w:ind w:left="2160" w:hanging="180"/>
      </w:pPr>
    </w:lvl>
    <w:lvl w:ilvl="3" w:tplc="73305DC8">
      <w:start w:val="1"/>
      <w:numFmt w:val="decimal"/>
      <w:lvlText w:val="%4."/>
      <w:lvlJc w:val="left"/>
      <w:pPr>
        <w:ind w:left="2880" w:hanging="360"/>
      </w:pPr>
    </w:lvl>
    <w:lvl w:ilvl="4" w:tplc="52F6F7BC">
      <w:start w:val="1"/>
      <w:numFmt w:val="lowerLetter"/>
      <w:lvlText w:val="%5."/>
      <w:lvlJc w:val="left"/>
      <w:pPr>
        <w:ind w:left="3600" w:hanging="360"/>
      </w:pPr>
    </w:lvl>
    <w:lvl w:ilvl="5" w:tplc="A3D8384A">
      <w:start w:val="1"/>
      <w:numFmt w:val="lowerRoman"/>
      <w:lvlText w:val="%6."/>
      <w:lvlJc w:val="right"/>
      <w:pPr>
        <w:ind w:left="4320" w:hanging="180"/>
      </w:pPr>
    </w:lvl>
    <w:lvl w:ilvl="6" w:tplc="B93CD8A0">
      <w:start w:val="1"/>
      <w:numFmt w:val="decimal"/>
      <w:lvlText w:val="%7."/>
      <w:lvlJc w:val="left"/>
      <w:pPr>
        <w:ind w:left="5040" w:hanging="360"/>
      </w:pPr>
    </w:lvl>
    <w:lvl w:ilvl="7" w:tplc="03E0E58A">
      <w:start w:val="1"/>
      <w:numFmt w:val="lowerLetter"/>
      <w:lvlText w:val="%8."/>
      <w:lvlJc w:val="left"/>
      <w:pPr>
        <w:ind w:left="5760" w:hanging="360"/>
      </w:pPr>
    </w:lvl>
    <w:lvl w:ilvl="8" w:tplc="82D00314">
      <w:start w:val="1"/>
      <w:numFmt w:val="lowerRoman"/>
      <w:lvlText w:val="%9."/>
      <w:lvlJc w:val="right"/>
      <w:pPr>
        <w:ind w:left="6480" w:hanging="180"/>
      </w:pPr>
    </w:lvl>
  </w:abstractNum>
  <w:abstractNum w:abstractNumId="21" w15:restartNumberingAfterBreak="0">
    <w:nsid w:val="61827FDC"/>
    <w:multiLevelType w:val="hybridMultilevel"/>
    <w:tmpl w:val="FFFFFFFF"/>
    <w:lvl w:ilvl="0" w:tplc="FA0AFB52">
      <w:numFmt w:val="none"/>
      <w:lvlText w:val=""/>
      <w:lvlJc w:val="left"/>
      <w:pPr>
        <w:tabs>
          <w:tab w:val="num" w:pos="360"/>
        </w:tabs>
      </w:pPr>
    </w:lvl>
    <w:lvl w:ilvl="1" w:tplc="2A6A6C8A">
      <w:start w:val="1"/>
      <w:numFmt w:val="lowerLetter"/>
      <w:lvlText w:val="%2."/>
      <w:lvlJc w:val="left"/>
      <w:pPr>
        <w:ind w:left="1440" w:hanging="360"/>
      </w:pPr>
    </w:lvl>
    <w:lvl w:ilvl="2" w:tplc="466C274E">
      <w:start w:val="1"/>
      <w:numFmt w:val="lowerRoman"/>
      <w:lvlText w:val="%3."/>
      <w:lvlJc w:val="right"/>
      <w:pPr>
        <w:ind w:left="2160" w:hanging="180"/>
      </w:pPr>
    </w:lvl>
    <w:lvl w:ilvl="3" w:tplc="1F8A5144">
      <w:start w:val="1"/>
      <w:numFmt w:val="decimal"/>
      <w:lvlText w:val="%4."/>
      <w:lvlJc w:val="left"/>
      <w:pPr>
        <w:ind w:left="2880" w:hanging="360"/>
      </w:pPr>
    </w:lvl>
    <w:lvl w:ilvl="4" w:tplc="29C852F6">
      <w:start w:val="1"/>
      <w:numFmt w:val="lowerLetter"/>
      <w:lvlText w:val="%5."/>
      <w:lvlJc w:val="left"/>
      <w:pPr>
        <w:ind w:left="3600" w:hanging="360"/>
      </w:pPr>
    </w:lvl>
    <w:lvl w:ilvl="5" w:tplc="3C68DED8">
      <w:start w:val="1"/>
      <w:numFmt w:val="lowerRoman"/>
      <w:lvlText w:val="%6."/>
      <w:lvlJc w:val="right"/>
      <w:pPr>
        <w:ind w:left="4320" w:hanging="180"/>
      </w:pPr>
    </w:lvl>
    <w:lvl w:ilvl="6" w:tplc="8EAE2C6E">
      <w:start w:val="1"/>
      <w:numFmt w:val="decimal"/>
      <w:lvlText w:val="%7."/>
      <w:lvlJc w:val="left"/>
      <w:pPr>
        <w:ind w:left="5040" w:hanging="360"/>
      </w:pPr>
    </w:lvl>
    <w:lvl w:ilvl="7" w:tplc="F604AF8A">
      <w:start w:val="1"/>
      <w:numFmt w:val="lowerLetter"/>
      <w:lvlText w:val="%8."/>
      <w:lvlJc w:val="left"/>
      <w:pPr>
        <w:ind w:left="5760" w:hanging="360"/>
      </w:pPr>
    </w:lvl>
    <w:lvl w:ilvl="8" w:tplc="BC0837D6">
      <w:start w:val="1"/>
      <w:numFmt w:val="lowerRoman"/>
      <w:lvlText w:val="%9."/>
      <w:lvlJc w:val="right"/>
      <w:pPr>
        <w:ind w:left="6480" w:hanging="180"/>
      </w:pPr>
    </w:lvl>
  </w:abstractNum>
  <w:abstractNum w:abstractNumId="22" w15:restartNumberingAfterBreak="0">
    <w:nsid w:val="6BF3059C"/>
    <w:multiLevelType w:val="hybridMultilevel"/>
    <w:tmpl w:val="FFFFFFFF"/>
    <w:lvl w:ilvl="0" w:tplc="C646148C">
      <w:start w:val="1"/>
      <w:numFmt w:val="bullet"/>
      <w:lvlText w:val=""/>
      <w:lvlJc w:val="left"/>
      <w:pPr>
        <w:ind w:left="720" w:hanging="360"/>
      </w:pPr>
      <w:rPr>
        <w:rFonts w:ascii="Symbol" w:hAnsi="Symbol" w:hint="default"/>
      </w:rPr>
    </w:lvl>
    <w:lvl w:ilvl="1" w:tplc="AF98F542">
      <w:start w:val="1"/>
      <w:numFmt w:val="bullet"/>
      <w:lvlText w:val="3.6"/>
      <w:lvlJc w:val="left"/>
      <w:pPr>
        <w:ind w:left="1440" w:hanging="360"/>
      </w:pPr>
      <w:rPr>
        <w:rFonts w:ascii="&quot;Arial&quot;,sans-serif" w:hAnsi="&quot;Arial&quot;,sans-serif" w:hint="default"/>
      </w:rPr>
    </w:lvl>
    <w:lvl w:ilvl="2" w:tplc="67966130">
      <w:start w:val="1"/>
      <w:numFmt w:val="bullet"/>
      <w:lvlText w:val=""/>
      <w:lvlJc w:val="left"/>
      <w:pPr>
        <w:ind w:left="2160" w:hanging="360"/>
      </w:pPr>
      <w:rPr>
        <w:rFonts w:ascii="Wingdings" w:hAnsi="Wingdings" w:hint="default"/>
      </w:rPr>
    </w:lvl>
    <w:lvl w:ilvl="3" w:tplc="0E0E9122">
      <w:start w:val="1"/>
      <w:numFmt w:val="bullet"/>
      <w:lvlText w:val=""/>
      <w:lvlJc w:val="left"/>
      <w:pPr>
        <w:ind w:left="2880" w:hanging="360"/>
      </w:pPr>
      <w:rPr>
        <w:rFonts w:ascii="Symbol" w:hAnsi="Symbol" w:hint="default"/>
      </w:rPr>
    </w:lvl>
    <w:lvl w:ilvl="4" w:tplc="6B307688">
      <w:start w:val="1"/>
      <w:numFmt w:val="bullet"/>
      <w:lvlText w:val="o"/>
      <w:lvlJc w:val="left"/>
      <w:pPr>
        <w:ind w:left="3600" w:hanging="360"/>
      </w:pPr>
      <w:rPr>
        <w:rFonts w:ascii="Courier New" w:hAnsi="Courier New" w:hint="default"/>
      </w:rPr>
    </w:lvl>
    <w:lvl w:ilvl="5" w:tplc="D35643BE">
      <w:start w:val="1"/>
      <w:numFmt w:val="bullet"/>
      <w:lvlText w:val=""/>
      <w:lvlJc w:val="left"/>
      <w:pPr>
        <w:ind w:left="4320" w:hanging="360"/>
      </w:pPr>
      <w:rPr>
        <w:rFonts w:ascii="Wingdings" w:hAnsi="Wingdings" w:hint="default"/>
      </w:rPr>
    </w:lvl>
    <w:lvl w:ilvl="6" w:tplc="58D68B8E">
      <w:start w:val="1"/>
      <w:numFmt w:val="bullet"/>
      <w:lvlText w:val=""/>
      <w:lvlJc w:val="left"/>
      <w:pPr>
        <w:ind w:left="5040" w:hanging="360"/>
      </w:pPr>
      <w:rPr>
        <w:rFonts w:ascii="Symbol" w:hAnsi="Symbol" w:hint="default"/>
      </w:rPr>
    </w:lvl>
    <w:lvl w:ilvl="7" w:tplc="569E457E">
      <w:start w:val="1"/>
      <w:numFmt w:val="bullet"/>
      <w:lvlText w:val="o"/>
      <w:lvlJc w:val="left"/>
      <w:pPr>
        <w:ind w:left="5760" w:hanging="360"/>
      </w:pPr>
      <w:rPr>
        <w:rFonts w:ascii="Courier New" w:hAnsi="Courier New" w:hint="default"/>
      </w:rPr>
    </w:lvl>
    <w:lvl w:ilvl="8" w:tplc="754AF310">
      <w:start w:val="1"/>
      <w:numFmt w:val="bullet"/>
      <w:lvlText w:val=""/>
      <w:lvlJc w:val="left"/>
      <w:pPr>
        <w:ind w:left="6480" w:hanging="360"/>
      </w:pPr>
      <w:rPr>
        <w:rFonts w:ascii="Wingdings" w:hAnsi="Wingdings" w:hint="default"/>
      </w:rPr>
    </w:lvl>
  </w:abstractNum>
  <w:abstractNum w:abstractNumId="23" w15:restartNumberingAfterBreak="0">
    <w:nsid w:val="70442434"/>
    <w:multiLevelType w:val="hybridMultilevel"/>
    <w:tmpl w:val="FFFFFFFF"/>
    <w:lvl w:ilvl="0" w:tplc="2770782E">
      <w:numFmt w:val="none"/>
      <w:lvlText w:val=""/>
      <w:lvlJc w:val="left"/>
      <w:pPr>
        <w:tabs>
          <w:tab w:val="num" w:pos="360"/>
        </w:tabs>
      </w:pPr>
    </w:lvl>
    <w:lvl w:ilvl="1" w:tplc="ECD40758">
      <w:start w:val="1"/>
      <w:numFmt w:val="lowerLetter"/>
      <w:lvlText w:val="%2."/>
      <w:lvlJc w:val="left"/>
      <w:pPr>
        <w:ind w:left="1440" w:hanging="360"/>
      </w:pPr>
    </w:lvl>
    <w:lvl w:ilvl="2" w:tplc="F6327BEA">
      <w:start w:val="1"/>
      <w:numFmt w:val="lowerRoman"/>
      <w:lvlText w:val="%3."/>
      <w:lvlJc w:val="right"/>
      <w:pPr>
        <w:ind w:left="2160" w:hanging="180"/>
      </w:pPr>
    </w:lvl>
    <w:lvl w:ilvl="3" w:tplc="418AC6CE">
      <w:start w:val="1"/>
      <w:numFmt w:val="decimal"/>
      <w:lvlText w:val="%4."/>
      <w:lvlJc w:val="left"/>
      <w:pPr>
        <w:ind w:left="2880" w:hanging="360"/>
      </w:pPr>
    </w:lvl>
    <w:lvl w:ilvl="4" w:tplc="547C9558">
      <w:start w:val="1"/>
      <w:numFmt w:val="lowerLetter"/>
      <w:lvlText w:val="%5."/>
      <w:lvlJc w:val="left"/>
      <w:pPr>
        <w:ind w:left="3600" w:hanging="360"/>
      </w:pPr>
    </w:lvl>
    <w:lvl w:ilvl="5" w:tplc="EE3864CC">
      <w:start w:val="1"/>
      <w:numFmt w:val="lowerRoman"/>
      <w:lvlText w:val="%6."/>
      <w:lvlJc w:val="right"/>
      <w:pPr>
        <w:ind w:left="4320" w:hanging="180"/>
      </w:pPr>
    </w:lvl>
    <w:lvl w:ilvl="6" w:tplc="3AD45828">
      <w:start w:val="1"/>
      <w:numFmt w:val="decimal"/>
      <w:lvlText w:val="%7."/>
      <w:lvlJc w:val="left"/>
      <w:pPr>
        <w:ind w:left="5040" w:hanging="360"/>
      </w:pPr>
    </w:lvl>
    <w:lvl w:ilvl="7" w:tplc="8C74DF6E">
      <w:start w:val="1"/>
      <w:numFmt w:val="lowerLetter"/>
      <w:lvlText w:val="%8."/>
      <w:lvlJc w:val="left"/>
      <w:pPr>
        <w:ind w:left="5760" w:hanging="360"/>
      </w:pPr>
    </w:lvl>
    <w:lvl w:ilvl="8" w:tplc="0AE8E17E">
      <w:start w:val="1"/>
      <w:numFmt w:val="lowerRoman"/>
      <w:lvlText w:val="%9."/>
      <w:lvlJc w:val="right"/>
      <w:pPr>
        <w:ind w:left="6480" w:hanging="180"/>
      </w:pPr>
    </w:lvl>
  </w:abstractNum>
  <w:abstractNum w:abstractNumId="24" w15:restartNumberingAfterBreak="0">
    <w:nsid w:val="7A76537A"/>
    <w:multiLevelType w:val="hybridMultilevel"/>
    <w:tmpl w:val="7C08E4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7"/>
  </w:num>
  <w:num w:numId="4">
    <w:abstractNumId w:val="19"/>
  </w:num>
  <w:num w:numId="5">
    <w:abstractNumId w:val="5"/>
  </w:num>
  <w:num w:numId="6">
    <w:abstractNumId w:val="11"/>
  </w:num>
  <w:num w:numId="7">
    <w:abstractNumId w:val="8"/>
  </w:num>
  <w:num w:numId="8">
    <w:abstractNumId w:val="16"/>
  </w:num>
  <w:num w:numId="9">
    <w:abstractNumId w:val="9"/>
  </w:num>
  <w:num w:numId="10">
    <w:abstractNumId w:val="15"/>
  </w:num>
  <w:num w:numId="11">
    <w:abstractNumId w:val="1"/>
  </w:num>
  <w:num w:numId="12">
    <w:abstractNumId w:val="24"/>
  </w:num>
  <w:num w:numId="13">
    <w:abstractNumId w:val="23"/>
  </w:num>
  <w:num w:numId="14">
    <w:abstractNumId w:val="10"/>
  </w:num>
  <w:num w:numId="15">
    <w:abstractNumId w:val="14"/>
  </w:num>
  <w:num w:numId="16">
    <w:abstractNumId w:val="21"/>
  </w:num>
  <w:num w:numId="17">
    <w:abstractNumId w:val="12"/>
  </w:num>
  <w:num w:numId="18">
    <w:abstractNumId w:val="3"/>
  </w:num>
  <w:num w:numId="19">
    <w:abstractNumId w:val="20"/>
  </w:num>
  <w:num w:numId="20">
    <w:abstractNumId w:val="13"/>
  </w:num>
  <w:num w:numId="21">
    <w:abstractNumId w:val="22"/>
  </w:num>
  <w:num w:numId="22">
    <w:abstractNumId w:val="4"/>
  </w:num>
  <w:num w:numId="23">
    <w:abstractNumId w:val="6"/>
  </w:num>
  <w:num w:numId="24">
    <w:abstractNumId w:val="7"/>
  </w:num>
  <w:num w:numId="25">
    <w:abstractNumId w:val="7"/>
  </w:num>
  <w:num w:numId="26">
    <w:abstractNumId w:val="7"/>
  </w:num>
  <w:num w:numId="27">
    <w:abstractNumId w:val="7"/>
  </w:num>
  <w:num w:numId="28">
    <w:abstractNumId w:val="7"/>
  </w:num>
  <w:num w:numId="29">
    <w:abstractNumId w:val="7"/>
  </w:num>
  <w:num w:numId="30">
    <w:abstractNumId w:val="18"/>
  </w:num>
  <w:num w:numId="31">
    <w:abstractNumId w:val="7"/>
  </w:num>
  <w:num w:numId="32">
    <w:abstractNumId w:val="2"/>
  </w:num>
  <w:num w:numId="33">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3DFC"/>
    <w:rsid w:val="00000F0B"/>
    <w:rsid w:val="00001F29"/>
    <w:rsid w:val="000021C3"/>
    <w:rsid w:val="00002443"/>
    <w:rsid w:val="000028DE"/>
    <w:rsid w:val="00003A45"/>
    <w:rsid w:val="00005BC0"/>
    <w:rsid w:val="00010C15"/>
    <w:rsid w:val="0001116C"/>
    <w:rsid w:val="00011680"/>
    <w:rsid w:val="00011B1B"/>
    <w:rsid w:val="0001415C"/>
    <w:rsid w:val="00016987"/>
    <w:rsid w:val="00016BA5"/>
    <w:rsid w:val="000175AB"/>
    <w:rsid w:val="00020050"/>
    <w:rsid w:val="00020747"/>
    <w:rsid w:val="00020984"/>
    <w:rsid w:val="00020ED4"/>
    <w:rsid w:val="000215F4"/>
    <w:rsid w:val="000224CA"/>
    <w:rsid w:val="000233A7"/>
    <w:rsid w:val="00025A5D"/>
    <w:rsid w:val="00026BC6"/>
    <w:rsid w:val="000276DD"/>
    <w:rsid w:val="00027CC3"/>
    <w:rsid w:val="0003136D"/>
    <w:rsid w:val="00031D82"/>
    <w:rsid w:val="00032387"/>
    <w:rsid w:val="000328F2"/>
    <w:rsid w:val="000329E5"/>
    <w:rsid w:val="000347CE"/>
    <w:rsid w:val="000407A2"/>
    <w:rsid w:val="0004090E"/>
    <w:rsid w:val="00040D16"/>
    <w:rsid w:val="00042D53"/>
    <w:rsid w:val="00043932"/>
    <w:rsid w:val="000439B2"/>
    <w:rsid w:val="00043BE8"/>
    <w:rsid w:val="000451A6"/>
    <w:rsid w:val="00045951"/>
    <w:rsid w:val="000464E5"/>
    <w:rsid w:val="0004657D"/>
    <w:rsid w:val="000467F9"/>
    <w:rsid w:val="00047085"/>
    <w:rsid w:val="000470E4"/>
    <w:rsid w:val="00047901"/>
    <w:rsid w:val="000516E5"/>
    <w:rsid w:val="0005259A"/>
    <w:rsid w:val="0005287B"/>
    <w:rsid w:val="00053398"/>
    <w:rsid w:val="000536E5"/>
    <w:rsid w:val="00053B09"/>
    <w:rsid w:val="000551FE"/>
    <w:rsid w:val="000565BE"/>
    <w:rsid w:val="00060277"/>
    <w:rsid w:val="000616F6"/>
    <w:rsid w:val="00062DAB"/>
    <w:rsid w:val="00065084"/>
    <w:rsid w:val="0007085E"/>
    <w:rsid w:val="0007119E"/>
    <w:rsid w:val="00071A61"/>
    <w:rsid w:val="00073C94"/>
    <w:rsid w:val="000755A2"/>
    <w:rsid w:val="000800BA"/>
    <w:rsid w:val="00082446"/>
    <w:rsid w:val="0008480B"/>
    <w:rsid w:val="00084B5A"/>
    <w:rsid w:val="00084C0B"/>
    <w:rsid w:val="00085D6A"/>
    <w:rsid w:val="000862B2"/>
    <w:rsid w:val="00086897"/>
    <w:rsid w:val="00086A7A"/>
    <w:rsid w:val="00086B2F"/>
    <w:rsid w:val="000871C0"/>
    <w:rsid w:val="000901AE"/>
    <w:rsid w:val="00092085"/>
    <w:rsid w:val="0009250C"/>
    <w:rsid w:val="00092722"/>
    <w:rsid w:val="00095A61"/>
    <w:rsid w:val="000963D6"/>
    <w:rsid w:val="00097129"/>
    <w:rsid w:val="000A1376"/>
    <w:rsid w:val="000A45A4"/>
    <w:rsid w:val="000A61BE"/>
    <w:rsid w:val="000B0515"/>
    <w:rsid w:val="000B1AE0"/>
    <w:rsid w:val="000B1DD4"/>
    <w:rsid w:val="000B4341"/>
    <w:rsid w:val="000B4EF0"/>
    <w:rsid w:val="000C4746"/>
    <w:rsid w:val="000C54F1"/>
    <w:rsid w:val="000C5C5D"/>
    <w:rsid w:val="000C5EE8"/>
    <w:rsid w:val="000C79FA"/>
    <w:rsid w:val="000C7F8C"/>
    <w:rsid w:val="000D003E"/>
    <w:rsid w:val="000D0A1F"/>
    <w:rsid w:val="000D0EFD"/>
    <w:rsid w:val="000D2A5A"/>
    <w:rsid w:val="000D3BDB"/>
    <w:rsid w:val="000D4FF3"/>
    <w:rsid w:val="000D583F"/>
    <w:rsid w:val="000E3B0B"/>
    <w:rsid w:val="000E65DA"/>
    <w:rsid w:val="000E6E68"/>
    <w:rsid w:val="000E741D"/>
    <w:rsid w:val="000E7432"/>
    <w:rsid w:val="000F07DE"/>
    <w:rsid w:val="000F29D6"/>
    <w:rsid w:val="000F4711"/>
    <w:rsid w:val="000F542A"/>
    <w:rsid w:val="000F5510"/>
    <w:rsid w:val="000F7CD8"/>
    <w:rsid w:val="001009D4"/>
    <w:rsid w:val="0010206D"/>
    <w:rsid w:val="00102B94"/>
    <w:rsid w:val="00102CA4"/>
    <w:rsid w:val="00102EA2"/>
    <w:rsid w:val="00102ED6"/>
    <w:rsid w:val="00103D9A"/>
    <w:rsid w:val="00105AB9"/>
    <w:rsid w:val="0011261D"/>
    <w:rsid w:val="0011517C"/>
    <w:rsid w:val="001173E6"/>
    <w:rsid w:val="00122452"/>
    <w:rsid w:val="00122929"/>
    <w:rsid w:val="001250A4"/>
    <w:rsid w:val="001253B6"/>
    <w:rsid w:val="0012544A"/>
    <w:rsid w:val="00132556"/>
    <w:rsid w:val="0013257D"/>
    <w:rsid w:val="00133B24"/>
    <w:rsid w:val="00135A99"/>
    <w:rsid w:val="001362C3"/>
    <w:rsid w:val="001366FF"/>
    <w:rsid w:val="00137F22"/>
    <w:rsid w:val="001409A5"/>
    <w:rsid w:val="00140A62"/>
    <w:rsid w:val="001422C9"/>
    <w:rsid w:val="00145571"/>
    <w:rsid w:val="001529E3"/>
    <w:rsid w:val="0015361B"/>
    <w:rsid w:val="0015391A"/>
    <w:rsid w:val="00153BE7"/>
    <w:rsid w:val="001560F6"/>
    <w:rsid w:val="00157D2C"/>
    <w:rsid w:val="00160481"/>
    <w:rsid w:val="00160D2B"/>
    <w:rsid w:val="0016156D"/>
    <w:rsid w:val="00161654"/>
    <w:rsid w:val="00162FFE"/>
    <w:rsid w:val="00164591"/>
    <w:rsid w:val="00164E2B"/>
    <w:rsid w:val="00164FAB"/>
    <w:rsid w:val="00165345"/>
    <w:rsid w:val="00171C84"/>
    <w:rsid w:val="001734B9"/>
    <w:rsid w:val="00175028"/>
    <w:rsid w:val="00175F96"/>
    <w:rsid w:val="00176AD6"/>
    <w:rsid w:val="00177705"/>
    <w:rsid w:val="00182777"/>
    <w:rsid w:val="001830ED"/>
    <w:rsid w:val="0018319A"/>
    <w:rsid w:val="001840CA"/>
    <w:rsid w:val="00185853"/>
    <w:rsid w:val="00185968"/>
    <w:rsid w:val="00190D73"/>
    <w:rsid w:val="00193989"/>
    <w:rsid w:val="00194F21"/>
    <w:rsid w:val="00197D3B"/>
    <w:rsid w:val="001A082A"/>
    <w:rsid w:val="001A36E8"/>
    <w:rsid w:val="001A5851"/>
    <w:rsid w:val="001A5C88"/>
    <w:rsid w:val="001B0C97"/>
    <w:rsid w:val="001B2C39"/>
    <w:rsid w:val="001B2E29"/>
    <w:rsid w:val="001B61A5"/>
    <w:rsid w:val="001B6511"/>
    <w:rsid w:val="001B6706"/>
    <w:rsid w:val="001B71EA"/>
    <w:rsid w:val="001B7917"/>
    <w:rsid w:val="001C02F0"/>
    <w:rsid w:val="001C3BDD"/>
    <w:rsid w:val="001C5EE7"/>
    <w:rsid w:val="001C6E75"/>
    <w:rsid w:val="001D0B69"/>
    <w:rsid w:val="001D2834"/>
    <w:rsid w:val="001D571D"/>
    <w:rsid w:val="001D58F7"/>
    <w:rsid w:val="001D7926"/>
    <w:rsid w:val="001E0ABA"/>
    <w:rsid w:val="001E0C4F"/>
    <w:rsid w:val="001E0E22"/>
    <w:rsid w:val="001E2596"/>
    <w:rsid w:val="001E2BF0"/>
    <w:rsid w:val="001E2DC0"/>
    <w:rsid w:val="001E3DFC"/>
    <w:rsid w:val="001E4070"/>
    <w:rsid w:val="001E4928"/>
    <w:rsid w:val="001F05D7"/>
    <w:rsid w:val="001F0DD2"/>
    <w:rsid w:val="001F103D"/>
    <w:rsid w:val="001F145B"/>
    <w:rsid w:val="001F4F4F"/>
    <w:rsid w:val="001F5017"/>
    <w:rsid w:val="001F5499"/>
    <w:rsid w:val="001F54D0"/>
    <w:rsid w:val="001F566B"/>
    <w:rsid w:val="001F7CBB"/>
    <w:rsid w:val="001F7F5B"/>
    <w:rsid w:val="002000D7"/>
    <w:rsid w:val="00201C64"/>
    <w:rsid w:val="002055F6"/>
    <w:rsid w:val="00206BCD"/>
    <w:rsid w:val="00207CAB"/>
    <w:rsid w:val="0021098E"/>
    <w:rsid w:val="002117EE"/>
    <w:rsid w:val="0021252A"/>
    <w:rsid w:val="00212543"/>
    <w:rsid w:val="00212E09"/>
    <w:rsid w:val="00215D4C"/>
    <w:rsid w:val="0021761D"/>
    <w:rsid w:val="00222E33"/>
    <w:rsid w:val="0022310D"/>
    <w:rsid w:val="00223B2F"/>
    <w:rsid w:val="00223C98"/>
    <w:rsid w:val="00224C7C"/>
    <w:rsid w:val="002259F2"/>
    <w:rsid w:val="002273EA"/>
    <w:rsid w:val="00227764"/>
    <w:rsid w:val="002277D1"/>
    <w:rsid w:val="002312D9"/>
    <w:rsid w:val="002318B6"/>
    <w:rsid w:val="002324E5"/>
    <w:rsid w:val="002331F8"/>
    <w:rsid w:val="00235552"/>
    <w:rsid w:val="00240160"/>
    <w:rsid w:val="00240626"/>
    <w:rsid w:val="00241FFC"/>
    <w:rsid w:val="00243370"/>
    <w:rsid w:val="002463F5"/>
    <w:rsid w:val="00247449"/>
    <w:rsid w:val="00250D67"/>
    <w:rsid w:val="00251018"/>
    <w:rsid w:val="00251738"/>
    <w:rsid w:val="00251F3D"/>
    <w:rsid w:val="00252344"/>
    <w:rsid w:val="002536F5"/>
    <w:rsid w:val="00256D78"/>
    <w:rsid w:val="00260006"/>
    <w:rsid w:val="00260742"/>
    <w:rsid w:val="00264269"/>
    <w:rsid w:val="00266E13"/>
    <w:rsid w:val="00266E42"/>
    <w:rsid w:val="00270095"/>
    <w:rsid w:val="002701FF"/>
    <w:rsid w:val="002704AB"/>
    <w:rsid w:val="00270AE9"/>
    <w:rsid w:val="00273DBF"/>
    <w:rsid w:val="00274DEB"/>
    <w:rsid w:val="002752FC"/>
    <w:rsid w:val="002758C8"/>
    <w:rsid w:val="002777D1"/>
    <w:rsid w:val="002805A8"/>
    <w:rsid w:val="00281050"/>
    <w:rsid w:val="0028190F"/>
    <w:rsid w:val="00281A68"/>
    <w:rsid w:val="00282526"/>
    <w:rsid w:val="00282733"/>
    <w:rsid w:val="00283563"/>
    <w:rsid w:val="002837A6"/>
    <w:rsid w:val="00285497"/>
    <w:rsid w:val="00287933"/>
    <w:rsid w:val="00290940"/>
    <w:rsid w:val="00290BCA"/>
    <w:rsid w:val="00291A81"/>
    <w:rsid w:val="00292635"/>
    <w:rsid w:val="0029382F"/>
    <w:rsid w:val="00294519"/>
    <w:rsid w:val="00294FE1"/>
    <w:rsid w:val="002A01D8"/>
    <w:rsid w:val="002A51A7"/>
    <w:rsid w:val="002A5434"/>
    <w:rsid w:val="002A65D5"/>
    <w:rsid w:val="002A7069"/>
    <w:rsid w:val="002B3FB5"/>
    <w:rsid w:val="002B50A7"/>
    <w:rsid w:val="002B6B13"/>
    <w:rsid w:val="002B7685"/>
    <w:rsid w:val="002B7EA1"/>
    <w:rsid w:val="002B7FAA"/>
    <w:rsid w:val="002C1B24"/>
    <w:rsid w:val="002C4F0C"/>
    <w:rsid w:val="002C61A9"/>
    <w:rsid w:val="002C6DDE"/>
    <w:rsid w:val="002D0A46"/>
    <w:rsid w:val="002D1812"/>
    <w:rsid w:val="002D28F1"/>
    <w:rsid w:val="002D3501"/>
    <w:rsid w:val="002D3573"/>
    <w:rsid w:val="002D360E"/>
    <w:rsid w:val="002D44DD"/>
    <w:rsid w:val="002E1B58"/>
    <w:rsid w:val="002E342E"/>
    <w:rsid w:val="002E539A"/>
    <w:rsid w:val="002E5D76"/>
    <w:rsid w:val="002E6822"/>
    <w:rsid w:val="002E6E86"/>
    <w:rsid w:val="002E6F94"/>
    <w:rsid w:val="002F5B5D"/>
    <w:rsid w:val="003009CD"/>
    <w:rsid w:val="00300D61"/>
    <w:rsid w:val="00301748"/>
    <w:rsid w:val="00301B00"/>
    <w:rsid w:val="00302491"/>
    <w:rsid w:val="00304A38"/>
    <w:rsid w:val="00305EAE"/>
    <w:rsid w:val="00306424"/>
    <w:rsid w:val="003077DC"/>
    <w:rsid w:val="003078C5"/>
    <w:rsid w:val="00311874"/>
    <w:rsid w:val="003119F3"/>
    <w:rsid w:val="00311D6D"/>
    <w:rsid w:val="00312517"/>
    <w:rsid w:val="003133FB"/>
    <w:rsid w:val="00314B3A"/>
    <w:rsid w:val="00315FA7"/>
    <w:rsid w:val="0031729E"/>
    <w:rsid w:val="00321A40"/>
    <w:rsid w:val="003226F7"/>
    <w:rsid w:val="00322CE0"/>
    <w:rsid w:val="00326FB1"/>
    <w:rsid w:val="0033112A"/>
    <w:rsid w:val="00331928"/>
    <w:rsid w:val="00332237"/>
    <w:rsid w:val="003341AC"/>
    <w:rsid w:val="003346D5"/>
    <w:rsid w:val="0034090F"/>
    <w:rsid w:val="0034302F"/>
    <w:rsid w:val="003430D9"/>
    <w:rsid w:val="00344331"/>
    <w:rsid w:val="00344887"/>
    <w:rsid w:val="003455CF"/>
    <w:rsid w:val="00345663"/>
    <w:rsid w:val="00345F49"/>
    <w:rsid w:val="0034702B"/>
    <w:rsid w:val="003477C1"/>
    <w:rsid w:val="003478FD"/>
    <w:rsid w:val="003512C3"/>
    <w:rsid w:val="00352C9F"/>
    <w:rsid w:val="00353D13"/>
    <w:rsid w:val="003548E6"/>
    <w:rsid w:val="0035553E"/>
    <w:rsid w:val="0035607D"/>
    <w:rsid w:val="00356931"/>
    <w:rsid w:val="003661C0"/>
    <w:rsid w:val="00366DA9"/>
    <w:rsid w:val="00367DDD"/>
    <w:rsid w:val="003702AB"/>
    <w:rsid w:val="003722C3"/>
    <w:rsid w:val="00373308"/>
    <w:rsid w:val="00374968"/>
    <w:rsid w:val="00375939"/>
    <w:rsid w:val="00376D67"/>
    <w:rsid w:val="003830AD"/>
    <w:rsid w:val="00384C53"/>
    <w:rsid w:val="0038552A"/>
    <w:rsid w:val="0038638C"/>
    <w:rsid w:val="00391DD3"/>
    <w:rsid w:val="00392763"/>
    <w:rsid w:val="003969CB"/>
    <w:rsid w:val="00396E3E"/>
    <w:rsid w:val="00397333"/>
    <w:rsid w:val="003979CD"/>
    <w:rsid w:val="003A2DB8"/>
    <w:rsid w:val="003A42B2"/>
    <w:rsid w:val="003A5292"/>
    <w:rsid w:val="003A5AC7"/>
    <w:rsid w:val="003A688A"/>
    <w:rsid w:val="003B0CE8"/>
    <w:rsid w:val="003B220B"/>
    <w:rsid w:val="003B45A5"/>
    <w:rsid w:val="003B5581"/>
    <w:rsid w:val="003C1C9F"/>
    <w:rsid w:val="003C346E"/>
    <w:rsid w:val="003C37CF"/>
    <w:rsid w:val="003C4376"/>
    <w:rsid w:val="003C4CFD"/>
    <w:rsid w:val="003C5505"/>
    <w:rsid w:val="003C7DFD"/>
    <w:rsid w:val="003D1CAA"/>
    <w:rsid w:val="003D2864"/>
    <w:rsid w:val="003D3EFC"/>
    <w:rsid w:val="003D69B4"/>
    <w:rsid w:val="003D6A50"/>
    <w:rsid w:val="003D7103"/>
    <w:rsid w:val="003D72E3"/>
    <w:rsid w:val="003D7D58"/>
    <w:rsid w:val="003E0AC6"/>
    <w:rsid w:val="003E1638"/>
    <w:rsid w:val="003E22A8"/>
    <w:rsid w:val="003E2748"/>
    <w:rsid w:val="003E387C"/>
    <w:rsid w:val="003E6C98"/>
    <w:rsid w:val="003E71A9"/>
    <w:rsid w:val="003E76E2"/>
    <w:rsid w:val="003F063F"/>
    <w:rsid w:val="003F06A8"/>
    <w:rsid w:val="003F2535"/>
    <w:rsid w:val="003F2AF1"/>
    <w:rsid w:val="003F6C17"/>
    <w:rsid w:val="003F6FBF"/>
    <w:rsid w:val="003F75EF"/>
    <w:rsid w:val="003F780F"/>
    <w:rsid w:val="00403A12"/>
    <w:rsid w:val="00404D78"/>
    <w:rsid w:val="00406D8D"/>
    <w:rsid w:val="004075EA"/>
    <w:rsid w:val="00407BC7"/>
    <w:rsid w:val="00410BA5"/>
    <w:rsid w:val="004117EC"/>
    <w:rsid w:val="0041519F"/>
    <w:rsid w:val="00416020"/>
    <w:rsid w:val="00422174"/>
    <w:rsid w:val="00423382"/>
    <w:rsid w:val="00425599"/>
    <w:rsid w:val="00430E98"/>
    <w:rsid w:val="00431EC3"/>
    <w:rsid w:val="0043210C"/>
    <w:rsid w:val="0043346B"/>
    <w:rsid w:val="004360D3"/>
    <w:rsid w:val="004413E2"/>
    <w:rsid w:val="004414E5"/>
    <w:rsid w:val="00441D99"/>
    <w:rsid w:val="004429A7"/>
    <w:rsid w:val="00442C25"/>
    <w:rsid w:val="00445A37"/>
    <w:rsid w:val="004463F6"/>
    <w:rsid w:val="00447E7E"/>
    <w:rsid w:val="004514C7"/>
    <w:rsid w:val="00452FEC"/>
    <w:rsid w:val="004538B2"/>
    <w:rsid w:val="0045465E"/>
    <w:rsid w:val="004549D9"/>
    <w:rsid w:val="00454E40"/>
    <w:rsid w:val="0045662F"/>
    <w:rsid w:val="00457547"/>
    <w:rsid w:val="00457947"/>
    <w:rsid w:val="004608EE"/>
    <w:rsid w:val="00461400"/>
    <w:rsid w:val="00462034"/>
    <w:rsid w:val="00463092"/>
    <w:rsid w:val="00463F8C"/>
    <w:rsid w:val="00464494"/>
    <w:rsid w:val="00464C21"/>
    <w:rsid w:val="00465B2B"/>
    <w:rsid w:val="00465D1F"/>
    <w:rsid w:val="00465EE6"/>
    <w:rsid w:val="00471AEE"/>
    <w:rsid w:val="0047407E"/>
    <w:rsid w:val="0047625C"/>
    <w:rsid w:val="00482204"/>
    <w:rsid w:val="00482995"/>
    <w:rsid w:val="00484066"/>
    <w:rsid w:val="00485B18"/>
    <w:rsid w:val="004876A5"/>
    <w:rsid w:val="004916CD"/>
    <w:rsid w:val="004928D8"/>
    <w:rsid w:val="00495401"/>
    <w:rsid w:val="004957AA"/>
    <w:rsid w:val="004957D9"/>
    <w:rsid w:val="004A5B64"/>
    <w:rsid w:val="004A6CA3"/>
    <w:rsid w:val="004B0707"/>
    <w:rsid w:val="004B15D8"/>
    <w:rsid w:val="004B2D30"/>
    <w:rsid w:val="004B2DE0"/>
    <w:rsid w:val="004B388C"/>
    <w:rsid w:val="004B3C36"/>
    <w:rsid w:val="004B42B1"/>
    <w:rsid w:val="004B4723"/>
    <w:rsid w:val="004B55E2"/>
    <w:rsid w:val="004B7667"/>
    <w:rsid w:val="004C0290"/>
    <w:rsid w:val="004C10BD"/>
    <w:rsid w:val="004C1D35"/>
    <w:rsid w:val="004C3799"/>
    <w:rsid w:val="004C4348"/>
    <w:rsid w:val="004C5590"/>
    <w:rsid w:val="004C63A8"/>
    <w:rsid w:val="004D1081"/>
    <w:rsid w:val="004D2091"/>
    <w:rsid w:val="004D2510"/>
    <w:rsid w:val="004D3538"/>
    <w:rsid w:val="004E1AF0"/>
    <w:rsid w:val="004E2867"/>
    <w:rsid w:val="004E44BD"/>
    <w:rsid w:val="004E49FA"/>
    <w:rsid w:val="004E5379"/>
    <w:rsid w:val="004E7277"/>
    <w:rsid w:val="004F185F"/>
    <w:rsid w:val="004F21FB"/>
    <w:rsid w:val="004F3E3F"/>
    <w:rsid w:val="004F50E6"/>
    <w:rsid w:val="004F5305"/>
    <w:rsid w:val="00500893"/>
    <w:rsid w:val="00500E7F"/>
    <w:rsid w:val="00501422"/>
    <w:rsid w:val="00501C87"/>
    <w:rsid w:val="00501F22"/>
    <w:rsid w:val="00501F5D"/>
    <w:rsid w:val="005020B7"/>
    <w:rsid w:val="00502688"/>
    <w:rsid w:val="00502DCC"/>
    <w:rsid w:val="00502F8E"/>
    <w:rsid w:val="00506AA7"/>
    <w:rsid w:val="005079D1"/>
    <w:rsid w:val="00507BFE"/>
    <w:rsid w:val="00507F86"/>
    <w:rsid w:val="00510D5F"/>
    <w:rsid w:val="00512077"/>
    <w:rsid w:val="00514D03"/>
    <w:rsid w:val="0051533B"/>
    <w:rsid w:val="00516FEA"/>
    <w:rsid w:val="00520802"/>
    <w:rsid w:val="0052285C"/>
    <w:rsid w:val="005230BC"/>
    <w:rsid w:val="005235C3"/>
    <w:rsid w:val="0053186E"/>
    <w:rsid w:val="005322F2"/>
    <w:rsid w:val="0053404A"/>
    <w:rsid w:val="005351D2"/>
    <w:rsid w:val="005372E9"/>
    <w:rsid w:val="00537AD6"/>
    <w:rsid w:val="0054112F"/>
    <w:rsid w:val="00541E42"/>
    <w:rsid w:val="00541F97"/>
    <w:rsid w:val="0054237D"/>
    <w:rsid w:val="005431D0"/>
    <w:rsid w:val="0054390F"/>
    <w:rsid w:val="0054438C"/>
    <w:rsid w:val="00544C50"/>
    <w:rsid w:val="00545015"/>
    <w:rsid w:val="00546AED"/>
    <w:rsid w:val="00546DA5"/>
    <w:rsid w:val="00550F7F"/>
    <w:rsid w:val="00552F4E"/>
    <w:rsid w:val="00564203"/>
    <w:rsid w:val="00571296"/>
    <w:rsid w:val="0057201C"/>
    <w:rsid w:val="00572E4C"/>
    <w:rsid w:val="00572ED4"/>
    <w:rsid w:val="0057327A"/>
    <w:rsid w:val="00574178"/>
    <w:rsid w:val="0057598D"/>
    <w:rsid w:val="00577968"/>
    <w:rsid w:val="005808E2"/>
    <w:rsid w:val="00582685"/>
    <w:rsid w:val="00583005"/>
    <w:rsid w:val="0058310A"/>
    <w:rsid w:val="00583256"/>
    <w:rsid w:val="0058483C"/>
    <w:rsid w:val="0059065E"/>
    <w:rsid w:val="00590A7D"/>
    <w:rsid w:val="00593449"/>
    <w:rsid w:val="00594FC5"/>
    <w:rsid w:val="005955D4"/>
    <w:rsid w:val="00596181"/>
    <w:rsid w:val="00596892"/>
    <w:rsid w:val="005A392D"/>
    <w:rsid w:val="005A4BFF"/>
    <w:rsid w:val="005B4309"/>
    <w:rsid w:val="005B609E"/>
    <w:rsid w:val="005C1BDA"/>
    <w:rsid w:val="005C21C4"/>
    <w:rsid w:val="005C2D08"/>
    <w:rsid w:val="005C2D8D"/>
    <w:rsid w:val="005C32E1"/>
    <w:rsid w:val="005C61A7"/>
    <w:rsid w:val="005C671A"/>
    <w:rsid w:val="005D1539"/>
    <w:rsid w:val="005D531D"/>
    <w:rsid w:val="005D6765"/>
    <w:rsid w:val="005E0F9C"/>
    <w:rsid w:val="005E1BEC"/>
    <w:rsid w:val="005E3AF4"/>
    <w:rsid w:val="005E6661"/>
    <w:rsid w:val="005E6E4E"/>
    <w:rsid w:val="005F0FE4"/>
    <w:rsid w:val="005F510C"/>
    <w:rsid w:val="005F78CB"/>
    <w:rsid w:val="00600198"/>
    <w:rsid w:val="00602051"/>
    <w:rsid w:val="00605C0B"/>
    <w:rsid w:val="006069BB"/>
    <w:rsid w:val="006071FF"/>
    <w:rsid w:val="00610C9C"/>
    <w:rsid w:val="0061129E"/>
    <w:rsid w:val="00612129"/>
    <w:rsid w:val="00613DA7"/>
    <w:rsid w:val="00614FBA"/>
    <w:rsid w:val="00620FED"/>
    <w:rsid w:val="00622426"/>
    <w:rsid w:val="006237D0"/>
    <w:rsid w:val="0062515F"/>
    <w:rsid w:val="00626036"/>
    <w:rsid w:val="0063056B"/>
    <w:rsid w:val="0063310D"/>
    <w:rsid w:val="00634686"/>
    <w:rsid w:val="00634ECA"/>
    <w:rsid w:val="00637225"/>
    <w:rsid w:val="006414C4"/>
    <w:rsid w:val="00643828"/>
    <w:rsid w:val="00646A6E"/>
    <w:rsid w:val="00646DD0"/>
    <w:rsid w:val="00647483"/>
    <w:rsid w:val="00647951"/>
    <w:rsid w:val="00651283"/>
    <w:rsid w:val="006512B8"/>
    <w:rsid w:val="00651BA2"/>
    <w:rsid w:val="0065279E"/>
    <w:rsid w:val="00652989"/>
    <w:rsid w:val="006529E5"/>
    <w:rsid w:val="006548F6"/>
    <w:rsid w:val="0066044D"/>
    <w:rsid w:val="00661A3F"/>
    <w:rsid w:val="00665145"/>
    <w:rsid w:val="00665A7D"/>
    <w:rsid w:val="00667241"/>
    <w:rsid w:val="006673D6"/>
    <w:rsid w:val="006678A8"/>
    <w:rsid w:val="00670706"/>
    <w:rsid w:val="006748D8"/>
    <w:rsid w:val="006769B7"/>
    <w:rsid w:val="00676B7E"/>
    <w:rsid w:val="00676C21"/>
    <w:rsid w:val="00676ECB"/>
    <w:rsid w:val="006770B2"/>
    <w:rsid w:val="006803B7"/>
    <w:rsid w:val="00686A6A"/>
    <w:rsid w:val="00692DB6"/>
    <w:rsid w:val="0069374A"/>
    <w:rsid w:val="00694C27"/>
    <w:rsid w:val="0069507C"/>
    <w:rsid w:val="006974AB"/>
    <w:rsid w:val="006A14A2"/>
    <w:rsid w:val="006A1A77"/>
    <w:rsid w:val="006A27CF"/>
    <w:rsid w:val="006A52F0"/>
    <w:rsid w:val="006A69CD"/>
    <w:rsid w:val="006A6EA9"/>
    <w:rsid w:val="006A7816"/>
    <w:rsid w:val="006B1C53"/>
    <w:rsid w:val="006B2A82"/>
    <w:rsid w:val="006B2E31"/>
    <w:rsid w:val="006B374A"/>
    <w:rsid w:val="006B5784"/>
    <w:rsid w:val="006B687F"/>
    <w:rsid w:val="006B7826"/>
    <w:rsid w:val="006C083E"/>
    <w:rsid w:val="006C1A38"/>
    <w:rsid w:val="006C268E"/>
    <w:rsid w:val="006C3E84"/>
    <w:rsid w:val="006C5187"/>
    <w:rsid w:val="006C6239"/>
    <w:rsid w:val="006C73CF"/>
    <w:rsid w:val="006D004C"/>
    <w:rsid w:val="006D06A0"/>
    <w:rsid w:val="006D3429"/>
    <w:rsid w:val="006D5488"/>
    <w:rsid w:val="006E2C94"/>
    <w:rsid w:val="006E4C45"/>
    <w:rsid w:val="006E6A97"/>
    <w:rsid w:val="006F0A29"/>
    <w:rsid w:val="006F0DB9"/>
    <w:rsid w:val="006F1D7A"/>
    <w:rsid w:val="006F3B83"/>
    <w:rsid w:val="006F4444"/>
    <w:rsid w:val="006F6E57"/>
    <w:rsid w:val="006F76E8"/>
    <w:rsid w:val="006F79EF"/>
    <w:rsid w:val="00700F23"/>
    <w:rsid w:val="0070114B"/>
    <w:rsid w:val="007061F3"/>
    <w:rsid w:val="00706388"/>
    <w:rsid w:val="0070647F"/>
    <w:rsid w:val="007067FD"/>
    <w:rsid w:val="00710048"/>
    <w:rsid w:val="007141C4"/>
    <w:rsid w:val="00714A47"/>
    <w:rsid w:val="00715069"/>
    <w:rsid w:val="00715CEB"/>
    <w:rsid w:val="007209E1"/>
    <w:rsid w:val="00721173"/>
    <w:rsid w:val="00721BE5"/>
    <w:rsid w:val="00722771"/>
    <w:rsid w:val="00724976"/>
    <w:rsid w:val="00725084"/>
    <w:rsid w:val="00725089"/>
    <w:rsid w:val="00725E9B"/>
    <w:rsid w:val="00726A01"/>
    <w:rsid w:val="007277BB"/>
    <w:rsid w:val="00727E9C"/>
    <w:rsid w:val="00731D40"/>
    <w:rsid w:val="00736D00"/>
    <w:rsid w:val="00736FA5"/>
    <w:rsid w:val="007377E4"/>
    <w:rsid w:val="00741217"/>
    <w:rsid w:val="00742D63"/>
    <w:rsid w:val="00743280"/>
    <w:rsid w:val="00750A24"/>
    <w:rsid w:val="00751CFF"/>
    <w:rsid w:val="007542E5"/>
    <w:rsid w:val="00754C53"/>
    <w:rsid w:val="00755F9C"/>
    <w:rsid w:val="00756BF7"/>
    <w:rsid w:val="00757EAA"/>
    <w:rsid w:val="0076004C"/>
    <w:rsid w:val="007626BF"/>
    <w:rsid w:val="00762C4C"/>
    <w:rsid w:val="00763DB7"/>
    <w:rsid w:val="007649E5"/>
    <w:rsid w:val="00765F49"/>
    <w:rsid w:val="00772DC4"/>
    <w:rsid w:val="00774EDF"/>
    <w:rsid w:val="007753FE"/>
    <w:rsid w:val="00775B6A"/>
    <w:rsid w:val="00780202"/>
    <w:rsid w:val="00780E07"/>
    <w:rsid w:val="0078187E"/>
    <w:rsid w:val="00782549"/>
    <w:rsid w:val="00782E0E"/>
    <w:rsid w:val="00786249"/>
    <w:rsid w:val="00786C04"/>
    <w:rsid w:val="00786D04"/>
    <w:rsid w:val="007905F1"/>
    <w:rsid w:val="00790D8F"/>
    <w:rsid w:val="00791EAF"/>
    <w:rsid w:val="00795ECF"/>
    <w:rsid w:val="00795F47"/>
    <w:rsid w:val="007963FB"/>
    <w:rsid w:val="00796E24"/>
    <w:rsid w:val="00797A19"/>
    <w:rsid w:val="00797D29"/>
    <w:rsid w:val="007A171B"/>
    <w:rsid w:val="007A1747"/>
    <w:rsid w:val="007A23D4"/>
    <w:rsid w:val="007A244E"/>
    <w:rsid w:val="007A3562"/>
    <w:rsid w:val="007A4010"/>
    <w:rsid w:val="007A68FB"/>
    <w:rsid w:val="007A6FD3"/>
    <w:rsid w:val="007B101A"/>
    <w:rsid w:val="007B11B6"/>
    <w:rsid w:val="007B1621"/>
    <w:rsid w:val="007B1EBB"/>
    <w:rsid w:val="007B3516"/>
    <w:rsid w:val="007B7AE2"/>
    <w:rsid w:val="007C03DB"/>
    <w:rsid w:val="007C08C0"/>
    <w:rsid w:val="007C1541"/>
    <w:rsid w:val="007C196E"/>
    <w:rsid w:val="007C393F"/>
    <w:rsid w:val="007C3DED"/>
    <w:rsid w:val="007C4AF0"/>
    <w:rsid w:val="007C53E4"/>
    <w:rsid w:val="007C6FC7"/>
    <w:rsid w:val="007D051C"/>
    <w:rsid w:val="007D1F14"/>
    <w:rsid w:val="007D24A0"/>
    <w:rsid w:val="007D4B29"/>
    <w:rsid w:val="007D507B"/>
    <w:rsid w:val="007D7AB8"/>
    <w:rsid w:val="007E1508"/>
    <w:rsid w:val="007E492E"/>
    <w:rsid w:val="007E67EC"/>
    <w:rsid w:val="007E7617"/>
    <w:rsid w:val="007E7890"/>
    <w:rsid w:val="007E7D2F"/>
    <w:rsid w:val="007F5954"/>
    <w:rsid w:val="007F62D5"/>
    <w:rsid w:val="007F6BD7"/>
    <w:rsid w:val="007F7B85"/>
    <w:rsid w:val="007F7DB6"/>
    <w:rsid w:val="00800978"/>
    <w:rsid w:val="008030CA"/>
    <w:rsid w:val="00803F39"/>
    <w:rsid w:val="008059E2"/>
    <w:rsid w:val="0081016B"/>
    <w:rsid w:val="00810374"/>
    <w:rsid w:val="008116A5"/>
    <w:rsid w:val="00813FBC"/>
    <w:rsid w:val="00814D5E"/>
    <w:rsid w:val="00815997"/>
    <w:rsid w:val="00815AF2"/>
    <w:rsid w:val="00817840"/>
    <w:rsid w:val="008179A5"/>
    <w:rsid w:val="00820AF3"/>
    <w:rsid w:val="00820B3B"/>
    <w:rsid w:val="00820B5C"/>
    <w:rsid w:val="0082331C"/>
    <w:rsid w:val="008314CC"/>
    <w:rsid w:val="0083296A"/>
    <w:rsid w:val="00834289"/>
    <w:rsid w:val="00835E1D"/>
    <w:rsid w:val="00837AA5"/>
    <w:rsid w:val="0084095D"/>
    <w:rsid w:val="008419DA"/>
    <w:rsid w:val="008422C2"/>
    <w:rsid w:val="008449C0"/>
    <w:rsid w:val="00847D6A"/>
    <w:rsid w:val="008508AE"/>
    <w:rsid w:val="00852107"/>
    <w:rsid w:val="00855260"/>
    <w:rsid w:val="00856B65"/>
    <w:rsid w:val="008608A6"/>
    <w:rsid w:val="00862DD6"/>
    <w:rsid w:val="00863F53"/>
    <w:rsid w:val="00864270"/>
    <w:rsid w:val="008660F0"/>
    <w:rsid w:val="0086724F"/>
    <w:rsid w:val="0086733E"/>
    <w:rsid w:val="008712D4"/>
    <w:rsid w:val="0087206A"/>
    <w:rsid w:val="0088140A"/>
    <w:rsid w:val="008822DF"/>
    <w:rsid w:val="00884980"/>
    <w:rsid w:val="0088513D"/>
    <w:rsid w:val="00890002"/>
    <w:rsid w:val="00891782"/>
    <w:rsid w:val="00891FD2"/>
    <w:rsid w:val="00892316"/>
    <w:rsid w:val="00892F6C"/>
    <w:rsid w:val="00894C33"/>
    <w:rsid w:val="00896963"/>
    <w:rsid w:val="00896B15"/>
    <w:rsid w:val="008972C8"/>
    <w:rsid w:val="00897341"/>
    <w:rsid w:val="008A06F2"/>
    <w:rsid w:val="008A190E"/>
    <w:rsid w:val="008A1C9E"/>
    <w:rsid w:val="008A2EBA"/>
    <w:rsid w:val="008A6795"/>
    <w:rsid w:val="008A6E9D"/>
    <w:rsid w:val="008A7145"/>
    <w:rsid w:val="008A744F"/>
    <w:rsid w:val="008B1388"/>
    <w:rsid w:val="008B2235"/>
    <w:rsid w:val="008B54FA"/>
    <w:rsid w:val="008B55AC"/>
    <w:rsid w:val="008B5A45"/>
    <w:rsid w:val="008B6F40"/>
    <w:rsid w:val="008C0A15"/>
    <w:rsid w:val="008C0A59"/>
    <w:rsid w:val="008C1947"/>
    <w:rsid w:val="008C1E1F"/>
    <w:rsid w:val="008C2858"/>
    <w:rsid w:val="008C5AC7"/>
    <w:rsid w:val="008C61DB"/>
    <w:rsid w:val="008C6420"/>
    <w:rsid w:val="008C65F3"/>
    <w:rsid w:val="008C6CD8"/>
    <w:rsid w:val="008D162A"/>
    <w:rsid w:val="008D26BD"/>
    <w:rsid w:val="008D4CAE"/>
    <w:rsid w:val="008D4D2C"/>
    <w:rsid w:val="008D5146"/>
    <w:rsid w:val="008E1B26"/>
    <w:rsid w:val="008E1BAA"/>
    <w:rsid w:val="008E27C0"/>
    <w:rsid w:val="008E36D7"/>
    <w:rsid w:val="008E4989"/>
    <w:rsid w:val="008E645A"/>
    <w:rsid w:val="008E6C45"/>
    <w:rsid w:val="008F0078"/>
    <w:rsid w:val="008F05FE"/>
    <w:rsid w:val="008F43F9"/>
    <w:rsid w:val="008F606D"/>
    <w:rsid w:val="008F69B3"/>
    <w:rsid w:val="008F6A6F"/>
    <w:rsid w:val="00900183"/>
    <w:rsid w:val="00901924"/>
    <w:rsid w:val="009023BA"/>
    <w:rsid w:val="00902742"/>
    <w:rsid w:val="00902907"/>
    <w:rsid w:val="00903FB3"/>
    <w:rsid w:val="00904E14"/>
    <w:rsid w:val="00906B77"/>
    <w:rsid w:val="00906F5E"/>
    <w:rsid w:val="00912B89"/>
    <w:rsid w:val="009141ED"/>
    <w:rsid w:val="00917BA6"/>
    <w:rsid w:val="009204D4"/>
    <w:rsid w:val="009218C4"/>
    <w:rsid w:val="00925DA3"/>
    <w:rsid w:val="009312E6"/>
    <w:rsid w:val="009315EF"/>
    <w:rsid w:val="0093184E"/>
    <w:rsid w:val="009320D5"/>
    <w:rsid w:val="0093243A"/>
    <w:rsid w:val="00932555"/>
    <w:rsid w:val="00932FCC"/>
    <w:rsid w:val="009354ED"/>
    <w:rsid w:val="00937B4D"/>
    <w:rsid w:val="00947D79"/>
    <w:rsid w:val="0095085C"/>
    <w:rsid w:val="0095164D"/>
    <w:rsid w:val="009517E1"/>
    <w:rsid w:val="009559F4"/>
    <w:rsid w:val="0095651A"/>
    <w:rsid w:val="00956B78"/>
    <w:rsid w:val="0095713F"/>
    <w:rsid w:val="00957685"/>
    <w:rsid w:val="00957BEA"/>
    <w:rsid w:val="00960C71"/>
    <w:rsid w:val="00960F26"/>
    <w:rsid w:val="009614C1"/>
    <w:rsid w:val="00962CF6"/>
    <w:rsid w:val="00963755"/>
    <w:rsid w:val="009642D5"/>
    <w:rsid w:val="00967BA5"/>
    <w:rsid w:val="00970557"/>
    <w:rsid w:val="00971963"/>
    <w:rsid w:val="00971D4E"/>
    <w:rsid w:val="00972009"/>
    <w:rsid w:val="00972425"/>
    <w:rsid w:val="00973CE5"/>
    <w:rsid w:val="00977412"/>
    <w:rsid w:val="009774F8"/>
    <w:rsid w:val="00980029"/>
    <w:rsid w:val="00982C6A"/>
    <w:rsid w:val="009867E4"/>
    <w:rsid w:val="00992930"/>
    <w:rsid w:val="00992A82"/>
    <w:rsid w:val="00994F85"/>
    <w:rsid w:val="00995676"/>
    <w:rsid w:val="00995B5A"/>
    <w:rsid w:val="00996606"/>
    <w:rsid w:val="009A1397"/>
    <w:rsid w:val="009A2ECC"/>
    <w:rsid w:val="009A3D00"/>
    <w:rsid w:val="009A73C6"/>
    <w:rsid w:val="009A79F6"/>
    <w:rsid w:val="009B322E"/>
    <w:rsid w:val="009B3656"/>
    <w:rsid w:val="009B436F"/>
    <w:rsid w:val="009B5923"/>
    <w:rsid w:val="009C2A04"/>
    <w:rsid w:val="009C3347"/>
    <w:rsid w:val="009C4CBB"/>
    <w:rsid w:val="009D1240"/>
    <w:rsid w:val="009D518E"/>
    <w:rsid w:val="009E128D"/>
    <w:rsid w:val="009E1CF2"/>
    <w:rsid w:val="009F11FA"/>
    <w:rsid w:val="009F37CF"/>
    <w:rsid w:val="009F45AA"/>
    <w:rsid w:val="009F4CFA"/>
    <w:rsid w:val="009F5767"/>
    <w:rsid w:val="009F6459"/>
    <w:rsid w:val="009F6589"/>
    <w:rsid w:val="00A00B17"/>
    <w:rsid w:val="00A01E9C"/>
    <w:rsid w:val="00A032CB"/>
    <w:rsid w:val="00A05A31"/>
    <w:rsid w:val="00A06BB0"/>
    <w:rsid w:val="00A07F8A"/>
    <w:rsid w:val="00A11A95"/>
    <w:rsid w:val="00A11E7E"/>
    <w:rsid w:val="00A14F2C"/>
    <w:rsid w:val="00A16BF4"/>
    <w:rsid w:val="00A2027E"/>
    <w:rsid w:val="00A225EF"/>
    <w:rsid w:val="00A22DD3"/>
    <w:rsid w:val="00A23361"/>
    <w:rsid w:val="00A25009"/>
    <w:rsid w:val="00A25991"/>
    <w:rsid w:val="00A25ABE"/>
    <w:rsid w:val="00A2613B"/>
    <w:rsid w:val="00A3018A"/>
    <w:rsid w:val="00A3180A"/>
    <w:rsid w:val="00A338BB"/>
    <w:rsid w:val="00A41125"/>
    <w:rsid w:val="00A41229"/>
    <w:rsid w:val="00A41D6D"/>
    <w:rsid w:val="00A432F4"/>
    <w:rsid w:val="00A439CC"/>
    <w:rsid w:val="00A521EB"/>
    <w:rsid w:val="00A52309"/>
    <w:rsid w:val="00A532CC"/>
    <w:rsid w:val="00A53863"/>
    <w:rsid w:val="00A54B03"/>
    <w:rsid w:val="00A57046"/>
    <w:rsid w:val="00A577F0"/>
    <w:rsid w:val="00A579EC"/>
    <w:rsid w:val="00A57D7D"/>
    <w:rsid w:val="00A6058F"/>
    <w:rsid w:val="00A6350A"/>
    <w:rsid w:val="00A6601D"/>
    <w:rsid w:val="00A66584"/>
    <w:rsid w:val="00A70DDD"/>
    <w:rsid w:val="00A71CDD"/>
    <w:rsid w:val="00A73003"/>
    <w:rsid w:val="00A73BBD"/>
    <w:rsid w:val="00A76BE0"/>
    <w:rsid w:val="00A8177C"/>
    <w:rsid w:val="00A82799"/>
    <w:rsid w:val="00A82A7E"/>
    <w:rsid w:val="00A82BE9"/>
    <w:rsid w:val="00A84540"/>
    <w:rsid w:val="00A84F47"/>
    <w:rsid w:val="00A864BD"/>
    <w:rsid w:val="00A931B8"/>
    <w:rsid w:val="00A9369E"/>
    <w:rsid w:val="00A93D2A"/>
    <w:rsid w:val="00A94318"/>
    <w:rsid w:val="00A9449F"/>
    <w:rsid w:val="00A9632D"/>
    <w:rsid w:val="00A9762E"/>
    <w:rsid w:val="00AA0B36"/>
    <w:rsid w:val="00AA250E"/>
    <w:rsid w:val="00AA2CC6"/>
    <w:rsid w:val="00AA62B5"/>
    <w:rsid w:val="00AA7315"/>
    <w:rsid w:val="00AA7C5E"/>
    <w:rsid w:val="00AB186C"/>
    <w:rsid w:val="00AB25F7"/>
    <w:rsid w:val="00AB3AD8"/>
    <w:rsid w:val="00AB5702"/>
    <w:rsid w:val="00AB712B"/>
    <w:rsid w:val="00AC0BB1"/>
    <w:rsid w:val="00AC1A64"/>
    <w:rsid w:val="00AC50B6"/>
    <w:rsid w:val="00AC529A"/>
    <w:rsid w:val="00AC60F1"/>
    <w:rsid w:val="00AD29ED"/>
    <w:rsid w:val="00AD2E79"/>
    <w:rsid w:val="00AD2F1A"/>
    <w:rsid w:val="00AD3537"/>
    <w:rsid w:val="00AD467E"/>
    <w:rsid w:val="00AD51D9"/>
    <w:rsid w:val="00AD57C1"/>
    <w:rsid w:val="00AD64F3"/>
    <w:rsid w:val="00AD739C"/>
    <w:rsid w:val="00AD76CB"/>
    <w:rsid w:val="00AE1751"/>
    <w:rsid w:val="00AE2B82"/>
    <w:rsid w:val="00AE4053"/>
    <w:rsid w:val="00AE4A4F"/>
    <w:rsid w:val="00AE760D"/>
    <w:rsid w:val="00AF21C4"/>
    <w:rsid w:val="00AF65EF"/>
    <w:rsid w:val="00AF6AB2"/>
    <w:rsid w:val="00AF7421"/>
    <w:rsid w:val="00AF785E"/>
    <w:rsid w:val="00B03BD7"/>
    <w:rsid w:val="00B076A9"/>
    <w:rsid w:val="00B10995"/>
    <w:rsid w:val="00B10A16"/>
    <w:rsid w:val="00B14356"/>
    <w:rsid w:val="00B15235"/>
    <w:rsid w:val="00B15429"/>
    <w:rsid w:val="00B15DE5"/>
    <w:rsid w:val="00B16817"/>
    <w:rsid w:val="00B16B12"/>
    <w:rsid w:val="00B203A2"/>
    <w:rsid w:val="00B20ACD"/>
    <w:rsid w:val="00B21B0C"/>
    <w:rsid w:val="00B22510"/>
    <w:rsid w:val="00B31061"/>
    <w:rsid w:val="00B33C28"/>
    <w:rsid w:val="00B35426"/>
    <w:rsid w:val="00B35861"/>
    <w:rsid w:val="00B37857"/>
    <w:rsid w:val="00B37D89"/>
    <w:rsid w:val="00B37EFA"/>
    <w:rsid w:val="00B405A4"/>
    <w:rsid w:val="00B40F41"/>
    <w:rsid w:val="00B436D8"/>
    <w:rsid w:val="00B473EE"/>
    <w:rsid w:val="00B47750"/>
    <w:rsid w:val="00B50E6D"/>
    <w:rsid w:val="00B516AF"/>
    <w:rsid w:val="00B5341C"/>
    <w:rsid w:val="00B63F94"/>
    <w:rsid w:val="00B64CF8"/>
    <w:rsid w:val="00B64EC3"/>
    <w:rsid w:val="00B66F98"/>
    <w:rsid w:val="00B67AE7"/>
    <w:rsid w:val="00B67BA3"/>
    <w:rsid w:val="00B67DFB"/>
    <w:rsid w:val="00B67FB5"/>
    <w:rsid w:val="00B73285"/>
    <w:rsid w:val="00B736FA"/>
    <w:rsid w:val="00B73DE3"/>
    <w:rsid w:val="00B743DC"/>
    <w:rsid w:val="00B77955"/>
    <w:rsid w:val="00B77C02"/>
    <w:rsid w:val="00B84FDE"/>
    <w:rsid w:val="00B85480"/>
    <w:rsid w:val="00B85573"/>
    <w:rsid w:val="00B86D9F"/>
    <w:rsid w:val="00B879F2"/>
    <w:rsid w:val="00B92F58"/>
    <w:rsid w:val="00B93214"/>
    <w:rsid w:val="00B9392A"/>
    <w:rsid w:val="00B94484"/>
    <w:rsid w:val="00B94EBC"/>
    <w:rsid w:val="00B958B5"/>
    <w:rsid w:val="00B96985"/>
    <w:rsid w:val="00B970BB"/>
    <w:rsid w:val="00B97B7E"/>
    <w:rsid w:val="00B97DE2"/>
    <w:rsid w:val="00BA05FE"/>
    <w:rsid w:val="00BA18E4"/>
    <w:rsid w:val="00BA191B"/>
    <w:rsid w:val="00BA1CFA"/>
    <w:rsid w:val="00BA4DD4"/>
    <w:rsid w:val="00BB04F1"/>
    <w:rsid w:val="00BB0630"/>
    <w:rsid w:val="00BB2D8B"/>
    <w:rsid w:val="00BB3633"/>
    <w:rsid w:val="00BB3BB5"/>
    <w:rsid w:val="00BB4E14"/>
    <w:rsid w:val="00BB5B6E"/>
    <w:rsid w:val="00BB753F"/>
    <w:rsid w:val="00BC0382"/>
    <w:rsid w:val="00BC1AFF"/>
    <w:rsid w:val="00BC3761"/>
    <w:rsid w:val="00BC4479"/>
    <w:rsid w:val="00BC4BBA"/>
    <w:rsid w:val="00BC4ED1"/>
    <w:rsid w:val="00BC4F78"/>
    <w:rsid w:val="00BD0033"/>
    <w:rsid w:val="00BD0870"/>
    <w:rsid w:val="00BD0A5F"/>
    <w:rsid w:val="00BD3574"/>
    <w:rsid w:val="00BD39E0"/>
    <w:rsid w:val="00BD45E2"/>
    <w:rsid w:val="00BD4D84"/>
    <w:rsid w:val="00BD4DF3"/>
    <w:rsid w:val="00BD56B5"/>
    <w:rsid w:val="00BD7EC6"/>
    <w:rsid w:val="00BE0E1B"/>
    <w:rsid w:val="00BE27B0"/>
    <w:rsid w:val="00BE2D1C"/>
    <w:rsid w:val="00BE461B"/>
    <w:rsid w:val="00BE4A36"/>
    <w:rsid w:val="00BF001D"/>
    <w:rsid w:val="00BF2DD3"/>
    <w:rsid w:val="00BF35C9"/>
    <w:rsid w:val="00BF3E2D"/>
    <w:rsid w:val="00BF47A9"/>
    <w:rsid w:val="00BF4E56"/>
    <w:rsid w:val="00BF5F50"/>
    <w:rsid w:val="00C014E2"/>
    <w:rsid w:val="00C02F4D"/>
    <w:rsid w:val="00C03E2E"/>
    <w:rsid w:val="00C04E28"/>
    <w:rsid w:val="00C04F4A"/>
    <w:rsid w:val="00C05297"/>
    <w:rsid w:val="00C07063"/>
    <w:rsid w:val="00C07C43"/>
    <w:rsid w:val="00C07D6A"/>
    <w:rsid w:val="00C11A75"/>
    <w:rsid w:val="00C12C78"/>
    <w:rsid w:val="00C1349A"/>
    <w:rsid w:val="00C13783"/>
    <w:rsid w:val="00C17C1E"/>
    <w:rsid w:val="00C2036E"/>
    <w:rsid w:val="00C20BBC"/>
    <w:rsid w:val="00C2197B"/>
    <w:rsid w:val="00C21D7E"/>
    <w:rsid w:val="00C2340B"/>
    <w:rsid w:val="00C2468A"/>
    <w:rsid w:val="00C25283"/>
    <w:rsid w:val="00C268B5"/>
    <w:rsid w:val="00C307E7"/>
    <w:rsid w:val="00C30FC6"/>
    <w:rsid w:val="00C32163"/>
    <w:rsid w:val="00C3269A"/>
    <w:rsid w:val="00C34476"/>
    <w:rsid w:val="00C3669D"/>
    <w:rsid w:val="00C36E47"/>
    <w:rsid w:val="00C3771B"/>
    <w:rsid w:val="00C40C44"/>
    <w:rsid w:val="00C41CE0"/>
    <w:rsid w:val="00C424D0"/>
    <w:rsid w:val="00C42ED9"/>
    <w:rsid w:val="00C45429"/>
    <w:rsid w:val="00C454F4"/>
    <w:rsid w:val="00C460BA"/>
    <w:rsid w:val="00C475B4"/>
    <w:rsid w:val="00C50197"/>
    <w:rsid w:val="00C50900"/>
    <w:rsid w:val="00C52247"/>
    <w:rsid w:val="00C5481B"/>
    <w:rsid w:val="00C551B2"/>
    <w:rsid w:val="00C551BF"/>
    <w:rsid w:val="00C5694B"/>
    <w:rsid w:val="00C60213"/>
    <w:rsid w:val="00C61248"/>
    <w:rsid w:val="00C62F3A"/>
    <w:rsid w:val="00C63572"/>
    <w:rsid w:val="00C6423B"/>
    <w:rsid w:val="00C64634"/>
    <w:rsid w:val="00C67C5A"/>
    <w:rsid w:val="00C71A09"/>
    <w:rsid w:val="00C72454"/>
    <w:rsid w:val="00C750B0"/>
    <w:rsid w:val="00C75471"/>
    <w:rsid w:val="00C76BC8"/>
    <w:rsid w:val="00C76FDD"/>
    <w:rsid w:val="00C82E7E"/>
    <w:rsid w:val="00C83DC9"/>
    <w:rsid w:val="00C84F51"/>
    <w:rsid w:val="00C85655"/>
    <w:rsid w:val="00C86078"/>
    <w:rsid w:val="00C8673C"/>
    <w:rsid w:val="00C9190E"/>
    <w:rsid w:val="00C91CEB"/>
    <w:rsid w:val="00C91F85"/>
    <w:rsid w:val="00C95B1D"/>
    <w:rsid w:val="00C97501"/>
    <w:rsid w:val="00CA17CD"/>
    <w:rsid w:val="00CA185A"/>
    <w:rsid w:val="00CA1D52"/>
    <w:rsid w:val="00CA245B"/>
    <w:rsid w:val="00CA266C"/>
    <w:rsid w:val="00CA2BC7"/>
    <w:rsid w:val="00CA36A4"/>
    <w:rsid w:val="00CA6834"/>
    <w:rsid w:val="00CB0606"/>
    <w:rsid w:val="00CB1A27"/>
    <w:rsid w:val="00CB3736"/>
    <w:rsid w:val="00CB3775"/>
    <w:rsid w:val="00CB3B9B"/>
    <w:rsid w:val="00CB4949"/>
    <w:rsid w:val="00CB5369"/>
    <w:rsid w:val="00CB5EFF"/>
    <w:rsid w:val="00CB607E"/>
    <w:rsid w:val="00CC0EC4"/>
    <w:rsid w:val="00CC2B28"/>
    <w:rsid w:val="00CC311E"/>
    <w:rsid w:val="00CC50B2"/>
    <w:rsid w:val="00CC6C50"/>
    <w:rsid w:val="00CC76F7"/>
    <w:rsid w:val="00CC797B"/>
    <w:rsid w:val="00CC7BFF"/>
    <w:rsid w:val="00CD0667"/>
    <w:rsid w:val="00CD33B9"/>
    <w:rsid w:val="00CD3945"/>
    <w:rsid w:val="00CD3E6D"/>
    <w:rsid w:val="00CD3F5F"/>
    <w:rsid w:val="00CD546E"/>
    <w:rsid w:val="00CD6858"/>
    <w:rsid w:val="00CE1BB6"/>
    <w:rsid w:val="00CE22B8"/>
    <w:rsid w:val="00CE3D7A"/>
    <w:rsid w:val="00CE4D89"/>
    <w:rsid w:val="00CE5E21"/>
    <w:rsid w:val="00CE65BB"/>
    <w:rsid w:val="00CE65C1"/>
    <w:rsid w:val="00CF0B7F"/>
    <w:rsid w:val="00CF20E3"/>
    <w:rsid w:val="00CF4C46"/>
    <w:rsid w:val="00CF5797"/>
    <w:rsid w:val="00CF57DC"/>
    <w:rsid w:val="00D00E05"/>
    <w:rsid w:val="00D01BE3"/>
    <w:rsid w:val="00D023CB"/>
    <w:rsid w:val="00D03565"/>
    <w:rsid w:val="00D03765"/>
    <w:rsid w:val="00D03A1F"/>
    <w:rsid w:val="00D07103"/>
    <w:rsid w:val="00D07865"/>
    <w:rsid w:val="00D11F9B"/>
    <w:rsid w:val="00D1216E"/>
    <w:rsid w:val="00D147C5"/>
    <w:rsid w:val="00D1552E"/>
    <w:rsid w:val="00D17130"/>
    <w:rsid w:val="00D20BB2"/>
    <w:rsid w:val="00D23563"/>
    <w:rsid w:val="00D25F26"/>
    <w:rsid w:val="00D264BA"/>
    <w:rsid w:val="00D301A5"/>
    <w:rsid w:val="00D317DD"/>
    <w:rsid w:val="00D32268"/>
    <w:rsid w:val="00D33AEB"/>
    <w:rsid w:val="00D33D40"/>
    <w:rsid w:val="00D33FC2"/>
    <w:rsid w:val="00D40DB5"/>
    <w:rsid w:val="00D4295B"/>
    <w:rsid w:val="00D52D63"/>
    <w:rsid w:val="00D52E34"/>
    <w:rsid w:val="00D56D4C"/>
    <w:rsid w:val="00D57A15"/>
    <w:rsid w:val="00D614DE"/>
    <w:rsid w:val="00D61DC0"/>
    <w:rsid w:val="00D6234B"/>
    <w:rsid w:val="00D6299C"/>
    <w:rsid w:val="00D6439C"/>
    <w:rsid w:val="00D64A62"/>
    <w:rsid w:val="00D64AF0"/>
    <w:rsid w:val="00D70446"/>
    <w:rsid w:val="00D70702"/>
    <w:rsid w:val="00D716D6"/>
    <w:rsid w:val="00D747F5"/>
    <w:rsid w:val="00D75793"/>
    <w:rsid w:val="00D76894"/>
    <w:rsid w:val="00D811A0"/>
    <w:rsid w:val="00D8154E"/>
    <w:rsid w:val="00D83428"/>
    <w:rsid w:val="00D85D7B"/>
    <w:rsid w:val="00D86BF4"/>
    <w:rsid w:val="00D904C4"/>
    <w:rsid w:val="00D9114C"/>
    <w:rsid w:val="00D912FB"/>
    <w:rsid w:val="00D91B21"/>
    <w:rsid w:val="00D936FA"/>
    <w:rsid w:val="00D938C3"/>
    <w:rsid w:val="00D93C5A"/>
    <w:rsid w:val="00D953C3"/>
    <w:rsid w:val="00DA00F4"/>
    <w:rsid w:val="00DA0279"/>
    <w:rsid w:val="00DA05A5"/>
    <w:rsid w:val="00DA1980"/>
    <w:rsid w:val="00DA3F3E"/>
    <w:rsid w:val="00DA76DE"/>
    <w:rsid w:val="00DB1E86"/>
    <w:rsid w:val="00DB2A28"/>
    <w:rsid w:val="00DB6CCE"/>
    <w:rsid w:val="00DB71A9"/>
    <w:rsid w:val="00DB7E72"/>
    <w:rsid w:val="00DC015D"/>
    <w:rsid w:val="00DC395D"/>
    <w:rsid w:val="00DC696E"/>
    <w:rsid w:val="00DD2390"/>
    <w:rsid w:val="00DD2C6F"/>
    <w:rsid w:val="00DD3593"/>
    <w:rsid w:val="00DD3DA2"/>
    <w:rsid w:val="00DD6B29"/>
    <w:rsid w:val="00DD711D"/>
    <w:rsid w:val="00DE1A46"/>
    <w:rsid w:val="00DE2C34"/>
    <w:rsid w:val="00DE364F"/>
    <w:rsid w:val="00DE3E8C"/>
    <w:rsid w:val="00DE4F19"/>
    <w:rsid w:val="00DE6C9F"/>
    <w:rsid w:val="00DE7627"/>
    <w:rsid w:val="00DF0A03"/>
    <w:rsid w:val="00DF2463"/>
    <w:rsid w:val="00DF3543"/>
    <w:rsid w:val="00DF6123"/>
    <w:rsid w:val="00DF6F1D"/>
    <w:rsid w:val="00DF7085"/>
    <w:rsid w:val="00DF7F5A"/>
    <w:rsid w:val="00E0084A"/>
    <w:rsid w:val="00E00D0C"/>
    <w:rsid w:val="00E01D49"/>
    <w:rsid w:val="00E0229F"/>
    <w:rsid w:val="00E03DBB"/>
    <w:rsid w:val="00E03F26"/>
    <w:rsid w:val="00E0587B"/>
    <w:rsid w:val="00E05EC6"/>
    <w:rsid w:val="00E0688B"/>
    <w:rsid w:val="00E1003F"/>
    <w:rsid w:val="00E11B19"/>
    <w:rsid w:val="00E11F91"/>
    <w:rsid w:val="00E11FDE"/>
    <w:rsid w:val="00E12072"/>
    <w:rsid w:val="00E1420D"/>
    <w:rsid w:val="00E14718"/>
    <w:rsid w:val="00E14B09"/>
    <w:rsid w:val="00E161C5"/>
    <w:rsid w:val="00E17FA3"/>
    <w:rsid w:val="00E20D93"/>
    <w:rsid w:val="00E211E0"/>
    <w:rsid w:val="00E21C54"/>
    <w:rsid w:val="00E223F5"/>
    <w:rsid w:val="00E305A9"/>
    <w:rsid w:val="00E31794"/>
    <w:rsid w:val="00E32159"/>
    <w:rsid w:val="00E3218A"/>
    <w:rsid w:val="00E325CB"/>
    <w:rsid w:val="00E369A4"/>
    <w:rsid w:val="00E37286"/>
    <w:rsid w:val="00E375C4"/>
    <w:rsid w:val="00E37960"/>
    <w:rsid w:val="00E40F64"/>
    <w:rsid w:val="00E42AEE"/>
    <w:rsid w:val="00E436B0"/>
    <w:rsid w:val="00E44C10"/>
    <w:rsid w:val="00E46342"/>
    <w:rsid w:val="00E514AE"/>
    <w:rsid w:val="00E52097"/>
    <w:rsid w:val="00E53ED1"/>
    <w:rsid w:val="00E54B62"/>
    <w:rsid w:val="00E54BF6"/>
    <w:rsid w:val="00E55880"/>
    <w:rsid w:val="00E601CD"/>
    <w:rsid w:val="00E608E6"/>
    <w:rsid w:val="00E62774"/>
    <w:rsid w:val="00E647E7"/>
    <w:rsid w:val="00E662B2"/>
    <w:rsid w:val="00E66493"/>
    <w:rsid w:val="00E66AF7"/>
    <w:rsid w:val="00E66FC9"/>
    <w:rsid w:val="00E70B7C"/>
    <w:rsid w:val="00E71418"/>
    <w:rsid w:val="00E71BE4"/>
    <w:rsid w:val="00E72CB7"/>
    <w:rsid w:val="00E73BAA"/>
    <w:rsid w:val="00E7664D"/>
    <w:rsid w:val="00E771ED"/>
    <w:rsid w:val="00E778A1"/>
    <w:rsid w:val="00E80E37"/>
    <w:rsid w:val="00E813C8"/>
    <w:rsid w:val="00E81657"/>
    <w:rsid w:val="00E83402"/>
    <w:rsid w:val="00E90048"/>
    <w:rsid w:val="00E90977"/>
    <w:rsid w:val="00E9320F"/>
    <w:rsid w:val="00E93CCC"/>
    <w:rsid w:val="00E96940"/>
    <w:rsid w:val="00E9711D"/>
    <w:rsid w:val="00E97811"/>
    <w:rsid w:val="00EA1B98"/>
    <w:rsid w:val="00EA278B"/>
    <w:rsid w:val="00EA3234"/>
    <w:rsid w:val="00EA324C"/>
    <w:rsid w:val="00EA59D3"/>
    <w:rsid w:val="00EA5D01"/>
    <w:rsid w:val="00EA7980"/>
    <w:rsid w:val="00EB0031"/>
    <w:rsid w:val="00EB0249"/>
    <w:rsid w:val="00EB0F1B"/>
    <w:rsid w:val="00EB1977"/>
    <w:rsid w:val="00EB3B43"/>
    <w:rsid w:val="00EC0AE1"/>
    <w:rsid w:val="00EC10F8"/>
    <w:rsid w:val="00EC142F"/>
    <w:rsid w:val="00EC1E52"/>
    <w:rsid w:val="00EC22D4"/>
    <w:rsid w:val="00EC2629"/>
    <w:rsid w:val="00EC3480"/>
    <w:rsid w:val="00EC4C21"/>
    <w:rsid w:val="00EC4E7C"/>
    <w:rsid w:val="00EC4E8F"/>
    <w:rsid w:val="00EC5256"/>
    <w:rsid w:val="00EC549F"/>
    <w:rsid w:val="00EC62A7"/>
    <w:rsid w:val="00ED1CD8"/>
    <w:rsid w:val="00ED217F"/>
    <w:rsid w:val="00ED2AAE"/>
    <w:rsid w:val="00ED2BD5"/>
    <w:rsid w:val="00ED2D0C"/>
    <w:rsid w:val="00ED32BF"/>
    <w:rsid w:val="00ED4FA5"/>
    <w:rsid w:val="00ED589B"/>
    <w:rsid w:val="00ED6011"/>
    <w:rsid w:val="00ED608D"/>
    <w:rsid w:val="00ED72D6"/>
    <w:rsid w:val="00ED73C1"/>
    <w:rsid w:val="00EE0DF4"/>
    <w:rsid w:val="00EE1815"/>
    <w:rsid w:val="00EE1BAE"/>
    <w:rsid w:val="00EE1F42"/>
    <w:rsid w:val="00EE3B4D"/>
    <w:rsid w:val="00EE44A8"/>
    <w:rsid w:val="00EE4725"/>
    <w:rsid w:val="00EE51DE"/>
    <w:rsid w:val="00EE530B"/>
    <w:rsid w:val="00EE5F5D"/>
    <w:rsid w:val="00EF0137"/>
    <w:rsid w:val="00EF1BC0"/>
    <w:rsid w:val="00EF2B37"/>
    <w:rsid w:val="00EF32AD"/>
    <w:rsid w:val="00EF6205"/>
    <w:rsid w:val="00EF692C"/>
    <w:rsid w:val="00EF6DE8"/>
    <w:rsid w:val="00EF7122"/>
    <w:rsid w:val="00F04FC9"/>
    <w:rsid w:val="00F06486"/>
    <w:rsid w:val="00F07ADE"/>
    <w:rsid w:val="00F10828"/>
    <w:rsid w:val="00F10837"/>
    <w:rsid w:val="00F113A9"/>
    <w:rsid w:val="00F11635"/>
    <w:rsid w:val="00F120F1"/>
    <w:rsid w:val="00F123BD"/>
    <w:rsid w:val="00F127C9"/>
    <w:rsid w:val="00F12B6C"/>
    <w:rsid w:val="00F12D57"/>
    <w:rsid w:val="00F12E74"/>
    <w:rsid w:val="00F13AED"/>
    <w:rsid w:val="00F16AB2"/>
    <w:rsid w:val="00F17DA9"/>
    <w:rsid w:val="00F20152"/>
    <w:rsid w:val="00F207E2"/>
    <w:rsid w:val="00F209DD"/>
    <w:rsid w:val="00F20B87"/>
    <w:rsid w:val="00F2192F"/>
    <w:rsid w:val="00F21AC2"/>
    <w:rsid w:val="00F22BC9"/>
    <w:rsid w:val="00F23C7A"/>
    <w:rsid w:val="00F24345"/>
    <w:rsid w:val="00F24C43"/>
    <w:rsid w:val="00F254AE"/>
    <w:rsid w:val="00F265B4"/>
    <w:rsid w:val="00F27042"/>
    <w:rsid w:val="00F30E2C"/>
    <w:rsid w:val="00F318BE"/>
    <w:rsid w:val="00F340EA"/>
    <w:rsid w:val="00F3695A"/>
    <w:rsid w:val="00F40448"/>
    <w:rsid w:val="00F40D9D"/>
    <w:rsid w:val="00F40EC5"/>
    <w:rsid w:val="00F41539"/>
    <w:rsid w:val="00F4357A"/>
    <w:rsid w:val="00F439EC"/>
    <w:rsid w:val="00F43D20"/>
    <w:rsid w:val="00F43E36"/>
    <w:rsid w:val="00F44CE3"/>
    <w:rsid w:val="00F45997"/>
    <w:rsid w:val="00F46884"/>
    <w:rsid w:val="00F5137D"/>
    <w:rsid w:val="00F5189D"/>
    <w:rsid w:val="00F52ED8"/>
    <w:rsid w:val="00F537CD"/>
    <w:rsid w:val="00F54ED8"/>
    <w:rsid w:val="00F56335"/>
    <w:rsid w:val="00F56629"/>
    <w:rsid w:val="00F57FEF"/>
    <w:rsid w:val="00F606E3"/>
    <w:rsid w:val="00F60B75"/>
    <w:rsid w:val="00F61544"/>
    <w:rsid w:val="00F619B9"/>
    <w:rsid w:val="00F62580"/>
    <w:rsid w:val="00F63615"/>
    <w:rsid w:val="00F63D4D"/>
    <w:rsid w:val="00F65004"/>
    <w:rsid w:val="00F66641"/>
    <w:rsid w:val="00F7296F"/>
    <w:rsid w:val="00F73020"/>
    <w:rsid w:val="00F742A1"/>
    <w:rsid w:val="00F74549"/>
    <w:rsid w:val="00F761E0"/>
    <w:rsid w:val="00F774FF"/>
    <w:rsid w:val="00F77C8D"/>
    <w:rsid w:val="00F80D22"/>
    <w:rsid w:val="00F80F53"/>
    <w:rsid w:val="00F838A8"/>
    <w:rsid w:val="00F83A75"/>
    <w:rsid w:val="00F83F72"/>
    <w:rsid w:val="00F87281"/>
    <w:rsid w:val="00F92233"/>
    <w:rsid w:val="00F93B9A"/>
    <w:rsid w:val="00F93DA5"/>
    <w:rsid w:val="00F94634"/>
    <w:rsid w:val="00F94AEF"/>
    <w:rsid w:val="00F95AFD"/>
    <w:rsid w:val="00F95F9A"/>
    <w:rsid w:val="00F96263"/>
    <w:rsid w:val="00F9628D"/>
    <w:rsid w:val="00F9672A"/>
    <w:rsid w:val="00F969E9"/>
    <w:rsid w:val="00F96A72"/>
    <w:rsid w:val="00F96C9B"/>
    <w:rsid w:val="00F97D94"/>
    <w:rsid w:val="00FA3426"/>
    <w:rsid w:val="00FA46A3"/>
    <w:rsid w:val="00FA58EE"/>
    <w:rsid w:val="00FB1619"/>
    <w:rsid w:val="00FB2344"/>
    <w:rsid w:val="00FB3B0E"/>
    <w:rsid w:val="00FB3CB2"/>
    <w:rsid w:val="00FB61FB"/>
    <w:rsid w:val="00FC0E71"/>
    <w:rsid w:val="00FC1153"/>
    <w:rsid w:val="00FC28C5"/>
    <w:rsid w:val="00FC3944"/>
    <w:rsid w:val="00FC4665"/>
    <w:rsid w:val="00FC543D"/>
    <w:rsid w:val="00FC9FC5"/>
    <w:rsid w:val="00FD0419"/>
    <w:rsid w:val="00FD29FD"/>
    <w:rsid w:val="00FD3245"/>
    <w:rsid w:val="00FD402C"/>
    <w:rsid w:val="00FD4737"/>
    <w:rsid w:val="00FD5CC3"/>
    <w:rsid w:val="00FD5E4C"/>
    <w:rsid w:val="00FE1BE9"/>
    <w:rsid w:val="00FE4E6B"/>
    <w:rsid w:val="00FE50DB"/>
    <w:rsid w:val="00FE5C15"/>
    <w:rsid w:val="00FE6405"/>
    <w:rsid w:val="00FE7A64"/>
    <w:rsid w:val="00FF0052"/>
    <w:rsid w:val="00FF0BA2"/>
    <w:rsid w:val="00FF3E57"/>
    <w:rsid w:val="00FF6CFA"/>
    <w:rsid w:val="063AAA4D"/>
    <w:rsid w:val="0832B152"/>
    <w:rsid w:val="086AF22D"/>
    <w:rsid w:val="0D38DE40"/>
    <w:rsid w:val="172D099A"/>
    <w:rsid w:val="19FC6D14"/>
    <w:rsid w:val="1A54C8EE"/>
    <w:rsid w:val="1A91A7DE"/>
    <w:rsid w:val="1BE2285C"/>
    <w:rsid w:val="1BFA1A6C"/>
    <w:rsid w:val="1C89A702"/>
    <w:rsid w:val="1DA20C9A"/>
    <w:rsid w:val="1E231C20"/>
    <w:rsid w:val="23F51977"/>
    <w:rsid w:val="244AC550"/>
    <w:rsid w:val="25E39D1E"/>
    <w:rsid w:val="2646DF11"/>
    <w:rsid w:val="283DE0C3"/>
    <w:rsid w:val="2A7BCE7B"/>
    <w:rsid w:val="2B2D1CE0"/>
    <w:rsid w:val="2B308A96"/>
    <w:rsid w:val="2BC0CA0B"/>
    <w:rsid w:val="3A76CD74"/>
    <w:rsid w:val="3DB134F3"/>
    <w:rsid w:val="441E7A03"/>
    <w:rsid w:val="446EA7FA"/>
    <w:rsid w:val="44D664BD"/>
    <w:rsid w:val="469C3A0D"/>
    <w:rsid w:val="4A4FEB10"/>
    <w:rsid w:val="4DFA1480"/>
    <w:rsid w:val="521E4D9B"/>
    <w:rsid w:val="5684F451"/>
    <w:rsid w:val="594159B3"/>
    <w:rsid w:val="5C340386"/>
    <w:rsid w:val="5C83130A"/>
    <w:rsid w:val="5DCADFEF"/>
    <w:rsid w:val="5E347EF8"/>
    <w:rsid w:val="5EDD56AF"/>
    <w:rsid w:val="5F03CBA7"/>
    <w:rsid w:val="5FD2E345"/>
    <w:rsid w:val="6202BF80"/>
    <w:rsid w:val="62300787"/>
    <w:rsid w:val="6655C3E2"/>
    <w:rsid w:val="682FD0D2"/>
    <w:rsid w:val="6F913D7C"/>
    <w:rsid w:val="728C3CB7"/>
    <w:rsid w:val="7297C85F"/>
    <w:rsid w:val="75E654E1"/>
    <w:rsid w:val="777CC6B3"/>
    <w:rsid w:val="79A72816"/>
    <w:rsid w:val="7ED7805A"/>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025D0C"/>
  <w15:chartTrackingRefBased/>
  <w15:docId w15:val="{1C9F3DAD-7CB3-415B-AD31-1AA8DF9D1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96F"/>
    <w:pPr>
      <w:spacing w:line="360" w:lineRule="auto"/>
      <w:jc w:val="both"/>
    </w:pPr>
    <w:rPr>
      <w:rFonts w:ascii="Arial" w:hAnsi="Arial"/>
    </w:rPr>
  </w:style>
  <w:style w:type="paragraph" w:styleId="Ttulo1">
    <w:name w:val="heading 1"/>
    <w:aliases w:val="Nivel 1"/>
    <w:basedOn w:val="Normal"/>
    <w:next w:val="Normal"/>
    <w:link w:val="Ttulo1Car"/>
    <w:uiPriority w:val="9"/>
    <w:unhideWhenUsed/>
    <w:qFormat/>
    <w:rsid w:val="006B2A82"/>
    <w:pPr>
      <w:keepNext/>
      <w:keepLines/>
      <w:numPr>
        <w:numId w:val="1"/>
      </w:numPr>
      <w:spacing w:before="240" w:after="360"/>
      <w:jc w:val="left"/>
      <w:outlineLvl w:val="0"/>
    </w:pPr>
    <w:rPr>
      <w:rFonts w:eastAsiaTheme="majorEastAsia" w:cstheme="majorBidi"/>
      <w:b/>
      <w:caps/>
      <w:color w:val="000000" w:themeColor="text1"/>
      <w:sz w:val="28"/>
      <w:szCs w:val="32"/>
    </w:rPr>
  </w:style>
  <w:style w:type="paragraph" w:styleId="Ttulo2">
    <w:name w:val="heading 2"/>
    <w:aliases w:val="Nivel 2"/>
    <w:basedOn w:val="Normal"/>
    <w:next w:val="Normal"/>
    <w:link w:val="Ttulo2Car"/>
    <w:uiPriority w:val="9"/>
    <w:unhideWhenUsed/>
    <w:qFormat/>
    <w:rsid w:val="00613DA7"/>
    <w:pPr>
      <w:keepNext/>
      <w:keepLines/>
      <w:numPr>
        <w:ilvl w:val="1"/>
        <w:numId w:val="1"/>
      </w:numPr>
      <w:spacing w:before="40" w:after="120"/>
      <w:jc w:val="left"/>
      <w:outlineLvl w:val="1"/>
    </w:pPr>
    <w:rPr>
      <w:rFonts w:eastAsiaTheme="majorEastAsia" w:cstheme="majorBidi"/>
      <w:b/>
      <w:sz w:val="28"/>
      <w:szCs w:val="26"/>
    </w:rPr>
  </w:style>
  <w:style w:type="paragraph" w:styleId="Ttulo3">
    <w:name w:val="heading 3"/>
    <w:aliases w:val="Nivel 3"/>
    <w:basedOn w:val="Normal"/>
    <w:next w:val="Normal"/>
    <w:link w:val="Ttulo3Car"/>
    <w:uiPriority w:val="9"/>
    <w:unhideWhenUsed/>
    <w:qFormat/>
    <w:rsid w:val="006B2A82"/>
    <w:pPr>
      <w:keepNext/>
      <w:keepLines/>
      <w:numPr>
        <w:ilvl w:val="2"/>
        <w:numId w:val="1"/>
      </w:numPr>
      <w:spacing w:before="40" w:after="80"/>
      <w:jc w:val="left"/>
      <w:outlineLvl w:val="2"/>
    </w:pPr>
    <w:rPr>
      <w:rFonts w:eastAsiaTheme="majorEastAsia" w:cstheme="majorBidi"/>
      <w:b/>
      <w:color w:val="000000" w:themeColor="text1"/>
      <w:sz w:val="24"/>
      <w:szCs w:val="24"/>
    </w:rPr>
  </w:style>
  <w:style w:type="paragraph" w:styleId="Ttulo4">
    <w:name w:val="heading 4"/>
    <w:aliases w:val="Nivel 4"/>
    <w:basedOn w:val="Normal"/>
    <w:next w:val="Normal"/>
    <w:link w:val="Ttulo4Car"/>
    <w:uiPriority w:val="9"/>
    <w:unhideWhenUsed/>
    <w:qFormat/>
    <w:rsid w:val="003F2AF1"/>
    <w:pPr>
      <w:keepNext/>
      <w:keepLines/>
      <w:numPr>
        <w:ilvl w:val="3"/>
        <w:numId w:val="1"/>
      </w:numPr>
      <w:spacing w:before="40" w:after="40"/>
      <w:jc w:val="left"/>
      <w:outlineLvl w:val="3"/>
    </w:pPr>
    <w:rPr>
      <w:rFonts w:eastAsiaTheme="majorEastAsia" w:cstheme="majorBidi"/>
      <w:b/>
      <w:iCs/>
      <w:color w:val="000000" w:themeColor="text1"/>
    </w:rPr>
  </w:style>
  <w:style w:type="paragraph" w:styleId="Ttulo5">
    <w:name w:val="heading 5"/>
    <w:basedOn w:val="Normal"/>
    <w:next w:val="Normal"/>
    <w:link w:val="Ttulo5Car"/>
    <w:uiPriority w:val="10"/>
    <w:unhideWhenUsed/>
    <w:qFormat/>
    <w:rsid w:val="00E05EC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E05EC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E05EC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E05EC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05EC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Nivel 1 Car"/>
    <w:basedOn w:val="Fuentedeprrafopredeter"/>
    <w:link w:val="Ttulo1"/>
    <w:uiPriority w:val="9"/>
    <w:rsid w:val="00B436D8"/>
    <w:rPr>
      <w:rFonts w:ascii="Arial" w:eastAsiaTheme="majorEastAsia" w:hAnsi="Arial" w:cstheme="majorBidi"/>
      <w:b/>
      <w:caps/>
      <w:color w:val="000000" w:themeColor="text1"/>
      <w:sz w:val="28"/>
      <w:szCs w:val="32"/>
    </w:rPr>
  </w:style>
  <w:style w:type="character" w:customStyle="1" w:styleId="Ttulo2Car">
    <w:name w:val="Título 2 Car"/>
    <w:aliases w:val="Nivel 2 Car"/>
    <w:basedOn w:val="Fuentedeprrafopredeter"/>
    <w:link w:val="Ttulo2"/>
    <w:uiPriority w:val="9"/>
    <w:rsid w:val="00613DA7"/>
    <w:rPr>
      <w:rFonts w:ascii="Arial" w:eastAsiaTheme="majorEastAsia" w:hAnsi="Arial" w:cstheme="majorBidi"/>
      <w:b/>
      <w:sz w:val="28"/>
      <w:szCs w:val="26"/>
    </w:rPr>
  </w:style>
  <w:style w:type="character" w:customStyle="1" w:styleId="Ttulo3Car">
    <w:name w:val="Título 3 Car"/>
    <w:aliases w:val="Nivel 3 Car"/>
    <w:basedOn w:val="Fuentedeprrafopredeter"/>
    <w:link w:val="Ttulo3"/>
    <w:uiPriority w:val="9"/>
    <w:rsid w:val="006B2A82"/>
    <w:rPr>
      <w:rFonts w:ascii="Arial" w:eastAsiaTheme="majorEastAsia" w:hAnsi="Arial" w:cstheme="majorBidi"/>
      <w:b/>
      <w:color w:val="000000" w:themeColor="text1"/>
      <w:sz w:val="24"/>
      <w:szCs w:val="24"/>
    </w:rPr>
  </w:style>
  <w:style w:type="character" w:customStyle="1" w:styleId="Ttulo4Car">
    <w:name w:val="Título 4 Car"/>
    <w:aliases w:val="Nivel 4 Car"/>
    <w:basedOn w:val="Fuentedeprrafopredeter"/>
    <w:link w:val="Ttulo4"/>
    <w:uiPriority w:val="9"/>
    <w:rsid w:val="003F2AF1"/>
    <w:rPr>
      <w:rFonts w:ascii="Arial" w:eastAsiaTheme="majorEastAsia" w:hAnsi="Arial" w:cstheme="majorBidi"/>
      <w:b/>
      <w:iCs/>
      <w:color w:val="000000" w:themeColor="text1"/>
    </w:rPr>
  </w:style>
  <w:style w:type="character" w:customStyle="1" w:styleId="Ttulo5Car">
    <w:name w:val="Título 5 Car"/>
    <w:basedOn w:val="Fuentedeprrafopredeter"/>
    <w:link w:val="Ttulo5"/>
    <w:uiPriority w:val="10"/>
    <w:rsid w:val="00F40448"/>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E05EC6"/>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E05EC6"/>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E05EC6"/>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E05EC6"/>
    <w:rPr>
      <w:rFonts w:asciiTheme="majorHAnsi" w:eastAsiaTheme="majorEastAsia" w:hAnsiTheme="majorHAnsi" w:cstheme="majorBidi"/>
      <w:i/>
      <w:iCs/>
      <w:color w:val="272727" w:themeColor="text1" w:themeTint="D8"/>
      <w:sz w:val="21"/>
      <w:szCs w:val="21"/>
    </w:rPr>
  </w:style>
  <w:style w:type="character" w:styleId="Hipervnculo">
    <w:name w:val="Hyperlink"/>
    <w:basedOn w:val="Fuentedeprrafopredeter"/>
    <w:uiPriority w:val="99"/>
    <w:unhideWhenUsed/>
    <w:rsid w:val="00574178"/>
    <w:rPr>
      <w:color w:val="0563C1" w:themeColor="hyperlink"/>
      <w:u w:val="single"/>
    </w:rPr>
  </w:style>
  <w:style w:type="paragraph" w:styleId="Prrafodelista">
    <w:name w:val="List Paragraph"/>
    <w:basedOn w:val="Normal"/>
    <w:uiPriority w:val="34"/>
    <w:qFormat/>
    <w:rsid w:val="00574178"/>
    <w:pPr>
      <w:ind w:left="720"/>
      <w:contextualSpacing/>
    </w:pPr>
  </w:style>
  <w:style w:type="paragraph" w:customStyle="1" w:styleId="TableParagraph">
    <w:name w:val="Table Paragraph"/>
    <w:basedOn w:val="Normal"/>
    <w:uiPriority w:val="1"/>
    <w:rsid w:val="00795ECF"/>
    <w:pPr>
      <w:widowControl w:val="0"/>
      <w:autoSpaceDE w:val="0"/>
      <w:autoSpaceDN w:val="0"/>
      <w:spacing w:before="119" w:after="0" w:line="240" w:lineRule="auto"/>
      <w:ind w:left="90"/>
      <w:jc w:val="left"/>
    </w:pPr>
    <w:rPr>
      <w:rFonts w:eastAsia="Arial" w:cs="Arial"/>
      <w:lang w:val="es-ES" w:eastAsia="es-ES" w:bidi="es-ES"/>
    </w:rPr>
  </w:style>
  <w:style w:type="table" w:customStyle="1" w:styleId="NormalTable0">
    <w:name w:val="Normal Table0"/>
    <w:uiPriority w:val="2"/>
    <w:semiHidden/>
    <w:unhideWhenUsed/>
    <w:qFormat/>
    <w:rsid w:val="00795EC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Encabezado">
    <w:name w:val="header"/>
    <w:basedOn w:val="Normal"/>
    <w:link w:val="EncabezadoCar"/>
    <w:unhideWhenUsed/>
    <w:rsid w:val="00AD29E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D29ED"/>
    <w:rPr>
      <w:rFonts w:ascii="Arial" w:hAnsi="Arial"/>
    </w:rPr>
  </w:style>
  <w:style w:type="paragraph" w:styleId="Piedepgina">
    <w:name w:val="footer"/>
    <w:basedOn w:val="Normal"/>
    <w:link w:val="PiedepginaCar"/>
    <w:uiPriority w:val="99"/>
    <w:unhideWhenUsed/>
    <w:rsid w:val="00AD29E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AD29ED"/>
    <w:rPr>
      <w:rFonts w:ascii="Arial" w:hAnsi="Arial"/>
    </w:rPr>
  </w:style>
  <w:style w:type="paragraph" w:styleId="TDC1">
    <w:name w:val="toc 1"/>
    <w:basedOn w:val="Normal"/>
    <w:next w:val="Normal"/>
    <w:autoRedefine/>
    <w:uiPriority w:val="39"/>
    <w:unhideWhenUsed/>
    <w:rsid w:val="00725089"/>
    <w:pPr>
      <w:spacing w:after="100"/>
    </w:pPr>
  </w:style>
  <w:style w:type="paragraph" w:styleId="TDC2">
    <w:name w:val="toc 2"/>
    <w:basedOn w:val="Normal"/>
    <w:next w:val="Normal"/>
    <w:autoRedefine/>
    <w:uiPriority w:val="39"/>
    <w:unhideWhenUsed/>
    <w:rsid w:val="00725089"/>
    <w:pPr>
      <w:spacing w:after="100"/>
      <w:ind w:left="220"/>
    </w:pPr>
  </w:style>
  <w:style w:type="paragraph" w:styleId="TDC3">
    <w:name w:val="toc 3"/>
    <w:basedOn w:val="Normal"/>
    <w:next w:val="Normal"/>
    <w:autoRedefine/>
    <w:uiPriority w:val="39"/>
    <w:unhideWhenUsed/>
    <w:rsid w:val="00725089"/>
    <w:pPr>
      <w:spacing w:after="100"/>
      <w:ind w:left="440"/>
    </w:pPr>
  </w:style>
  <w:style w:type="paragraph" w:styleId="Descripcin">
    <w:name w:val="caption"/>
    <w:basedOn w:val="Normal"/>
    <w:next w:val="Normal"/>
    <w:uiPriority w:val="35"/>
    <w:unhideWhenUsed/>
    <w:qFormat/>
    <w:rsid w:val="0063056B"/>
    <w:pPr>
      <w:spacing w:after="200" w:line="240" w:lineRule="auto"/>
    </w:pPr>
    <w:rPr>
      <w:i/>
      <w:iCs/>
      <w:color w:val="44546A" w:themeColor="text2"/>
      <w:sz w:val="18"/>
      <w:szCs w:val="18"/>
    </w:rPr>
  </w:style>
  <w:style w:type="paragraph" w:customStyle="1" w:styleId="Figura">
    <w:name w:val="Figura"/>
    <w:basedOn w:val="Descripcin"/>
    <w:next w:val="Normal"/>
    <w:link w:val="FiguraCar"/>
    <w:rsid w:val="00447E7E"/>
    <w:pPr>
      <w:jc w:val="center"/>
    </w:pPr>
    <w:rPr>
      <w:rFonts w:cs="Arial"/>
      <w:i w:val="0"/>
      <w:color w:val="auto"/>
      <w:sz w:val="22"/>
      <w:lang w:val="es-ES"/>
    </w:rPr>
  </w:style>
  <w:style w:type="character" w:customStyle="1" w:styleId="FiguraCar">
    <w:name w:val="Figura Car"/>
    <w:basedOn w:val="Fuentedeprrafopredeter"/>
    <w:link w:val="Figura"/>
    <w:rsid w:val="00447E7E"/>
    <w:rPr>
      <w:rFonts w:ascii="Arial" w:hAnsi="Arial" w:cs="Arial"/>
      <w:iCs/>
      <w:szCs w:val="18"/>
      <w:lang w:val="es-ES"/>
    </w:rPr>
  </w:style>
  <w:style w:type="paragraph" w:styleId="NormalWeb">
    <w:name w:val="Normal (Web)"/>
    <w:basedOn w:val="Normal"/>
    <w:uiPriority w:val="99"/>
    <w:unhideWhenUsed/>
    <w:rsid w:val="00071A61"/>
    <w:pPr>
      <w:spacing w:before="100" w:beforeAutospacing="1" w:after="100" w:afterAutospacing="1" w:line="240" w:lineRule="auto"/>
      <w:jc w:val="left"/>
    </w:pPr>
    <w:rPr>
      <w:rFonts w:ascii="Times New Roman" w:eastAsia="Times New Roman" w:hAnsi="Times New Roman" w:cs="Times New Roman"/>
      <w:sz w:val="24"/>
      <w:szCs w:val="24"/>
      <w:lang w:eastAsia="es-EC"/>
    </w:rPr>
  </w:style>
  <w:style w:type="paragraph" w:styleId="Bibliografa">
    <w:name w:val="Bibliography"/>
    <w:basedOn w:val="Normal"/>
    <w:next w:val="Normal"/>
    <w:uiPriority w:val="37"/>
    <w:unhideWhenUsed/>
    <w:rsid w:val="00005BC0"/>
  </w:style>
  <w:style w:type="paragraph" w:styleId="Tabladeilustraciones">
    <w:name w:val="table of figures"/>
    <w:basedOn w:val="Normal"/>
    <w:next w:val="Normal"/>
    <w:uiPriority w:val="99"/>
    <w:unhideWhenUsed/>
    <w:rsid w:val="00813FBC"/>
    <w:pPr>
      <w:spacing w:after="0"/>
    </w:pPr>
  </w:style>
  <w:style w:type="paragraph" w:styleId="TtuloTDC">
    <w:name w:val="TOC Heading"/>
    <w:basedOn w:val="Ttulo1"/>
    <w:next w:val="Normal"/>
    <w:uiPriority w:val="39"/>
    <w:unhideWhenUsed/>
    <w:qFormat/>
    <w:rsid w:val="00EB0249"/>
    <w:pPr>
      <w:numPr>
        <w:numId w:val="0"/>
      </w:numPr>
      <w:spacing w:after="0" w:line="259" w:lineRule="auto"/>
      <w:outlineLvl w:val="9"/>
    </w:pPr>
    <w:rPr>
      <w:rFonts w:asciiTheme="majorHAnsi" w:hAnsiTheme="majorHAnsi"/>
      <w:b w:val="0"/>
      <w:caps w:val="0"/>
      <w:color w:val="2F5496" w:themeColor="accent1" w:themeShade="BF"/>
      <w:sz w:val="32"/>
      <w:lang w:eastAsia="es-EC"/>
    </w:rPr>
  </w:style>
  <w:style w:type="paragraph" w:customStyle="1" w:styleId="ANEXOS">
    <w:name w:val="ANEXOS"/>
    <w:basedOn w:val="Ttulo1"/>
    <w:link w:val="ANEXOSCar"/>
    <w:uiPriority w:val="10"/>
    <w:qFormat/>
    <w:rsid w:val="008A190E"/>
    <w:pPr>
      <w:numPr>
        <w:numId w:val="0"/>
      </w:numPr>
      <w:ind w:left="227"/>
    </w:pPr>
  </w:style>
  <w:style w:type="character" w:customStyle="1" w:styleId="ANEXOSCar">
    <w:name w:val="ANEXOS Car"/>
    <w:basedOn w:val="Fuentedeprrafopredeter"/>
    <w:link w:val="ANEXOS"/>
    <w:uiPriority w:val="10"/>
    <w:rsid w:val="00B436D8"/>
    <w:rPr>
      <w:rFonts w:ascii="Arial" w:eastAsiaTheme="majorEastAsia" w:hAnsi="Arial" w:cstheme="majorBidi"/>
      <w:b/>
      <w:caps/>
      <w:color w:val="000000" w:themeColor="text1"/>
      <w:sz w:val="28"/>
      <w:szCs w:val="32"/>
    </w:rPr>
  </w:style>
  <w:style w:type="character" w:styleId="Refdecomentario">
    <w:name w:val="annotation reference"/>
    <w:basedOn w:val="Fuentedeprrafopredeter"/>
    <w:uiPriority w:val="99"/>
    <w:semiHidden/>
    <w:unhideWhenUsed/>
    <w:rsid w:val="003C5505"/>
    <w:rPr>
      <w:sz w:val="16"/>
      <w:szCs w:val="16"/>
    </w:rPr>
  </w:style>
  <w:style w:type="paragraph" w:styleId="Textocomentario">
    <w:name w:val="annotation text"/>
    <w:basedOn w:val="Normal"/>
    <w:link w:val="TextocomentarioCar"/>
    <w:uiPriority w:val="99"/>
    <w:semiHidden/>
    <w:unhideWhenUsed/>
    <w:rsid w:val="003C550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C550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C5505"/>
    <w:rPr>
      <w:b/>
      <w:bCs/>
    </w:rPr>
  </w:style>
  <w:style w:type="character" w:customStyle="1" w:styleId="AsuntodelcomentarioCar">
    <w:name w:val="Asunto del comentario Car"/>
    <w:basedOn w:val="TextocomentarioCar"/>
    <w:link w:val="Asuntodelcomentario"/>
    <w:uiPriority w:val="99"/>
    <w:semiHidden/>
    <w:rsid w:val="003C5505"/>
    <w:rPr>
      <w:rFonts w:ascii="Arial" w:hAnsi="Arial"/>
      <w:b/>
      <w:bCs/>
      <w:sz w:val="20"/>
      <w:szCs w:val="20"/>
    </w:rPr>
  </w:style>
  <w:style w:type="paragraph" w:styleId="Textodeglobo">
    <w:name w:val="Balloon Text"/>
    <w:basedOn w:val="Normal"/>
    <w:link w:val="TextodegloboCar"/>
    <w:uiPriority w:val="99"/>
    <w:semiHidden/>
    <w:unhideWhenUsed/>
    <w:rsid w:val="003C550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C5505"/>
    <w:rPr>
      <w:rFonts w:ascii="Segoe UI" w:hAnsi="Segoe UI" w:cs="Segoe UI"/>
      <w:sz w:val="18"/>
      <w:szCs w:val="18"/>
    </w:rPr>
  </w:style>
  <w:style w:type="character" w:styleId="Textodelmarcadordeposicin">
    <w:name w:val="Placeholder Text"/>
    <w:basedOn w:val="Fuentedeprrafopredeter"/>
    <w:uiPriority w:val="99"/>
    <w:semiHidden/>
    <w:rsid w:val="007F6BD7"/>
    <w:rPr>
      <w:color w:val="808080"/>
    </w:rPr>
  </w:style>
  <w:style w:type="paragraph" w:styleId="Sinespaciado">
    <w:name w:val="No Spacing"/>
    <w:uiPriority w:val="1"/>
    <w:qFormat/>
    <w:rsid w:val="00782E0E"/>
    <w:pPr>
      <w:spacing w:after="0" w:line="240" w:lineRule="auto"/>
    </w:pPr>
  </w:style>
  <w:style w:type="character" w:customStyle="1" w:styleId="Mencinsinresolver1">
    <w:name w:val="Mención sin resolver1"/>
    <w:basedOn w:val="Fuentedeprrafopredeter"/>
    <w:uiPriority w:val="99"/>
    <w:semiHidden/>
    <w:unhideWhenUsed/>
    <w:rsid w:val="004957AA"/>
    <w:rPr>
      <w:color w:val="605E5C"/>
      <w:shd w:val="clear" w:color="auto" w:fill="E1DFDD"/>
    </w:rPr>
  </w:style>
  <w:style w:type="table" w:customStyle="1" w:styleId="TableGrid1">
    <w:name w:val="Table Grid1"/>
    <w:rsid w:val="004514C7"/>
    <w:pPr>
      <w:spacing w:after="0" w:line="240" w:lineRule="auto"/>
    </w:pPr>
    <w:rPr>
      <w:rFonts w:eastAsiaTheme="minorEastAsia"/>
      <w:lang w:eastAsia="es-EC"/>
    </w:rPr>
    <w:tblPr>
      <w:tblCellMar>
        <w:top w:w="0" w:type="dxa"/>
        <w:left w:w="0" w:type="dxa"/>
        <w:bottom w:w="0" w:type="dxa"/>
        <w:right w:w="0" w:type="dxa"/>
      </w:tblCellMar>
    </w:tblPr>
  </w:style>
  <w:style w:type="table" w:customStyle="1" w:styleId="TableGrid0">
    <w:name w:val="Table Grid0"/>
    <w:basedOn w:val="Tablanormal"/>
    <w:uiPriority w:val="39"/>
    <w:rsid w:val="004514C7"/>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uiPriority w:val="39"/>
    <w:rsid w:val="00E0688B"/>
    <w:pPr>
      <w:spacing w:after="0" w:line="240" w:lineRule="auto"/>
    </w:pPr>
    <w:rPr>
      <w:rFonts w:eastAsiaTheme="minorEastAsia"/>
      <w:lang w:val="es-ES" w:eastAsia="es-ES"/>
    </w:rPr>
    <w:tblPr>
      <w:tblCellMar>
        <w:top w:w="0" w:type="dxa"/>
        <w:left w:w="0" w:type="dxa"/>
        <w:bottom w:w="0" w:type="dxa"/>
        <w:right w:w="0" w:type="dxa"/>
      </w:tblCellMar>
    </w:tblPr>
  </w:style>
  <w:style w:type="character" w:customStyle="1" w:styleId="normaltextrun">
    <w:name w:val="normaltextrun"/>
    <w:basedOn w:val="Fuentedeprrafopredeter"/>
    <w:rsid w:val="006512B8"/>
  </w:style>
  <w:style w:type="character" w:customStyle="1" w:styleId="eop">
    <w:name w:val="eop"/>
    <w:basedOn w:val="Fuentedeprrafopredeter"/>
    <w:rsid w:val="006512B8"/>
  </w:style>
  <w:style w:type="table" w:styleId="Tablaconcuadrculaclara">
    <w:name w:val="Grid Table Light"/>
    <w:basedOn w:val="Tablanormal"/>
    <w:uiPriority w:val="40"/>
    <w:rsid w:val="00D64AF0"/>
    <w:pPr>
      <w:spacing w:after="0" w:line="240" w:lineRule="auto"/>
    </w:pPr>
    <w:rPr>
      <w:rFonts w:ascii="Times New Roman" w:eastAsia="Times New Roman" w:hAnsi="Times New Roman" w:cs="Times New Roman"/>
      <w:sz w:val="20"/>
      <w:szCs w:val="20"/>
      <w:lang w:eastAsia="es-EC"/>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2">
    <w:name w:val="Plain Table 2"/>
    <w:basedOn w:val="Tablanormal"/>
    <w:uiPriority w:val="42"/>
    <w:rsid w:val="00F108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3-nfasis3">
    <w:name w:val="List Table 3 Accent 3"/>
    <w:basedOn w:val="Tablanormal"/>
    <w:uiPriority w:val="48"/>
    <w:rsid w:val="00F10828"/>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lanormal1">
    <w:name w:val="Plain Table 1"/>
    <w:basedOn w:val="Tablanormal"/>
    <w:uiPriority w:val="41"/>
    <w:rsid w:val="00F108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F108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F10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57598D"/>
    <w:pPr>
      <w:spacing w:after="0" w:line="240" w:lineRule="auto"/>
    </w:pPr>
    <w:rPr>
      <w:rFonts w:ascii="Arial" w:hAnsi="Arial"/>
    </w:rPr>
  </w:style>
  <w:style w:type="character" w:styleId="Hipervnculovisitado">
    <w:name w:val="FollowedHyperlink"/>
    <w:basedOn w:val="Fuentedeprrafopredeter"/>
    <w:uiPriority w:val="99"/>
    <w:semiHidden/>
    <w:unhideWhenUsed/>
    <w:rsid w:val="00A259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2094">
      <w:bodyDiv w:val="1"/>
      <w:marLeft w:val="0"/>
      <w:marRight w:val="0"/>
      <w:marTop w:val="0"/>
      <w:marBottom w:val="0"/>
      <w:divBdr>
        <w:top w:val="none" w:sz="0" w:space="0" w:color="auto"/>
        <w:left w:val="none" w:sz="0" w:space="0" w:color="auto"/>
        <w:bottom w:val="none" w:sz="0" w:space="0" w:color="auto"/>
        <w:right w:val="none" w:sz="0" w:space="0" w:color="auto"/>
      </w:divBdr>
    </w:div>
    <w:div w:id="13461416">
      <w:bodyDiv w:val="1"/>
      <w:marLeft w:val="0"/>
      <w:marRight w:val="0"/>
      <w:marTop w:val="0"/>
      <w:marBottom w:val="0"/>
      <w:divBdr>
        <w:top w:val="none" w:sz="0" w:space="0" w:color="auto"/>
        <w:left w:val="none" w:sz="0" w:space="0" w:color="auto"/>
        <w:bottom w:val="none" w:sz="0" w:space="0" w:color="auto"/>
        <w:right w:val="none" w:sz="0" w:space="0" w:color="auto"/>
      </w:divBdr>
    </w:div>
    <w:div w:id="13504142">
      <w:bodyDiv w:val="1"/>
      <w:marLeft w:val="0"/>
      <w:marRight w:val="0"/>
      <w:marTop w:val="0"/>
      <w:marBottom w:val="0"/>
      <w:divBdr>
        <w:top w:val="none" w:sz="0" w:space="0" w:color="auto"/>
        <w:left w:val="none" w:sz="0" w:space="0" w:color="auto"/>
        <w:bottom w:val="none" w:sz="0" w:space="0" w:color="auto"/>
        <w:right w:val="none" w:sz="0" w:space="0" w:color="auto"/>
      </w:divBdr>
    </w:div>
    <w:div w:id="42022906">
      <w:bodyDiv w:val="1"/>
      <w:marLeft w:val="0"/>
      <w:marRight w:val="0"/>
      <w:marTop w:val="0"/>
      <w:marBottom w:val="0"/>
      <w:divBdr>
        <w:top w:val="none" w:sz="0" w:space="0" w:color="auto"/>
        <w:left w:val="none" w:sz="0" w:space="0" w:color="auto"/>
        <w:bottom w:val="none" w:sz="0" w:space="0" w:color="auto"/>
        <w:right w:val="none" w:sz="0" w:space="0" w:color="auto"/>
      </w:divBdr>
    </w:div>
    <w:div w:id="55474268">
      <w:bodyDiv w:val="1"/>
      <w:marLeft w:val="0"/>
      <w:marRight w:val="0"/>
      <w:marTop w:val="0"/>
      <w:marBottom w:val="0"/>
      <w:divBdr>
        <w:top w:val="none" w:sz="0" w:space="0" w:color="auto"/>
        <w:left w:val="none" w:sz="0" w:space="0" w:color="auto"/>
        <w:bottom w:val="none" w:sz="0" w:space="0" w:color="auto"/>
        <w:right w:val="none" w:sz="0" w:space="0" w:color="auto"/>
      </w:divBdr>
    </w:div>
    <w:div w:id="69279906">
      <w:bodyDiv w:val="1"/>
      <w:marLeft w:val="0"/>
      <w:marRight w:val="0"/>
      <w:marTop w:val="0"/>
      <w:marBottom w:val="0"/>
      <w:divBdr>
        <w:top w:val="none" w:sz="0" w:space="0" w:color="auto"/>
        <w:left w:val="none" w:sz="0" w:space="0" w:color="auto"/>
        <w:bottom w:val="none" w:sz="0" w:space="0" w:color="auto"/>
        <w:right w:val="none" w:sz="0" w:space="0" w:color="auto"/>
      </w:divBdr>
    </w:div>
    <w:div w:id="74982374">
      <w:bodyDiv w:val="1"/>
      <w:marLeft w:val="0"/>
      <w:marRight w:val="0"/>
      <w:marTop w:val="0"/>
      <w:marBottom w:val="0"/>
      <w:divBdr>
        <w:top w:val="none" w:sz="0" w:space="0" w:color="auto"/>
        <w:left w:val="none" w:sz="0" w:space="0" w:color="auto"/>
        <w:bottom w:val="none" w:sz="0" w:space="0" w:color="auto"/>
        <w:right w:val="none" w:sz="0" w:space="0" w:color="auto"/>
      </w:divBdr>
    </w:div>
    <w:div w:id="76755453">
      <w:bodyDiv w:val="1"/>
      <w:marLeft w:val="0"/>
      <w:marRight w:val="0"/>
      <w:marTop w:val="0"/>
      <w:marBottom w:val="0"/>
      <w:divBdr>
        <w:top w:val="none" w:sz="0" w:space="0" w:color="auto"/>
        <w:left w:val="none" w:sz="0" w:space="0" w:color="auto"/>
        <w:bottom w:val="none" w:sz="0" w:space="0" w:color="auto"/>
        <w:right w:val="none" w:sz="0" w:space="0" w:color="auto"/>
      </w:divBdr>
    </w:div>
    <w:div w:id="82146989">
      <w:bodyDiv w:val="1"/>
      <w:marLeft w:val="0"/>
      <w:marRight w:val="0"/>
      <w:marTop w:val="0"/>
      <w:marBottom w:val="0"/>
      <w:divBdr>
        <w:top w:val="none" w:sz="0" w:space="0" w:color="auto"/>
        <w:left w:val="none" w:sz="0" w:space="0" w:color="auto"/>
        <w:bottom w:val="none" w:sz="0" w:space="0" w:color="auto"/>
        <w:right w:val="none" w:sz="0" w:space="0" w:color="auto"/>
      </w:divBdr>
    </w:div>
    <w:div w:id="96146628">
      <w:bodyDiv w:val="1"/>
      <w:marLeft w:val="0"/>
      <w:marRight w:val="0"/>
      <w:marTop w:val="0"/>
      <w:marBottom w:val="0"/>
      <w:divBdr>
        <w:top w:val="none" w:sz="0" w:space="0" w:color="auto"/>
        <w:left w:val="none" w:sz="0" w:space="0" w:color="auto"/>
        <w:bottom w:val="none" w:sz="0" w:space="0" w:color="auto"/>
        <w:right w:val="none" w:sz="0" w:space="0" w:color="auto"/>
      </w:divBdr>
    </w:div>
    <w:div w:id="99645711">
      <w:bodyDiv w:val="1"/>
      <w:marLeft w:val="0"/>
      <w:marRight w:val="0"/>
      <w:marTop w:val="0"/>
      <w:marBottom w:val="0"/>
      <w:divBdr>
        <w:top w:val="none" w:sz="0" w:space="0" w:color="auto"/>
        <w:left w:val="none" w:sz="0" w:space="0" w:color="auto"/>
        <w:bottom w:val="none" w:sz="0" w:space="0" w:color="auto"/>
        <w:right w:val="none" w:sz="0" w:space="0" w:color="auto"/>
      </w:divBdr>
    </w:div>
    <w:div w:id="114301740">
      <w:bodyDiv w:val="1"/>
      <w:marLeft w:val="0"/>
      <w:marRight w:val="0"/>
      <w:marTop w:val="0"/>
      <w:marBottom w:val="0"/>
      <w:divBdr>
        <w:top w:val="none" w:sz="0" w:space="0" w:color="auto"/>
        <w:left w:val="none" w:sz="0" w:space="0" w:color="auto"/>
        <w:bottom w:val="none" w:sz="0" w:space="0" w:color="auto"/>
        <w:right w:val="none" w:sz="0" w:space="0" w:color="auto"/>
      </w:divBdr>
    </w:div>
    <w:div w:id="120075894">
      <w:bodyDiv w:val="1"/>
      <w:marLeft w:val="0"/>
      <w:marRight w:val="0"/>
      <w:marTop w:val="0"/>
      <w:marBottom w:val="0"/>
      <w:divBdr>
        <w:top w:val="none" w:sz="0" w:space="0" w:color="auto"/>
        <w:left w:val="none" w:sz="0" w:space="0" w:color="auto"/>
        <w:bottom w:val="none" w:sz="0" w:space="0" w:color="auto"/>
        <w:right w:val="none" w:sz="0" w:space="0" w:color="auto"/>
      </w:divBdr>
    </w:div>
    <w:div w:id="142281982">
      <w:bodyDiv w:val="1"/>
      <w:marLeft w:val="0"/>
      <w:marRight w:val="0"/>
      <w:marTop w:val="0"/>
      <w:marBottom w:val="0"/>
      <w:divBdr>
        <w:top w:val="none" w:sz="0" w:space="0" w:color="auto"/>
        <w:left w:val="none" w:sz="0" w:space="0" w:color="auto"/>
        <w:bottom w:val="none" w:sz="0" w:space="0" w:color="auto"/>
        <w:right w:val="none" w:sz="0" w:space="0" w:color="auto"/>
      </w:divBdr>
    </w:div>
    <w:div w:id="161701185">
      <w:bodyDiv w:val="1"/>
      <w:marLeft w:val="0"/>
      <w:marRight w:val="0"/>
      <w:marTop w:val="0"/>
      <w:marBottom w:val="0"/>
      <w:divBdr>
        <w:top w:val="none" w:sz="0" w:space="0" w:color="auto"/>
        <w:left w:val="none" w:sz="0" w:space="0" w:color="auto"/>
        <w:bottom w:val="none" w:sz="0" w:space="0" w:color="auto"/>
        <w:right w:val="none" w:sz="0" w:space="0" w:color="auto"/>
      </w:divBdr>
    </w:div>
    <w:div w:id="163514866">
      <w:bodyDiv w:val="1"/>
      <w:marLeft w:val="0"/>
      <w:marRight w:val="0"/>
      <w:marTop w:val="0"/>
      <w:marBottom w:val="0"/>
      <w:divBdr>
        <w:top w:val="none" w:sz="0" w:space="0" w:color="auto"/>
        <w:left w:val="none" w:sz="0" w:space="0" w:color="auto"/>
        <w:bottom w:val="none" w:sz="0" w:space="0" w:color="auto"/>
        <w:right w:val="none" w:sz="0" w:space="0" w:color="auto"/>
      </w:divBdr>
    </w:div>
    <w:div w:id="165285706">
      <w:bodyDiv w:val="1"/>
      <w:marLeft w:val="0"/>
      <w:marRight w:val="0"/>
      <w:marTop w:val="0"/>
      <w:marBottom w:val="0"/>
      <w:divBdr>
        <w:top w:val="none" w:sz="0" w:space="0" w:color="auto"/>
        <w:left w:val="none" w:sz="0" w:space="0" w:color="auto"/>
        <w:bottom w:val="none" w:sz="0" w:space="0" w:color="auto"/>
        <w:right w:val="none" w:sz="0" w:space="0" w:color="auto"/>
      </w:divBdr>
    </w:div>
    <w:div w:id="166137331">
      <w:bodyDiv w:val="1"/>
      <w:marLeft w:val="0"/>
      <w:marRight w:val="0"/>
      <w:marTop w:val="0"/>
      <w:marBottom w:val="0"/>
      <w:divBdr>
        <w:top w:val="none" w:sz="0" w:space="0" w:color="auto"/>
        <w:left w:val="none" w:sz="0" w:space="0" w:color="auto"/>
        <w:bottom w:val="none" w:sz="0" w:space="0" w:color="auto"/>
        <w:right w:val="none" w:sz="0" w:space="0" w:color="auto"/>
      </w:divBdr>
    </w:div>
    <w:div w:id="171721559">
      <w:bodyDiv w:val="1"/>
      <w:marLeft w:val="0"/>
      <w:marRight w:val="0"/>
      <w:marTop w:val="0"/>
      <w:marBottom w:val="0"/>
      <w:divBdr>
        <w:top w:val="none" w:sz="0" w:space="0" w:color="auto"/>
        <w:left w:val="none" w:sz="0" w:space="0" w:color="auto"/>
        <w:bottom w:val="none" w:sz="0" w:space="0" w:color="auto"/>
        <w:right w:val="none" w:sz="0" w:space="0" w:color="auto"/>
      </w:divBdr>
    </w:div>
    <w:div w:id="178541598">
      <w:bodyDiv w:val="1"/>
      <w:marLeft w:val="0"/>
      <w:marRight w:val="0"/>
      <w:marTop w:val="0"/>
      <w:marBottom w:val="0"/>
      <w:divBdr>
        <w:top w:val="none" w:sz="0" w:space="0" w:color="auto"/>
        <w:left w:val="none" w:sz="0" w:space="0" w:color="auto"/>
        <w:bottom w:val="none" w:sz="0" w:space="0" w:color="auto"/>
        <w:right w:val="none" w:sz="0" w:space="0" w:color="auto"/>
      </w:divBdr>
    </w:div>
    <w:div w:id="183398414">
      <w:bodyDiv w:val="1"/>
      <w:marLeft w:val="0"/>
      <w:marRight w:val="0"/>
      <w:marTop w:val="0"/>
      <w:marBottom w:val="0"/>
      <w:divBdr>
        <w:top w:val="none" w:sz="0" w:space="0" w:color="auto"/>
        <w:left w:val="none" w:sz="0" w:space="0" w:color="auto"/>
        <w:bottom w:val="none" w:sz="0" w:space="0" w:color="auto"/>
        <w:right w:val="none" w:sz="0" w:space="0" w:color="auto"/>
      </w:divBdr>
    </w:div>
    <w:div w:id="192496724">
      <w:bodyDiv w:val="1"/>
      <w:marLeft w:val="0"/>
      <w:marRight w:val="0"/>
      <w:marTop w:val="0"/>
      <w:marBottom w:val="0"/>
      <w:divBdr>
        <w:top w:val="none" w:sz="0" w:space="0" w:color="auto"/>
        <w:left w:val="none" w:sz="0" w:space="0" w:color="auto"/>
        <w:bottom w:val="none" w:sz="0" w:space="0" w:color="auto"/>
        <w:right w:val="none" w:sz="0" w:space="0" w:color="auto"/>
      </w:divBdr>
    </w:div>
    <w:div w:id="213473067">
      <w:bodyDiv w:val="1"/>
      <w:marLeft w:val="0"/>
      <w:marRight w:val="0"/>
      <w:marTop w:val="0"/>
      <w:marBottom w:val="0"/>
      <w:divBdr>
        <w:top w:val="none" w:sz="0" w:space="0" w:color="auto"/>
        <w:left w:val="none" w:sz="0" w:space="0" w:color="auto"/>
        <w:bottom w:val="none" w:sz="0" w:space="0" w:color="auto"/>
        <w:right w:val="none" w:sz="0" w:space="0" w:color="auto"/>
      </w:divBdr>
    </w:div>
    <w:div w:id="272445076">
      <w:bodyDiv w:val="1"/>
      <w:marLeft w:val="0"/>
      <w:marRight w:val="0"/>
      <w:marTop w:val="0"/>
      <w:marBottom w:val="0"/>
      <w:divBdr>
        <w:top w:val="none" w:sz="0" w:space="0" w:color="auto"/>
        <w:left w:val="none" w:sz="0" w:space="0" w:color="auto"/>
        <w:bottom w:val="none" w:sz="0" w:space="0" w:color="auto"/>
        <w:right w:val="none" w:sz="0" w:space="0" w:color="auto"/>
      </w:divBdr>
    </w:div>
    <w:div w:id="275673735">
      <w:bodyDiv w:val="1"/>
      <w:marLeft w:val="0"/>
      <w:marRight w:val="0"/>
      <w:marTop w:val="0"/>
      <w:marBottom w:val="0"/>
      <w:divBdr>
        <w:top w:val="none" w:sz="0" w:space="0" w:color="auto"/>
        <w:left w:val="none" w:sz="0" w:space="0" w:color="auto"/>
        <w:bottom w:val="none" w:sz="0" w:space="0" w:color="auto"/>
        <w:right w:val="none" w:sz="0" w:space="0" w:color="auto"/>
      </w:divBdr>
    </w:div>
    <w:div w:id="277951569">
      <w:bodyDiv w:val="1"/>
      <w:marLeft w:val="0"/>
      <w:marRight w:val="0"/>
      <w:marTop w:val="0"/>
      <w:marBottom w:val="0"/>
      <w:divBdr>
        <w:top w:val="none" w:sz="0" w:space="0" w:color="auto"/>
        <w:left w:val="none" w:sz="0" w:space="0" w:color="auto"/>
        <w:bottom w:val="none" w:sz="0" w:space="0" w:color="auto"/>
        <w:right w:val="none" w:sz="0" w:space="0" w:color="auto"/>
      </w:divBdr>
    </w:div>
    <w:div w:id="281305526">
      <w:bodyDiv w:val="1"/>
      <w:marLeft w:val="0"/>
      <w:marRight w:val="0"/>
      <w:marTop w:val="0"/>
      <w:marBottom w:val="0"/>
      <w:divBdr>
        <w:top w:val="none" w:sz="0" w:space="0" w:color="auto"/>
        <w:left w:val="none" w:sz="0" w:space="0" w:color="auto"/>
        <w:bottom w:val="none" w:sz="0" w:space="0" w:color="auto"/>
        <w:right w:val="none" w:sz="0" w:space="0" w:color="auto"/>
      </w:divBdr>
    </w:div>
    <w:div w:id="282226299">
      <w:bodyDiv w:val="1"/>
      <w:marLeft w:val="0"/>
      <w:marRight w:val="0"/>
      <w:marTop w:val="0"/>
      <w:marBottom w:val="0"/>
      <w:divBdr>
        <w:top w:val="none" w:sz="0" w:space="0" w:color="auto"/>
        <w:left w:val="none" w:sz="0" w:space="0" w:color="auto"/>
        <w:bottom w:val="none" w:sz="0" w:space="0" w:color="auto"/>
        <w:right w:val="none" w:sz="0" w:space="0" w:color="auto"/>
      </w:divBdr>
    </w:div>
    <w:div w:id="304242412">
      <w:bodyDiv w:val="1"/>
      <w:marLeft w:val="0"/>
      <w:marRight w:val="0"/>
      <w:marTop w:val="0"/>
      <w:marBottom w:val="0"/>
      <w:divBdr>
        <w:top w:val="none" w:sz="0" w:space="0" w:color="auto"/>
        <w:left w:val="none" w:sz="0" w:space="0" w:color="auto"/>
        <w:bottom w:val="none" w:sz="0" w:space="0" w:color="auto"/>
        <w:right w:val="none" w:sz="0" w:space="0" w:color="auto"/>
      </w:divBdr>
    </w:div>
    <w:div w:id="315456341">
      <w:bodyDiv w:val="1"/>
      <w:marLeft w:val="0"/>
      <w:marRight w:val="0"/>
      <w:marTop w:val="0"/>
      <w:marBottom w:val="0"/>
      <w:divBdr>
        <w:top w:val="none" w:sz="0" w:space="0" w:color="auto"/>
        <w:left w:val="none" w:sz="0" w:space="0" w:color="auto"/>
        <w:bottom w:val="none" w:sz="0" w:space="0" w:color="auto"/>
        <w:right w:val="none" w:sz="0" w:space="0" w:color="auto"/>
      </w:divBdr>
    </w:div>
    <w:div w:id="334891563">
      <w:bodyDiv w:val="1"/>
      <w:marLeft w:val="0"/>
      <w:marRight w:val="0"/>
      <w:marTop w:val="0"/>
      <w:marBottom w:val="0"/>
      <w:divBdr>
        <w:top w:val="none" w:sz="0" w:space="0" w:color="auto"/>
        <w:left w:val="none" w:sz="0" w:space="0" w:color="auto"/>
        <w:bottom w:val="none" w:sz="0" w:space="0" w:color="auto"/>
        <w:right w:val="none" w:sz="0" w:space="0" w:color="auto"/>
      </w:divBdr>
    </w:div>
    <w:div w:id="340546961">
      <w:bodyDiv w:val="1"/>
      <w:marLeft w:val="0"/>
      <w:marRight w:val="0"/>
      <w:marTop w:val="0"/>
      <w:marBottom w:val="0"/>
      <w:divBdr>
        <w:top w:val="none" w:sz="0" w:space="0" w:color="auto"/>
        <w:left w:val="none" w:sz="0" w:space="0" w:color="auto"/>
        <w:bottom w:val="none" w:sz="0" w:space="0" w:color="auto"/>
        <w:right w:val="none" w:sz="0" w:space="0" w:color="auto"/>
      </w:divBdr>
    </w:div>
    <w:div w:id="359745484">
      <w:bodyDiv w:val="1"/>
      <w:marLeft w:val="0"/>
      <w:marRight w:val="0"/>
      <w:marTop w:val="0"/>
      <w:marBottom w:val="0"/>
      <w:divBdr>
        <w:top w:val="none" w:sz="0" w:space="0" w:color="auto"/>
        <w:left w:val="none" w:sz="0" w:space="0" w:color="auto"/>
        <w:bottom w:val="none" w:sz="0" w:space="0" w:color="auto"/>
        <w:right w:val="none" w:sz="0" w:space="0" w:color="auto"/>
      </w:divBdr>
    </w:div>
    <w:div w:id="370690458">
      <w:bodyDiv w:val="1"/>
      <w:marLeft w:val="0"/>
      <w:marRight w:val="0"/>
      <w:marTop w:val="0"/>
      <w:marBottom w:val="0"/>
      <w:divBdr>
        <w:top w:val="none" w:sz="0" w:space="0" w:color="auto"/>
        <w:left w:val="none" w:sz="0" w:space="0" w:color="auto"/>
        <w:bottom w:val="none" w:sz="0" w:space="0" w:color="auto"/>
        <w:right w:val="none" w:sz="0" w:space="0" w:color="auto"/>
      </w:divBdr>
    </w:div>
    <w:div w:id="382948481">
      <w:bodyDiv w:val="1"/>
      <w:marLeft w:val="0"/>
      <w:marRight w:val="0"/>
      <w:marTop w:val="0"/>
      <w:marBottom w:val="0"/>
      <w:divBdr>
        <w:top w:val="none" w:sz="0" w:space="0" w:color="auto"/>
        <w:left w:val="none" w:sz="0" w:space="0" w:color="auto"/>
        <w:bottom w:val="none" w:sz="0" w:space="0" w:color="auto"/>
        <w:right w:val="none" w:sz="0" w:space="0" w:color="auto"/>
      </w:divBdr>
    </w:div>
    <w:div w:id="389816462">
      <w:bodyDiv w:val="1"/>
      <w:marLeft w:val="0"/>
      <w:marRight w:val="0"/>
      <w:marTop w:val="0"/>
      <w:marBottom w:val="0"/>
      <w:divBdr>
        <w:top w:val="none" w:sz="0" w:space="0" w:color="auto"/>
        <w:left w:val="none" w:sz="0" w:space="0" w:color="auto"/>
        <w:bottom w:val="none" w:sz="0" w:space="0" w:color="auto"/>
        <w:right w:val="none" w:sz="0" w:space="0" w:color="auto"/>
      </w:divBdr>
    </w:div>
    <w:div w:id="393360739">
      <w:bodyDiv w:val="1"/>
      <w:marLeft w:val="0"/>
      <w:marRight w:val="0"/>
      <w:marTop w:val="0"/>
      <w:marBottom w:val="0"/>
      <w:divBdr>
        <w:top w:val="none" w:sz="0" w:space="0" w:color="auto"/>
        <w:left w:val="none" w:sz="0" w:space="0" w:color="auto"/>
        <w:bottom w:val="none" w:sz="0" w:space="0" w:color="auto"/>
        <w:right w:val="none" w:sz="0" w:space="0" w:color="auto"/>
      </w:divBdr>
    </w:div>
    <w:div w:id="397483856">
      <w:bodyDiv w:val="1"/>
      <w:marLeft w:val="0"/>
      <w:marRight w:val="0"/>
      <w:marTop w:val="0"/>
      <w:marBottom w:val="0"/>
      <w:divBdr>
        <w:top w:val="none" w:sz="0" w:space="0" w:color="auto"/>
        <w:left w:val="none" w:sz="0" w:space="0" w:color="auto"/>
        <w:bottom w:val="none" w:sz="0" w:space="0" w:color="auto"/>
        <w:right w:val="none" w:sz="0" w:space="0" w:color="auto"/>
      </w:divBdr>
    </w:div>
    <w:div w:id="407775438">
      <w:bodyDiv w:val="1"/>
      <w:marLeft w:val="0"/>
      <w:marRight w:val="0"/>
      <w:marTop w:val="0"/>
      <w:marBottom w:val="0"/>
      <w:divBdr>
        <w:top w:val="none" w:sz="0" w:space="0" w:color="auto"/>
        <w:left w:val="none" w:sz="0" w:space="0" w:color="auto"/>
        <w:bottom w:val="none" w:sz="0" w:space="0" w:color="auto"/>
        <w:right w:val="none" w:sz="0" w:space="0" w:color="auto"/>
      </w:divBdr>
    </w:div>
    <w:div w:id="413744057">
      <w:bodyDiv w:val="1"/>
      <w:marLeft w:val="0"/>
      <w:marRight w:val="0"/>
      <w:marTop w:val="0"/>
      <w:marBottom w:val="0"/>
      <w:divBdr>
        <w:top w:val="none" w:sz="0" w:space="0" w:color="auto"/>
        <w:left w:val="none" w:sz="0" w:space="0" w:color="auto"/>
        <w:bottom w:val="none" w:sz="0" w:space="0" w:color="auto"/>
        <w:right w:val="none" w:sz="0" w:space="0" w:color="auto"/>
      </w:divBdr>
    </w:div>
    <w:div w:id="433282429">
      <w:bodyDiv w:val="1"/>
      <w:marLeft w:val="0"/>
      <w:marRight w:val="0"/>
      <w:marTop w:val="0"/>
      <w:marBottom w:val="0"/>
      <w:divBdr>
        <w:top w:val="none" w:sz="0" w:space="0" w:color="auto"/>
        <w:left w:val="none" w:sz="0" w:space="0" w:color="auto"/>
        <w:bottom w:val="none" w:sz="0" w:space="0" w:color="auto"/>
        <w:right w:val="none" w:sz="0" w:space="0" w:color="auto"/>
      </w:divBdr>
    </w:div>
    <w:div w:id="442237394">
      <w:bodyDiv w:val="1"/>
      <w:marLeft w:val="0"/>
      <w:marRight w:val="0"/>
      <w:marTop w:val="0"/>
      <w:marBottom w:val="0"/>
      <w:divBdr>
        <w:top w:val="none" w:sz="0" w:space="0" w:color="auto"/>
        <w:left w:val="none" w:sz="0" w:space="0" w:color="auto"/>
        <w:bottom w:val="none" w:sz="0" w:space="0" w:color="auto"/>
        <w:right w:val="none" w:sz="0" w:space="0" w:color="auto"/>
      </w:divBdr>
    </w:div>
    <w:div w:id="452670234">
      <w:bodyDiv w:val="1"/>
      <w:marLeft w:val="0"/>
      <w:marRight w:val="0"/>
      <w:marTop w:val="0"/>
      <w:marBottom w:val="0"/>
      <w:divBdr>
        <w:top w:val="none" w:sz="0" w:space="0" w:color="auto"/>
        <w:left w:val="none" w:sz="0" w:space="0" w:color="auto"/>
        <w:bottom w:val="none" w:sz="0" w:space="0" w:color="auto"/>
        <w:right w:val="none" w:sz="0" w:space="0" w:color="auto"/>
      </w:divBdr>
    </w:div>
    <w:div w:id="454720436">
      <w:bodyDiv w:val="1"/>
      <w:marLeft w:val="0"/>
      <w:marRight w:val="0"/>
      <w:marTop w:val="0"/>
      <w:marBottom w:val="0"/>
      <w:divBdr>
        <w:top w:val="none" w:sz="0" w:space="0" w:color="auto"/>
        <w:left w:val="none" w:sz="0" w:space="0" w:color="auto"/>
        <w:bottom w:val="none" w:sz="0" w:space="0" w:color="auto"/>
        <w:right w:val="none" w:sz="0" w:space="0" w:color="auto"/>
      </w:divBdr>
    </w:div>
    <w:div w:id="457843722">
      <w:bodyDiv w:val="1"/>
      <w:marLeft w:val="0"/>
      <w:marRight w:val="0"/>
      <w:marTop w:val="0"/>
      <w:marBottom w:val="0"/>
      <w:divBdr>
        <w:top w:val="none" w:sz="0" w:space="0" w:color="auto"/>
        <w:left w:val="none" w:sz="0" w:space="0" w:color="auto"/>
        <w:bottom w:val="none" w:sz="0" w:space="0" w:color="auto"/>
        <w:right w:val="none" w:sz="0" w:space="0" w:color="auto"/>
      </w:divBdr>
    </w:div>
    <w:div w:id="466321285">
      <w:bodyDiv w:val="1"/>
      <w:marLeft w:val="0"/>
      <w:marRight w:val="0"/>
      <w:marTop w:val="0"/>
      <w:marBottom w:val="0"/>
      <w:divBdr>
        <w:top w:val="none" w:sz="0" w:space="0" w:color="auto"/>
        <w:left w:val="none" w:sz="0" w:space="0" w:color="auto"/>
        <w:bottom w:val="none" w:sz="0" w:space="0" w:color="auto"/>
        <w:right w:val="none" w:sz="0" w:space="0" w:color="auto"/>
      </w:divBdr>
    </w:div>
    <w:div w:id="466506514">
      <w:bodyDiv w:val="1"/>
      <w:marLeft w:val="0"/>
      <w:marRight w:val="0"/>
      <w:marTop w:val="0"/>
      <w:marBottom w:val="0"/>
      <w:divBdr>
        <w:top w:val="none" w:sz="0" w:space="0" w:color="auto"/>
        <w:left w:val="none" w:sz="0" w:space="0" w:color="auto"/>
        <w:bottom w:val="none" w:sz="0" w:space="0" w:color="auto"/>
        <w:right w:val="none" w:sz="0" w:space="0" w:color="auto"/>
      </w:divBdr>
    </w:div>
    <w:div w:id="493109278">
      <w:bodyDiv w:val="1"/>
      <w:marLeft w:val="0"/>
      <w:marRight w:val="0"/>
      <w:marTop w:val="0"/>
      <w:marBottom w:val="0"/>
      <w:divBdr>
        <w:top w:val="none" w:sz="0" w:space="0" w:color="auto"/>
        <w:left w:val="none" w:sz="0" w:space="0" w:color="auto"/>
        <w:bottom w:val="none" w:sz="0" w:space="0" w:color="auto"/>
        <w:right w:val="none" w:sz="0" w:space="0" w:color="auto"/>
      </w:divBdr>
    </w:div>
    <w:div w:id="528957727">
      <w:bodyDiv w:val="1"/>
      <w:marLeft w:val="0"/>
      <w:marRight w:val="0"/>
      <w:marTop w:val="0"/>
      <w:marBottom w:val="0"/>
      <w:divBdr>
        <w:top w:val="none" w:sz="0" w:space="0" w:color="auto"/>
        <w:left w:val="none" w:sz="0" w:space="0" w:color="auto"/>
        <w:bottom w:val="none" w:sz="0" w:space="0" w:color="auto"/>
        <w:right w:val="none" w:sz="0" w:space="0" w:color="auto"/>
      </w:divBdr>
    </w:div>
    <w:div w:id="530070837">
      <w:bodyDiv w:val="1"/>
      <w:marLeft w:val="0"/>
      <w:marRight w:val="0"/>
      <w:marTop w:val="0"/>
      <w:marBottom w:val="0"/>
      <w:divBdr>
        <w:top w:val="none" w:sz="0" w:space="0" w:color="auto"/>
        <w:left w:val="none" w:sz="0" w:space="0" w:color="auto"/>
        <w:bottom w:val="none" w:sz="0" w:space="0" w:color="auto"/>
        <w:right w:val="none" w:sz="0" w:space="0" w:color="auto"/>
      </w:divBdr>
    </w:div>
    <w:div w:id="536549451">
      <w:bodyDiv w:val="1"/>
      <w:marLeft w:val="0"/>
      <w:marRight w:val="0"/>
      <w:marTop w:val="0"/>
      <w:marBottom w:val="0"/>
      <w:divBdr>
        <w:top w:val="none" w:sz="0" w:space="0" w:color="auto"/>
        <w:left w:val="none" w:sz="0" w:space="0" w:color="auto"/>
        <w:bottom w:val="none" w:sz="0" w:space="0" w:color="auto"/>
        <w:right w:val="none" w:sz="0" w:space="0" w:color="auto"/>
      </w:divBdr>
    </w:div>
    <w:div w:id="557323106">
      <w:bodyDiv w:val="1"/>
      <w:marLeft w:val="0"/>
      <w:marRight w:val="0"/>
      <w:marTop w:val="0"/>
      <w:marBottom w:val="0"/>
      <w:divBdr>
        <w:top w:val="none" w:sz="0" w:space="0" w:color="auto"/>
        <w:left w:val="none" w:sz="0" w:space="0" w:color="auto"/>
        <w:bottom w:val="none" w:sz="0" w:space="0" w:color="auto"/>
        <w:right w:val="none" w:sz="0" w:space="0" w:color="auto"/>
      </w:divBdr>
    </w:div>
    <w:div w:id="566888743">
      <w:bodyDiv w:val="1"/>
      <w:marLeft w:val="0"/>
      <w:marRight w:val="0"/>
      <w:marTop w:val="0"/>
      <w:marBottom w:val="0"/>
      <w:divBdr>
        <w:top w:val="none" w:sz="0" w:space="0" w:color="auto"/>
        <w:left w:val="none" w:sz="0" w:space="0" w:color="auto"/>
        <w:bottom w:val="none" w:sz="0" w:space="0" w:color="auto"/>
        <w:right w:val="none" w:sz="0" w:space="0" w:color="auto"/>
      </w:divBdr>
    </w:div>
    <w:div w:id="573442564">
      <w:bodyDiv w:val="1"/>
      <w:marLeft w:val="0"/>
      <w:marRight w:val="0"/>
      <w:marTop w:val="0"/>
      <w:marBottom w:val="0"/>
      <w:divBdr>
        <w:top w:val="none" w:sz="0" w:space="0" w:color="auto"/>
        <w:left w:val="none" w:sz="0" w:space="0" w:color="auto"/>
        <w:bottom w:val="none" w:sz="0" w:space="0" w:color="auto"/>
        <w:right w:val="none" w:sz="0" w:space="0" w:color="auto"/>
      </w:divBdr>
    </w:div>
    <w:div w:id="595556571">
      <w:bodyDiv w:val="1"/>
      <w:marLeft w:val="0"/>
      <w:marRight w:val="0"/>
      <w:marTop w:val="0"/>
      <w:marBottom w:val="0"/>
      <w:divBdr>
        <w:top w:val="none" w:sz="0" w:space="0" w:color="auto"/>
        <w:left w:val="none" w:sz="0" w:space="0" w:color="auto"/>
        <w:bottom w:val="none" w:sz="0" w:space="0" w:color="auto"/>
        <w:right w:val="none" w:sz="0" w:space="0" w:color="auto"/>
      </w:divBdr>
    </w:div>
    <w:div w:id="603998932">
      <w:bodyDiv w:val="1"/>
      <w:marLeft w:val="0"/>
      <w:marRight w:val="0"/>
      <w:marTop w:val="0"/>
      <w:marBottom w:val="0"/>
      <w:divBdr>
        <w:top w:val="none" w:sz="0" w:space="0" w:color="auto"/>
        <w:left w:val="none" w:sz="0" w:space="0" w:color="auto"/>
        <w:bottom w:val="none" w:sz="0" w:space="0" w:color="auto"/>
        <w:right w:val="none" w:sz="0" w:space="0" w:color="auto"/>
      </w:divBdr>
    </w:div>
    <w:div w:id="614213700">
      <w:bodyDiv w:val="1"/>
      <w:marLeft w:val="0"/>
      <w:marRight w:val="0"/>
      <w:marTop w:val="0"/>
      <w:marBottom w:val="0"/>
      <w:divBdr>
        <w:top w:val="none" w:sz="0" w:space="0" w:color="auto"/>
        <w:left w:val="none" w:sz="0" w:space="0" w:color="auto"/>
        <w:bottom w:val="none" w:sz="0" w:space="0" w:color="auto"/>
        <w:right w:val="none" w:sz="0" w:space="0" w:color="auto"/>
      </w:divBdr>
    </w:div>
    <w:div w:id="618032161">
      <w:bodyDiv w:val="1"/>
      <w:marLeft w:val="0"/>
      <w:marRight w:val="0"/>
      <w:marTop w:val="0"/>
      <w:marBottom w:val="0"/>
      <w:divBdr>
        <w:top w:val="none" w:sz="0" w:space="0" w:color="auto"/>
        <w:left w:val="none" w:sz="0" w:space="0" w:color="auto"/>
        <w:bottom w:val="none" w:sz="0" w:space="0" w:color="auto"/>
        <w:right w:val="none" w:sz="0" w:space="0" w:color="auto"/>
      </w:divBdr>
    </w:div>
    <w:div w:id="620917672">
      <w:bodyDiv w:val="1"/>
      <w:marLeft w:val="0"/>
      <w:marRight w:val="0"/>
      <w:marTop w:val="0"/>
      <w:marBottom w:val="0"/>
      <w:divBdr>
        <w:top w:val="none" w:sz="0" w:space="0" w:color="auto"/>
        <w:left w:val="none" w:sz="0" w:space="0" w:color="auto"/>
        <w:bottom w:val="none" w:sz="0" w:space="0" w:color="auto"/>
        <w:right w:val="none" w:sz="0" w:space="0" w:color="auto"/>
      </w:divBdr>
    </w:div>
    <w:div w:id="647593391">
      <w:bodyDiv w:val="1"/>
      <w:marLeft w:val="0"/>
      <w:marRight w:val="0"/>
      <w:marTop w:val="0"/>
      <w:marBottom w:val="0"/>
      <w:divBdr>
        <w:top w:val="none" w:sz="0" w:space="0" w:color="auto"/>
        <w:left w:val="none" w:sz="0" w:space="0" w:color="auto"/>
        <w:bottom w:val="none" w:sz="0" w:space="0" w:color="auto"/>
        <w:right w:val="none" w:sz="0" w:space="0" w:color="auto"/>
      </w:divBdr>
    </w:div>
    <w:div w:id="650251220">
      <w:bodyDiv w:val="1"/>
      <w:marLeft w:val="0"/>
      <w:marRight w:val="0"/>
      <w:marTop w:val="0"/>
      <w:marBottom w:val="0"/>
      <w:divBdr>
        <w:top w:val="none" w:sz="0" w:space="0" w:color="auto"/>
        <w:left w:val="none" w:sz="0" w:space="0" w:color="auto"/>
        <w:bottom w:val="none" w:sz="0" w:space="0" w:color="auto"/>
        <w:right w:val="none" w:sz="0" w:space="0" w:color="auto"/>
      </w:divBdr>
    </w:div>
    <w:div w:id="657925732">
      <w:bodyDiv w:val="1"/>
      <w:marLeft w:val="0"/>
      <w:marRight w:val="0"/>
      <w:marTop w:val="0"/>
      <w:marBottom w:val="0"/>
      <w:divBdr>
        <w:top w:val="none" w:sz="0" w:space="0" w:color="auto"/>
        <w:left w:val="none" w:sz="0" w:space="0" w:color="auto"/>
        <w:bottom w:val="none" w:sz="0" w:space="0" w:color="auto"/>
        <w:right w:val="none" w:sz="0" w:space="0" w:color="auto"/>
      </w:divBdr>
    </w:div>
    <w:div w:id="662005327">
      <w:bodyDiv w:val="1"/>
      <w:marLeft w:val="0"/>
      <w:marRight w:val="0"/>
      <w:marTop w:val="0"/>
      <w:marBottom w:val="0"/>
      <w:divBdr>
        <w:top w:val="none" w:sz="0" w:space="0" w:color="auto"/>
        <w:left w:val="none" w:sz="0" w:space="0" w:color="auto"/>
        <w:bottom w:val="none" w:sz="0" w:space="0" w:color="auto"/>
        <w:right w:val="none" w:sz="0" w:space="0" w:color="auto"/>
      </w:divBdr>
    </w:div>
    <w:div w:id="672102854">
      <w:bodyDiv w:val="1"/>
      <w:marLeft w:val="0"/>
      <w:marRight w:val="0"/>
      <w:marTop w:val="0"/>
      <w:marBottom w:val="0"/>
      <w:divBdr>
        <w:top w:val="none" w:sz="0" w:space="0" w:color="auto"/>
        <w:left w:val="none" w:sz="0" w:space="0" w:color="auto"/>
        <w:bottom w:val="none" w:sz="0" w:space="0" w:color="auto"/>
        <w:right w:val="none" w:sz="0" w:space="0" w:color="auto"/>
      </w:divBdr>
    </w:div>
    <w:div w:id="701170301">
      <w:bodyDiv w:val="1"/>
      <w:marLeft w:val="0"/>
      <w:marRight w:val="0"/>
      <w:marTop w:val="0"/>
      <w:marBottom w:val="0"/>
      <w:divBdr>
        <w:top w:val="none" w:sz="0" w:space="0" w:color="auto"/>
        <w:left w:val="none" w:sz="0" w:space="0" w:color="auto"/>
        <w:bottom w:val="none" w:sz="0" w:space="0" w:color="auto"/>
        <w:right w:val="none" w:sz="0" w:space="0" w:color="auto"/>
      </w:divBdr>
    </w:div>
    <w:div w:id="708148396">
      <w:bodyDiv w:val="1"/>
      <w:marLeft w:val="0"/>
      <w:marRight w:val="0"/>
      <w:marTop w:val="0"/>
      <w:marBottom w:val="0"/>
      <w:divBdr>
        <w:top w:val="none" w:sz="0" w:space="0" w:color="auto"/>
        <w:left w:val="none" w:sz="0" w:space="0" w:color="auto"/>
        <w:bottom w:val="none" w:sz="0" w:space="0" w:color="auto"/>
        <w:right w:val="none" w:sz="0" w:space="0" w:color="auto"/>
      </w:divBdr>
    </w:div>
    <w:div w:id="711151382">
      <w:bodyDiv w:val="1"/>
      <w:marLeft w:val="0"/>
      <w:marRight w:val="0"/>
      <w:marTop w:val="0"/>
      <w:marBottom w:val="0"/>
      <w:divBdr>
        <w:top w:val="none" w:sz="0" w:space="0" w:color="auto"/>
        <w:left w:val="none" w:sz="0" w:space="0" w:color="auto"/>
        <w:bottom w:val="none" w:sz="0" w:space="0" w:color="auto"/>
        <w:right w:val="none" w:sz="0" w:space="0" w:color="auto"/>
      </w:divBdr>
    </w:div>
    <w:div w:id="714542300">
      <w:bodyDiv w:val="1"/>
      <w:marLeft w:val="0"/>
      <w:marRight w:val="0"/>
      <w:marTop w:val="0"/>
      <w:marBottom w:val="0"/>
      <w:divBdr>
        <w:top w:val="none" w:sz="0" w:space="0" w:color="auto"/>
        <w:left w:val="none" w:sz="0" w:space="0" w:color="auto"/>
        <w:bottom w:val="none" w:sz="0" w:space="0" w:color="auto"/>
        <w:right w:val="none" w:sz="0" w:space="0" w:color="auto"/>
      </w:divBdr>
    </w:div>
    <w:div w:id="720329114">
      <w:bodyDiv w:val="1"/>
      <w:marLeft w:val="0"/>
      <w:marRight w:val="0"/>
      <w:marTop w:val="0"/>
      <w:marBottom w:val="0"/>
      <w:divBdr>
        <w:top w:val="none" w:sz="0" w:space="0" w:color="auto"/>
        <w:left w:val="none" w:sz="0" w:space="0" w:color="auto"/>
        <w:bottom w:val="none" w:sz="0" w:space="0" w:color="auto"/>
        <w:right w:val="none" w:sz="0" w:space="0" w:color="auto"/>
      </w:divBdr>
    </w:div>
    <w:div w:id="731469886">
      <w:bodyDiv w:val="1"/>
      <w:marLeft w:val="0"/>
      <w:marRight w:val="0"/>
      <w:marTop w:val="0"/>
      <w:marBottom w:val="0"/>
      <w:divBdr>
        <w:top w:val="none" w:sz="0" w:space="0" w:color="auto"/>
        <w:left w:val="none" w:sz="0" w:space="0" w:color="auto"/>
        <w:bottom w:val="none" w:sz="0" w:space="0" w:color="auto"/>
        <w:right w:val="none" w:sz="0" w:space="0" w:color="auto"/>
      </w:divBdr>
    </w:div>
    <w:div w:id="737291727">
      <w:bodyDiv w:val="1"/>
      <w:marLeft w:val="0"/>
      <w:marRight w:val="0"/>
      <w:marTop w:val="0"/>
      <w:marBottom w:val="0"/>
      <w:divBdr>
        <w:top w:val="none" w:sz="0" w:space="0" w:color="auto"/>
        <w:left w:val="none" w:sz="0" w:space="0" w:color="auto"/>
        <w:bottom w:val="none" w:sz="0" w:space="0" w:color="auto"/>
        <w:right w:val="none" w:sz="0" w:space="0" w:color="auto"/>
      </w:divBdr>
    </w:div>
    <w:div w:id="740636199">
      <w:bodyDiv w:val="1"/>
      <w:marLeft w:val="0"/>
      <w:marRight w:val="0"/>
      <w:marTop w:val="0"/>
      <w:marBottom w:val="0"/>
      <w:divBdr>
        <w:top w:val="none" w:sz="0" w:space="0" w:color="auto"/>
        <w:left w:val="none" w:sz="0" w:space="0" w:color="auto"/>
        <w:bottom w:val="none" w:sz="0" w:space="0" w:color="auto"/>
        <w:right w:val="none" w:sz="0" w:space="0" w:color="auto"/>
      </w:divBdr>
    </w:div>
    <w:div w:id="750156103">
      <w:bodyDiv w:val="1"/>
      <w:marLeft w:val="0"/>
      <w:marRight w:val="0"/>
      <w:marTop w:val="0"/>
      <w:marBottom w:val="0"/>
      <w:divBdr>
        <w:top w:val="none" w:sz="0" w:space="0" w:color="auto"/>
        <w:left w:val="none" w:sz="0" w:space="0" w:color="auto"/>
        <w:bottom w:val="none" w:sz="0" w:space="0" w:color="auto"/>
        <w:right w:val="none" w:sz="0" w:space="0" w:color="auto"/>
      </w:divBdr>
    </w:div>
    <w:div w:id="753167753">
      <w:bodyDiv w:val="1"/>
      <w:marLeft w:val="0"/>
      <w:marRight w:val="0"/>
      <w:marTop w:val="0"/>
      <w:marBottom w:val="0"/>
      <w:divBdr>
        <w:top w:val="none" w:sz="0" w:space="0" w:color="auto"/>
        <w:left w:val="none" w:sz="0" w:space="0" w:color="auto"/>
        <w:bottom w:val="none" w:sz="0" w:space="0" w:color="auto"/>
        <w:right w:val="none" w:sz="0" w:space="0" w:color="auto"/>
      </w:divBdr>
    </w:div>
    <w:div w:id="782771672">
      <w:bodyDiv w:val="1"/>
      <w:marLeft w:val="0"/>
      <w:marRight w:val="0"/>
      <w:marTop w:val="0"/>
      <w:marBottom w:val="0"/>
      <w:divBdr>
        <w:top w:val="none" w:sz="0" w:space="0" w:color="auto"/>
        <w:left w:val="none" w:sz="0" w:space="0" w:color="auto"/>
        <w:bottom w:val="none" w:sz="0" w:space="0" w:color="auto"/>
        <w:right w:val="none" w:sz="0" w:space="0" w:color="auto"/>
      </w:divBdr>
    </w:div>
    <w:div w:id="794712232">
      <w:bodyDiv w:val="1"/>
      <w:marLeft w:val="0"/>
      <w:marRight w:val="0"/>
      <w:marTop w:val="0"/>
      <w:marBottom w:val="0"/>
      <w:divBdr>
        <w:top w:val="none" w:sz="0" w:space="0" w:color="auto"/>
        <w:left w:val="none" w:sz="0" w:space="0" w:color="auto"/>
        <w:bottom w:val="none" w:sz="0" w:space="0" w:color="auto"/>
        <w:right w:val="none" w:sz="0" w:space="0" w:color="auto"/>
      </w:divBdr>
    </w:div>
    <w:div w:id="796069846">
      <w:bodyDiv w:val="1"/>
      <w:marLeft w:val="0"/>
      <w:marRight w:val="0"/>
      <w:marTop w:val="0"/>
      <w:marBottom w:val="0"/>
      <w:divBdr>
        <w:top w:val="none" w:sz="0" w:space="0" w:color="auto"/>
        <w:left w:val="none" w:sz="0" w:space="0" w:color="auto"/>
        <w:bottom w:val="none" w:sz="0" w:space="0" w:color="auto"/>
        <w:right w:val="none" w:sz="0" w:space="0" w:color="auto"/>
      </w:divBdr>
    </w:div>
    <w:div w:id="827400874">
      <w:bodyDiv w:val="1"/>
      <w:marLeft w:val="0"/>
      <w:marRight w:val="0"/>
      <w:marTop w:val="0"/>
      <w:marBottom w:val="0"/>
      <w:divBdr>
        <w:top w:val="none" w:sz="0" w:space="0" w:color="auto"/>
        <w:left w:val="none" w:sz="0" w:space="0" w:color="auto"/>
        <w:bottom w:val="none" w:sz="0" w:space="0" w:color="auto"/>
        <w:right w:val="none" w:sz="0" w:space="0" w:color="auto"/>
      </w:divBdr>
    </w:div>
    <w:div w:id="836505704">
      <w:bodyDiv w:val="1"/>
      <w:marLeft w:val="0"/>
      <w:marRight w:val="0"/>
      <w:marTop w:val="0"/>
      <w:marBottom w:val="0"/>
      <w:divBdr>
        <w:top w:val="none" w:sz="0" w:space="0" w:color="auto"/>
        <w:left w:val="none" w:sz="0" w:space="0" w:color="auto"/>
        <w:bottom w:val="none" w:sz="0" w:space="0" w:color="auto"/>
        <w:right w:val="none" w:sz="0" w:space="0" w:color="auto"/>
      </w:divBdr>
    </w:div>
    <w:div w:id="851794940">
      <w:bodyDiv w:val="1"/>
      <w:marLeft w:val="0"/>
      <w:marRight w:val="0"/>
      <w:marTop w:val="0"/>
      <w:marBottom w:val="0"/>
      <w:divBdr>
        <w:top w:val="none" w:sz="0" w:space="0" w:color="auto"/>
        <w:left w:val="none" w:sz="0" w:space="0" w:color="auto"/>
        <w:bottom w:val="none" w:sz="0" w:space="0" w:color="auto"/>
        <w:right w:val="none" w:sz="0" w:space="0" w:color="auto"/>
      </w:divBdr>
    </w:div>
    <w:div w:id="854808513">
      <w:bodyDiv w:val="1"/>
      <w:marLeft w:val="0"/>
      <w:marRight w:val="0"/>
      <w:marTop w:val="0"/>
      <w:marBottom w:val="0"/>
      <w:divBdr>
        <w:top w:val="none" w:sz="0" w:space="0" w:color="auto"/>
        <w:left w:val="none" w:sz="0" w:space="0" w:color="auto"/>
        <w:bottom w:val="none" w:sz="0" w:space="0" w:color="auto"/>
        <w:right w:val="none" w:sz="0" w:space="0" w:color="auto"/>
      </w:divBdr>
    </w:div>
    <w:div w:id="855921034">
      <w:bodyDiv w:val="1"/>
      <w:marLeft w:val="0"/>
      <w:marRight w:val="0"/>
      <w:marTop w:val="0"/>
      <w:marBottom w:val="0"/>
      <w:divBdr>
        <w:top w:val="none" w:sz="0" w:space="0" w:color="auto"/>
        <w:left w:val="none" w:sz="0" w:space="0" w:color="auto"/>
        <w:bottom w:val="none" w:sz="0" w:space="0" w:color="auto"/>
        <w:right w:val="none" w:sz="0" w:space="0" w:color="auto"/>
      </w:divBdr>
    </w:div>
    <w:div w:id="856499995">
      <w:bodyDiv w:val="1"/>
      <w:marLeft w:val="0"/>
      <w:marRight w:val="0"/>
      <w:marTop w:val="0"/>
      <w:marBottom w:val="0"/>
      <w:divBdr>
        <w:top w:val="none" w:sz="0" w:space="0" w:color="auto"/>
        <w:left w:val="none" w:sz="0" w:space="0" w:color="auto"/>
        <w:bottom w:val="none" w:sz="0" w:space="0" w:color="auto"/>
        <w:right w:val="none" w:sz="0" w:space="0" w:color="auto"/>
      </w:divBdr>
    </w:div>
    <w:div w:id="859705775">
      <w:bodyDiv w:val="1"/>
      <w:marLeft w:val="0"/>
      <w:marRight w:val="0"/>
      <w:marTop w:val="0"/>
      <w:marBottom w:val="0"/>
      <w:divBdr>
        <w:top w:val="none" w:sz="0" w:space="0" w:color="auto"/>
        <w:left w:val="none" w:sz="0" w:space="0" w:color="auto"/>
        <w:bottom w:val="none" w:sz="0" w:space="0" w:color="auto"/>
        <w:right w:val="none" w:sz="0" w:space="0" w:color="auto"/>
      </w:divBdr>
    </w:div>
    <w:div w:id="860314444">
      <w:bodyDiv w:val="1"/>
      <w:marLeft w:val="0"/>
      <w:marRight w:val="0"/>
      <w:marTop w:val="0"/>
      <w:marBottom w:val="0"/>
      <w:divBdr>
        <w:top w:val="none" w:sz="0" w:space="0" w:color="auto"/>
        <w:left w:val="none" w:sz="0" w:space="0" w:color="auto"/>
        <w:bottom w:val="none" w:sz="0" w:space="0" w:color="auto"/>
        <w:right w:val="none" w:sz="0" w:space="0" w:color="auto"/>
      </w:divBdr>
    </w:div>
    <w:div w:id="868373186">
      <w:bodyDiv w:val="1"/>
      <w:marLeft w:val="0"/>
      <w:marRight w:val="0"/>
      <w:marTop w:val="0"/>
      <w:marBottom w:val="0"/>
      <w:divBdr>
        <w:top w:val="none" w:sz="0" w:space="0" w:color="auto"/>
        <w:left w:val="none" w:sz="0" w:space="0" w:color="auto"/>
        <w:bottom w:val="none" w:sz="0" w:space="0" w:color="auto"/>
        <w:right w:val="none" w:sz="0" w:space="0" w:color="auto"/>
      </w:divBdr>
    </w:div>
    <w:div w:id="886526039">
      <w:bodyDiv w:val="1"/>
      <w:marLeft w:val="0"/>
      <w:marRight w:val="0"/>
      <w:marTop w:val="0"/>
      <w:marBottom w:val="0"/>
      <w:divBdr>
        <w:top w:val="none" w:sz="0" w:space="0" w:color="auto"/>
        <w:left w:val="none" w:sz="0" w:space="0" w:color="auto"/>
        <w:bottom w:val="none" w:sz="0" w:space="0" w:color="auto"/>
        <w:right w:val="none" w:sz="0" w:space="0" w:color="auto"/>
      </w:divBdr>
    </w:div>
    <w:div w:id="903106698">
      <w:bodyDiv w:val="1"/>
      <w:marLeft w:val="0"/>
      <w:marRight w:val="0"/>
      <w:marTop w:val="0"/>
      <w:marBottom w:val="0"/>
      <w:divBdr>
        <w:top w:val="none" w:sz="0" w:space="0" w:color="auto"/>
        <w:left w:val="none" w:sz="0" w:space="0" w:color="auto"/>
        <w:bottom w:val="none" w:sz="0" w:space="0" w:color="auto"/>
        <w:right w:val="none" w:sz="0" w:space="0" w:color="auto"/>
      </w:divBdr>
    </w:div>
    <w:div w:id="907960980">
      <w:bodyDiv w:val="1"/>
      <w:marLeft w:val="0"/>
      <w:marRight w:val="0"/>
      <w:marTop w:val="0"/>
      <w:marBottom w:val="0"/>
      <w:divBdr>
        <w:top w:val="none" w:sz="0" w:space="0" w:color="auto"/>
        <w:left w:val="none" w:sz="0" w:space="0" w:color="auto"/>
        <w:bottom w:val="none" w:sz="0" w:space="0" w:color="auto"/>
        <w:right w:val="none" w:sz="0" w:space="0" w:color="auto"/>
      </w:divBdr>
    </w:div>
    <w:div w:id="909657089">
      <w:bodyDiv w:val="1"/>
      <w:marLeft w:val="0"/>
      <w:marRight w:val="0"/>
      <w:marTop w:val="0"/>
      <w:marBottom w:val="0"/>
      <w:divBdr>
        <w:top w:val="none" w:sz="0" w:space="0" w:color="auto"/>
        <w:left w:val="none" w:sz="0" w:space="0" w:color="auto"/>
        <w:bottom w:val="none" w:sz="0" w:space="0" w:color="auto"/>
        <w:right w:val="none" w:sz="0" w:space="0" w:color="auto"/>
      </w:divBdr>
    </w:div>
    <w:div w:id="912936400">
      <w:bodyDiv w:val="1"/>
      <w:marLeft w:val="0"/>
      <w:marRight w:val="0"/>
      <w:marTop w:val="0"/>
      <w:marBottom w:val="0"/>
      <w:divBdr>
        <w:top w:val="none" w:sz="0" w:space="0" w:color="auto"/>
        <w:left w:val="none" w:sz="0" w:space="0" w:color="auto"/>
        <w:bottom w:val="none" w:sz="0" w:space="0" w:color="auto"/>
        <w:right w:val="none" w:sz="0" w:space="0" w:color="auto"/>
      </w:divBdr>
    </w:div>
    <w:div w:id="920329871">
      <w:bodyDiv w:val="1"/>
      <w:marLeft w:val="0"/>
      <w:marRight w:val="0"/>
      <w:marTop w:val="0"/>
      <w:marBottom w:val="0"/>
      <w:divBdr>
        <w:top w:val="none" w:sz="0" w:space="0" w:color="auto"/>
        <w:left w:val="none" w:sz="0" w:space="0" w:color="auto"/>
        <w:bottom w:val="none" w:sz="0" w:space="0" w:color="auto"/>
        <w:right w:val="none" w:sz="0" w:space="0" w:color="auto"/>
      </w:divBdr>
    </w:div>
    <w:div w:id="925915717">
      <w:bodyDiv w:val="1"/>
      <w:marLeft w:val="0"/>
      <w:marRight w:val="0"/>
      <w:marTop w:val="0"/>
      <w:marBottom w:val="0"/>
      <w:divBdr>
        <w:top w:val="none" w:sz="0" w:space="0" w:color="auto"/>
        <w:left w:val="none" w:sz="0" w:space="0" w:color="auto"/>
        <w:bottom w:val="none" w:sz="0" w:space="0" w:color="auto"/>
        <w:right w:val="none" w:sz="0" w:space="0" w:color="auto"/>
      </w:divBdr>
    </w:div>
    <w:div w:id="941910433">
      <w:bodyDiv w:val="1"/>
      <w:marLeft w:val="0"/>
      <w:marRight w:val="0"/>
      <w:marTop w:val="0"/>
      <w:marBottom w:val="0"/>
      <w:divBdr>
        <w:top w:val="none" w:sz="0" w:space="0" w:color="auto"/>
        <w:left w:val="none" w:sz="0" w:space="0" w:color="auto"/>
        <w:bottom w:val="none" w:sz="0" w:space="0" w:color="auto"/>
        <w:right w:val="none" w:sz="0" w:space="0" w:color="auto"/>
      </w:divBdr>
    </w:div>
    <w:div w:id="942498534">
      <w:bodyDiv w:val="1"/>
      <w:marLeft w:val="0"/>
      <w:marRight w:val="0"/>
      <w:marTop w:val="0"/>
      <w:marBottom w:val="0"/>
      <w:divBdr>
        <w:top w:val="none" w:sz="0" w:space="0" w:color="auto"/>
        <w:left w:val="none" w:sz="0" w:space="0" w:color="auto"/>
        <w:bottom w:val="none" w:sz="0" w:space="0" w:color="auto"/>
        <w:right w:val="none" w:sz="0" w:space="0" w:color="auto"/>
      </w:divBdr>
    </w:div>
    <w:div w:id="950165354">
      <w:bodyDiv w:val="1"/>
      <w:marLeft w:val="0"/>
      <w:marRight w:val="0"/>
      <w:marTop w:val="0"/>
      <w:marBottom w:val="0"/>
      <w:divBdr>
        <w:top w:val="none" w:sz="0" w:space="0" w:color="auto"/>
        <w:left w:val="none" w:sz="0" w:space="0" w:color="auto"/>
        <w:bottom w:val="none" w:sz="0" w:space="0" w:color="auto"/>
        <w:right w:val="none" w:sz="0" w:space="0" w:color="auto"/>
      </w:divBdr>
    </w:div>
    <w:div w:id="956568525">
      <w:bodyDiv w:val="1"/>
      <w:marLeft w:val="0"/>
      <w:marRight w:val="0"/>
      <w:marTop w:val="0"/>
      <w:marBottom w:val="0"/>
      <w:divBdr>
        <w:top w:val="none" w:sz="0" w:space="0" w:color="auto"/>
        <w:left w:val="none" w:sz="0" w:space="0" w:color="auto"/>
        <w:bottom w:val="none" w:sz="0" w:space="0" w:color="auto"/>
        <w:right w:val="none" w:sz="0" w:space="0" w:color="auto"/>
      </w:divBdr>
    </w:div>
    <w:div w:id="976490142">
      <w:bodyDiv w:val="1"/>
      <w:marLeft w:val="0"/>
      <w:marRight w:val="0"/>
      <w:marTop w:val="0"/>
      <w:marBottom w:val="0"/>
      <w:divBdr>
        <w:top w:val="none" w:sz="0" w:space="0" w:color="auto"/>
        <w:left w:val="none" w:sz="0" w:space="0" w:color="auto"/>
        <w:bottom w:val="none" w:sz="0" w:space="0" w:color="auto"/>
        <w:right w:val="none" w:sz="0" w:space="0" w:color="auto"/>
      </w:divBdr>
    </w:div>
    <w:div w:id="983973559">
      <w:bodyDiv w:val="1"/>
      <w:marLeft w:val="0"/>
      <w:marRight w:val="0"/>
      <w:marTop w:val="0"/>
      <w:marBottom w:val="0"/>
      <w:divBdr>
        <w:top w:val="none" w:sz="0" w:space="0" w:color="auto"/>
        <w:left w:val="none" w:sz="0" w:space="0" w:color="auto"/>
        <w:bottom w:val="none" w:sz="0" w:space="0" w:color="auto"/>
        <w:right w:val="none" w:sz="0" w:space="0" w:color="auto"/>
      </w:divBdr>
    </w:div>
    <w:div w:id="1004674019">
      <w:bodyDiv w:val="1"/>
      <w:marLeft w:val="0"/>
      <w:marRight w:val="0"/>
      <w:marTop w:val="0"/>
      <w:marBottom w:val="0"/>
      <w:divBdr>
        <w:top w:val="none" w:sz="0" w:space="0" w:color="auto"/>
        <w:left w:val="none" w:sz="0" w:space="0" w:color="auto"/>
        <w:bottom w:val="none" w:sz="0" w:space="0" w:color="auto"/>
        <w:right w:val="none" w:sz="0" w:space="0" w:color="auto"/>
      </w:divBdr>
    </w:div>
    <w:div w:id="1007294116">
      <w:bodyDiv w:val="1"/>
      <w:marLeft w:val="0"/>
      <w:marRight w:val="0"/>
      <w:marTop w:val="0"/>
      <w:marBottom w:val="0"/>
      <w:divBdr>
        <w:top w:val="none" w:sz="0" w:space="0" w:color="auto"/>
        <w:left w:val="none" w:sz="0" w:space="0" w:color="auto"/>
        <w:bottom w:val="none" w:sz="0" w:space="0" w:color="auto"/>
        <w:right w:val="none" w:sz="0" w:space="0" w:color="auto"/>
      </w:divBdr>
    </w:div>
    <w:div w:id="1012104589">
      <w:bodyDiv w:val="1"/>
      <w:marLeft w:val="0"/>
      <w:marRight w:val="0"/>
      <w:marTop w:val="0"/>
      <w:marBottom w:val="0"/>
      <w:divBdr>
        <w:top w:val="none" w:sz="0" w:space="0" w:color="auto"/>
        <w:left w:val="none" w:sz="0" w:space="0" w:color="auto"/>
        <w:bottom w:val="none" w:sz="0" w:space="0" w:color="auto"/>
        <w:right w:val="none" w:sz="0" w:space="0" w:color="auto"/>
      </w:divBdr>
    </w:div>
    <w:div w:id="1046879439">
      <w:bodyDiv w:val="1"/>
      <w:marLeft w:val="0"/>
      <w:marRight w:val="0"/>
      <w:marTop w:val="0"/>
      <w:marBottom w:val="0"/>
      <w:divBdr>
        <w:top w:val="none" w:sz="0" w:space="0" w:color="auto"/>
        <w:left w:val="none" w:sz="0" w:space="0" w:color="auto"/>
        <w:bottom w:val="none" w:sz="0" w:space="0" w:color="auto"/>
        <w:right w:val="none" w:sz="0" w:space="0" w:color="auto"/>
      </w:divBdr>
    </w:div>
    <w:div w:id="1058628055">
      <w:bodyDiv w:val="1"/>
      <w:marLeft w:val="0"/>
      <w:marRight w:val="0"/>
      <w:marTop w:val="0"/>
      <w:marBottom w:val="0"/>
      <w:divBdr>
        <w:top w:val="none" w:sz="0" w:space="0" w:color="auto"/>
        <w:left w:val="none" w:sz="0" w:space="0" w:color="auto"/>
        <w:bottom w:val="none" w:sz="0" w:space="0" w:color="auto"/>
        <w:right w:val="none" w:sz="0" w:space="0" w:color="auto"/>
      </w:divBdr>
    </w:div>
    <w:div w:id="1083726415">
      <w:bodyDiv w:val="1"/>
      <w:marLeft w:val="0"/>
      <w:marRight w:val="0"/>
      <w:marTop w:val="0"/>
      <w:marBottom w:val="0"/>
      <w:divBdr>
        <w:top w:val="none" w:sz="0" w:space="0" w:color="auto"/>
        <w:left w:val="none" w:sz="0" w:space="0" w:color="auto"/>
        <w:bottom w:val="none" w:sz="0" w:space="0" w:color="auto"/>
        <w:right w:val="none" w:sz="0" w:space="0" w:color="auto"/>
      </w:divBdr>
    </w:div>
    <w:div w:id="1103069055">
      <w:bodyDiv w:val="1"/>
      <w:marLeft w:val="0"/>
      <w:marRight w:val="0"/>
      <w:marTop w:val="0"/>
      <w:marBottom w:val="0"/>
      <w:divBdr>
        <w:top w:val="none" w:sz="0" w:space="0" w:color="auto"/>
        <w:left w:val="none" w:sz="0" w:space="0" w:color="auto"/>
        <w:bottom w:val="none" w:sz="0" w:space="0" w:color="auto"/>
        <w:right w:val="none" w:sz="0" w:space="0" w:color="auto"/>
      </w:divBdr>
    </w:div>
    <w:div w:id="1151603461">
      <w:bodyDiv w:val="1"/>
      <w:marLeft w:val="0"/>
      <w:marRight w:val="0"/>
      <w:marTop w:val="0"/>
      <w:marBottom w:val="0"/>
      <w:divBdr>
        <w:top w:val="none" w:sz="0" w:space="0" w:color="auto"/>
        <w:left w:val="none" w:sz="0" w:space="0" w:color="auto"/>
        <w:bottom w:val="none" w:sz="0" w:space="0" w:color="auto"/>
        <w:right w:val="none" w:sz="0" w:space="0" w:color="auto"/>
      </w:divBdr>
    </w:div>
    <w:div w:id="1170636738">
      <w:bodyDiv w:val="1"/>
      <w:marLeft w:val="0"/>
      <w:marRight w:val="0"/>
      <w:marTop w:val="0"/>
      <w:marBottom w:val="0"/>
      <w:divBdr>
        <w:top w:val="none" w:sz="0" w:space="0" w:color="auto"/>
        <w:left w:val="none" w:sz="0" w:space="0" w:color="auto"/>
        <w:bottom w:val="none" w:sz="0" w:space="0" w:color="auto"/>
        <w:right w:val="none" w:sz="0" w:space="0" w:color="auto"/>
      </w:divBdr>
    </w:div>
    <w:div w:id="1187596232">
      <w:bodyDiv w:val="1"/>
      <w:marLeft w:val="0"/>
      <w:marRight w:val="0"/>
      <w:marTop w:val="0"/>
      <w:marBottom w:val="0"/>
      <w:divBdr>
        <w:top w:val="none" w:sz="0" w:space="0" w:color="auto"/>
        <w:left w:val="none" w:sz="0" w:space="0" w:color="auto"/>
        <w:bottom w:val="none" w:sz="0" w:space="0" w:color="auto"/>
        <w:right w:val="none" w:sz="0" w:space="0" w:color="auto"/>
      </w:divBdr>
    </w:div>
    <w:div w:id="1248346943">
      <w:bodyDiv w:val="1"/>
      <w:marLeft w:val="0"/>
      <w:marRight w:val="0"/>
      <w:marTop w:val="0"/>
      <w:marBottom w:val="0"/>
      <w:divBdr>
        <w:top w:val="none" w:sz="0" w:space="0" w:color="auto"/>
        <w:left w:val="none" w:sz="0" w:space="0" w:color="auto"/>
        <w:bottom w:val="none" w:sz="0" w:space="0" w:color="auto"/>
        <w:right w:val="none" w:sz="0" w:space="0" w:color="auto"/>
      </w:divBdr>
    </w:div>
    <w:div w:id="1250886421">
      <w:bodyDiv w:val="1"/>
      <w:marLeft w:val="0"/>
      <w:marRight w:val="0"/>
      <w:marTop w:val="0"/>
      <w:marBottom w:val="0"/>
      <w:divBdr>
        <w:top w:val="none" w:sz="0" w:space="0" w:color="auto"/>
        <w:left w:val="none" w:sz="0" w:space="0" w:color="auto"/>
        <w:bottom w:val="none" w:sz="0" w:space="0" w:color="auto"/>
        <w:right w:val="none" w:sz="0" w:space="0" w:color="auto"/>
      </w:divBdr>
    </w:div>
    <w:div w:id="1261529527">
      <w:bodyDiv w:val="1"/>
      <w:marLeft w:val="0"/>
      <w:marRight w:val="0"/>
      <w:marTop w:val="0"/>
      <w:marBottom w:val="0"/>
      <w:divBdr>
        <w:top w:val="none" w:sz="0" w:space="0" w:color="auto"/>
        <w:left w:val="none" w:sz="0" w:space="0" w:color="auto"/>
        <w:bottom w:val="none" w:sz="0" w:space="0" w:color="auto"/>
        <w:right w:val="none" w:sz="0" w:space="0" w:color="auto"/>
      </w:divBdr>
    </w:div>
    <w:div w:id="1261600764">
      <w:bodyDiv w:val="1"/>
      <w:marLeft w:val="0"/>
      <w:marRight w:val="0"/>
      <w:marTop w:val="0"/>
      <w:marBottom w:val="0"/>
      <w:divBdr>
        <w:top w:val="none" w:sz="0" w:space="0" w:color="auto"/>
        <w:left w:val="none" w:sz="0" w:space="0" w:color="auto"/>
        <w:bottom w:val="none" w:sz="0" w:space="0" w:color="auto"/>
        <w:right w:val="none" w:sz="0" w:space="0" w:color="auto"/>
      </w:divBdr>
    </w:div>
    <w:div w:id="1267156020">
      <w:bodyDiv w:val="1"/>
      <w:marLeft w:val="0"/>
      <w:marRight w:val="0"/>
      <w:marTop w:val="0"/>
      <w:marBottom w:val="0"/>
      <w:divBdr>
        <w:top w:val="none" w:sz="0" w:space="0" w:color="auto"/>
        <w:left w:val="none" w:sz="0" w:space="0" w:color="auto"/>
        <w:bottom w:val="none" w:sz="0" w:space="0" w:color="auto"/>
        <w:right w:val="none" w:sz="0" w:space="0" w:color="auto"/>
      </w:divBdr>
    </w:div>
    <w:div w:id="1272007480">
      <w:bodyDiv w:val="1"/>
      <w:marLeft w:val="0"/>
      <w:marRight w:val="0"/>
      <w:marTop w:val="0"/>
      <w:marBottom w:val="0"/>
      <w:divBdr>
        <w:top w:val="none" w:sz="0" w:space="0" w:color="auto"/>
        <w:left w:val="none" w:sz="0" w:space="0" w:color="auto"/>
        <w:bottom w:val="none" w:sz="0" w:space="0" w:color="auto"/>
        <w:right w:val="none" w:sz="0" w:space="0" w:color="auto"/>
      </w:divBdr>
    </w:div>
    <w:div w:id="1274560572">
      <w:bodyDiv w:val="1"/>
      <w:marLeft w:val="0"/>
      <w:marRight w:val="0"/>
      <w:marTop w:val="0"/>
      <w:marBottom w:val="0"/>
      <w:divBdr>
        <w:top w:val="none" w:sz="0" w:space="0" w:color="auto"/>
        <w:left w:val="none" w:sz="0" w:space="0" w:color="auto"/>
        <w:bottom w:val="none" w:sz="0" w:space="0" w:color="auto"/>
        <w:right w:val="none" w:sz="0" w:space="0" w:color="auto"/>
      </w:divBdr>
    </w:div>
    <w:div w:id="1281839619">
      <w:bodyDiv w:val="1"/>
      <w:marLeft w:val="0"/>
      <w:marRight w:val="0"/>
      <w:marTop w:val="0"/>
      <w:marBottom w:val="0"/>
      <w:divBdr>
        <w:top w:val="none" w:sz="0" w:space="0" w:color="auto"/>
        <w:left w:val="none" w:sz="0" w:space="0" w:color="auto"/>
        <w:bottom w:val="none" w:sz="0" w:space="0" w:color="auto"/>
        <w:right w:val="none" w:sz="0" w:space="0" w:color="auto"/>
      </w:divBdr>
    </w:div>
    <w:div w:id="1290360710">
      <w:bodyDiv w:val="1"/>
      <w:marLeft w:val="0"/>
      <w:marRight w:val="0"/>
      <w:marTop w:val="0"/>
      <w:marBottom w:val="0"/>
      <w:divBdr>
        <w:top w:val="none" w:sz="0" w:space="0" w:color="auto"/>
        <w:left w:val="none" w:sz="0" w:space="0" w:color="auto"/>
        <w:bottom w:val="none" w:sz="0" w:space="0" w:color="auto"/>
        <w:right w:val="none" w:sz="0" w:space="0" w:color="auto"/>
      </w:divBdr>
    </w:div>
    <w:div w:id="1317343202">
      <w:bodyDiv w:val="1"/>
      <w:marLeft w:val="0"/>
      <w:marRight w:val="0"/>
      <w:marTop w:val="0"/>
      <w:marBottom w:val="0"/>
      <w:divBdr>
        <w:top w:val="none" w:sz="0" w:space="0" w:color="auto"/>
        <w:left w:val="none" w:sz="0" w:space="0" w:color="auto"/>
        <w:bottom w:val="none" w:sz="0" w:space="0" w:color="auto"/>
        <w:right w:val="none" w:sz="0" w:space="0" w:color="auto"/>
      </w:divBdr>
    </w:div>
    <w:div w:id="1326132218">
      <w:bodyDiv w:val="1"/>
      <w:marLeft w:val="0"/>
      <w:marRight w:val="0"/>
      <w:marTop w:val="0"/>
      <w:marBottom w:val="0"/>
      <w:divBdr>
        <w:top w:val="none" w:sz="0" w:space="0" w:color="auto"/>
        <w:left w:val="none" w:sz="0" w:space="0" w:color="auto"/>
        <w:bottom w:val="none" w:sz="0" w:space="0" w:color="auto"/>
        <w:right w:val="none" w:sz="0" w:space="0" w:color="auto"/>
      </w:divBdr>
    </w:div>
    <w:div w:id="1339576890">
      <w:bodyDiv w:val="1"/>
      <w:marLeft w:val="0"/>
      <w:marRight w:val="0"/>
      <w:marTop w:val="0"/>
      <w:marBottom w:val="0"/>
      <w:divBdr>
        <w:top w:val="none" w:sz="0" w:space="0" w:color="auto"/>
        <w:left w:val="none" w:sz="0" w:space="0" w:color="auto"/>
        <w:bottom w:val="none" w:sz="0" w:space="0" w:color="auto"/>
        <w:right w:val="none" w:sz="0" w:space="0" w:color="auto"/>
      </w:divBdr>
    </w:div>
    <w:div w:id="1343118398">
      <w:bodyDiv w:val="1"/>
      <w:marLeft w:val="0"/>
      <w:marRight w:val="0"/>
      <w:marTop w:val="0"/>
      <w:marBottom w:val="0"/>
      <w:divBdr>
        <w:top w:val="none" w:sz="0" w:space="0" w:color="auto"/>
        <w:left w:val="none" w:sz="0" w:space="0" w:color="auto"/>
        <w:bottom w:val="none" w:sz="0" w:space="0" w:color="auto"/>
        <w:right w:val="none" w:sz="0" w:space="0" w:color="auto"/>
      </w:divBdr>
    </w:div>
    <w:div w:id="1360013376">
      <w:bodyDiv w:val="1"/>
      <w:marLeft w:val="0"/>
      <w:marRight w:val="0"/>
      <w:marTop w:val="0"/>
      <w:marBottom w:val="0"/>
      <w:divBdr>
        <w:top w:val="none" w:sz="0" w:space="0" w:color="auto"/>
        <w:left w:val="none" w:sz="0" w:space="0" w:color="auto"/>
        <w:bottom w:val="none" w:sz="0" w:space="0" w:color="auto"/>
        <w:right w:val="none" w:sz="0" w:space="0" w:color="auto"/>
      </w:divBdr>
    </w:div>
    <w:div w:id="1375422066">
      <w:bodyDiv w:val="1"/>
      <w:marLeft w:val="0"/>
      <w:marRight w:val="0"/>
      <w:marTop w:val="0"/>
      <w:marBottom w:val="0"/>
      <w:divBdr>
        <w:top w:val="none" w:sz="0" w:space="0" w:color="auto"/>
        <w:left w:val="none" w:sz="0" w:space="0" w:color="auto"/>
        <w:bottom w:val="none" w:sz="0" w:space="0" w:color="auto"/>
        <w:right w:val="none" w:sz="0" w:space="0" w:color="auto"/>
      </w:divBdr>
    </w:div>
    <w:div w:id="1384675861">
      <w:bodyDiv w:val="1"/>
      <w:marLeft w:val="0"/>
      <w:marRight w:val="0"/>
      <w:marTop w:val="0"/>
      <w:marBottom w:val="0"/>
      <w:divBdr>
        <w:top w:val="none" w:sz="0" w:space="0" w:color="auto"/>
        <w:left w:val="none" w:sz="0" w:space="0" w:color="auto"/>
        <w:bottom w:val="none" w:sz="0" w:space="0" w:color="auto"/>
        <w:right w:val="none" w:sz="0" w:space="0" w:color="auto"/>
      </w:divBdr>
    </w:div>
    <w:div w:id="1385835896">
      <w:bodyDiv w:val="1"/>
      <w:marLeft w:val="0"/>
      <w:marRight w:val="0"/>
      <w:marTop w:val="0"/>
      <w:marBottom w:val="0"/>
      <w:divBdr>
        <w:top w:val="none" w:sz="0" w:space="0" w:color="auto"/>
        <w:left w:val="none" w:sz="0" w:space="0" w:color="auto"/>
        <w:bottom w:val="none" w:sz="0" w:space="0" w:color="auto"/>
        <w:right w:val="none" w:sz="0" w:space="0" w:color="auto"/>
      </w:divBdr>
    </w:div>
    <w:div w:id="1400321026">
      <w:bodyDiv w:val="1"/>
      <w:marLeft w:val="0"/>
      <w:marRight w:val="0"/>
      <w:marTop w:val="0"/>
      <w:marBottom w:val="0"/>
      <w:divBdr>
        <w:top w:val="none" w:sz="0" w:space="0" w:color="auto"/>
        <w:left w:val="none" w:sz="0" w:space="0" w:color="auto"/>
        <w:bottom w:val="none" w:sz="0" w:space="0" w:color="auto"/>
        <w:right w:val="none" w:sz="0" w:space="0" w:color="auto"/>
      </w:divBdr>
    </w:div>
    <w:div w:id="1402875403">
      <w:bodyDiv w:val="1"/>
      <w:marLeft w:val="0"/>
      <w:marRight w:val="0"/>
      <w:marTop w:val="0"/>
      <w:marBottom w:val="0"/>
      <w:divBdr>
        <w:top w:val="none" w:sz="0" w:space="0" w:color="auto"/>
        <w:left w:val="none" w:sz="0" w:space="0" w:color="auto"/>
        <w:bottom w:val="none" w:sz="0" w:space="0" w:color="auto"/>
        <w:right w:val="none" w:sz="0" w:space="0" w:color="auto"/>
      </w:divBdr>
    </w:div>
    <w:div w:id="1407070571">
      <w:bodyDiv w:val="1"/>
      <w:marLeft w:val="0"/>
      <w:marRight w:val="0"/>
      <w:marTop w:val="0"/>
      <w:marBottom w:val="0"/>
      <w:divBdr>
        <w:top w:val="none" w:sz="0" w:space="0" w:color="auto"/>
        <w:left w:val="none" w:sz="0" w:space="0" w:color="auto"/>
        <w:bottom w:val="none" w:sz="0" w:space="0" w:color="auto"/>
        <w:right w:val="none" w:sz="0" w:space="0" w:color="auto"/>
      </w:divBdr>
    </w:div>
    <w:div w:id="1408647411">
      <w:bodyDiv w:val="1"/>
      <w:marLeft w:val="0"/>
      <w:marRight w:val="0"/>
      <w:marTop w:val="0"/>
      <w:marBottom w:val="0"/>
      <w:divBdr>
        <w:top w:val="none" w:sz="0" w:space="0" w:color="auto"/>
        <w:left w:val="none" w:sz="0" w:space="0" w:color="auto"/>
        <w:bottom w:val="none" w:sz="0" w:space="0" w:color="auto"/>
        <w:right w:val="none" w:sz="0" w:space="0" w:color="auto"/>
      </w:divBdr>
    </w:div>
    <w:div w:id="1432579185">
      <w:bodyDiv w:val="1"/>
      <w:marLeft w:val="0"/>
      <w:marRight w:val="0"/>
      <w:marTop w:val="0"/>
      <w:marBottom w:val="0"/>
      <w:divBdr>
        <w:top w:val="none" w:sz="0" w:space="0" w:color="auto"/>
        <w:left w:val="none" w:sz="0" w:space="0" w:color="auto"/>
        <w:bottom w:val="none" w:sz="0" w:space="0" w:color="auto"/>
        <w:right w:val="none" w:sz="0" w:space="0" w:color="auto"/>
      </w:divBdr>
    </w:div>
    <w:div w:id="1442727514">
      <w:bodyDiv w:val="1"/>
      <w:marLeft w:val="0"/>
      <w:marRight w:val="0"/>
      <w:marTop w:val="0"/>
      <w:marBottom w:val="0"/>
      <w:divBdr>
        <w:top w:val="none" w:sz="0" w:space="0" w:color="auto"/>
        <w:left w:val="none" w:sz="0" w:space="0" w:color="auto"/>
        <w:bottom w:val="none" w:sz="0" w:space="0" w:color="auto"/>
        <w:right w:val="none" w:sz="0" w:space="0" w:color="auto"/>
      </w:divBdr>
    </w:div>
    <w:div w:id="1445733620">
      <w:bodyDiv w:val="1"/>
      <w:marLeft w:val="0"/>
      <w:marRight w:val="0"/>
      <w:marTop w:val="0"/>
      <w:marBottom w:val="0"/>
      <w:divBdr>
        <w:top w:val="none" w:sz="0" w:space="0" w:color="auto"/>
        <w:left w:val="none" w:sz="0" w:space="0" w:color="auto"/>
        <w:bottom w:val="none" w:sz="0" w:space="0" w:color="auto"/>
        <w:right w:val="none" w:sz="0" w:space="0" w:color="auto"/>
      </w:divBdr>
    </w:div>
    <w:div w:id="1445803810">
      <w:bodyDiv w:val="1"/>
      <w:marLeft w:val="0"/>
      <w:marRight w:val="0"/>
      <w:marTop w:val="0"/>
      <w:marBottom w:val="0"/>
      <w:divBdr>
        <w:top w:val="none" w:sz="0" w:space="0" w:color="auto"/>
        <w:left w:val="none" w:sz="0" w:space="0" w:color="auto"/>
        <w:bottom w:val="none" w:sz="0" w:space="0" w:color="auto"/>
        <w:right w:val="none" w:sz="0" w:space="0" w:color="auto"/>
      </w:divBdr>
    </w:div>
    <w:div w:id="1447919282">
      <w:bodyDiv w:val="1"/>
      <w:marLeft w:val="0"/>
      <w:marRight w:val="0"/>
      <w:marTop w:val="0"/>
      <w:marBottom w:val="0"/>
      <w:divBdr>
        <w:top w:val="none" w:sz="0" w:space="0" w:color="auto"/>
        <w:left w:val="none" w:sz="0" w:space="0" w:color="auto"/>
        <w:bottom w:val="none" w:sz="0" w:space="0" w:color="auto"/>
        <w:right w:val="none" w:sz="0" w:space="0" w:color="auto"/>
      </w:divBdr>
    </w:div>
    <w:div w:id="1466460214">
      <w:bodyDiv w:val="1"/>
      <w:marLeft w:val="0"/>
      <w:marRight w:val="0"/>
      <w:marTop w:val="0"/>
      <w:marBottom w:val="0"/>
      <w:divBdr>
        <w:top w:val="none" w:sz="0" w:space="0" w:color="auto"/>
        <w:left w:val="none" w:sz="0" w:space="0" w:color="auto"/>
        <w:bottom w:val="none" w:sz="0" w:space="0" w:color="auto"/>
        <w:right w:val="none" w:sz="0" w:space="0" w:color="auto"/>
      </w:divBdr>
    </w:div>
    <w:div w:id="1494371151">
      <w:bodyDiv w:val="1"/>
      <w:marLeft w:val="0"/>
      <w:marRight w:val="0"/>
      <w:marTop w:val="0"/>
      <w:marBottom w:val="0"/>
      <w:divBdr>
        <w:top w:val="none" w:sz="0" w:space="0" w:color="auto"/>
        <w:left w:val="none" w:sz="0" w:space="0" w:color="auto"/>
        <w:bottom w:val="none" w:sz="0" w:space="0" w:color="auto"/>
        <w:right w:val="none" w:sz="0" w:space="0" w:color="auto"/>
      </w:divBdr>
    </w:div>
    <w:div w:id="1496846315">
      <w:bodyDiv w:val="1"/>
      <w:marLeft w:val="0"/>
      <w:marRight w:val="0"/>
      <w:marTop w:val="0"/>
      <w:marBottom w:val="0"/>
      <w:divBdr>
        <w:top w:val="none" w:sz="0" w:space="0" w:color="auto"/>
        <w:left w:val="none" w:sz="0" w:space="0" w:color="auto"/>
        <w:bottom w:val="none" w:sz="0" w:space="0" w:color="auto"/>
        <w:right w:val="none" w:sz="0" w:space="0" w:color="auto"/>
      </w:divBdr>
    </w:div>
    <w:div w:id="1503937313">
      <w:bodyDiv w:val="1"/>
      <w:marLeft w:val="0"/>
      <w:marRight w:val="0"/>
      <w:marTop w:val="0"/>
      <w:marBottom w:val="0"/>
      <w:divBdr>
        <w:top w:val="none" w:sz="0" w:space="0" w:color="auto"/>
        <w:left w:val="none" w:sz="0" w:space="0" w:color="auto"/>
        <w:bottom w:val="none" w:sz="0" w:space="0" w:color="auto"/>
        <w:right w:val="none" w:sz="0" w:space="0" w:color="auto"/>
      </w:divBdr>
    </w:div>
    <w:div w:id="1513489892">
      <w:bodyDiv w:val="1"/>
      <w:marLeft w:val="0"/>
      <w:marRight w:val="0"/>
      <w:marTop w:val="0"/>
      <w:marBottom w:val="0"/>
      <w:divBdr>
        <w:top w:val="none" w:sz="0" w:space="0" w:color="auto"/>
        <w:left w:val="none" w:sz="0" w:space="0" w:color="auto"/>
        <w:bottom w:val="none" w:sz="0" w:space="0" w:color="auto"/>
        <w:right w:val="none" w:sz="0" w:space="0" w:color="auto"/>
      </w:divBdr>
    </w:div>
    <w:div w:id="1518349086">
      <w:bodyDiv w:val="1"/>
      <w:marLeft w:val="0"/>
      <w:marRight w:val="0"/>
      <w:marTop w:val="0"/>
      <w:marBottom w:val="0"/>
      <w:divBdr>
        <w:top w:val="none" w:sz="0" w:space="0" w:color="auto"/>
        <w:left w:val="none" w:sz="0" w:space="0" w:color="auto"/>
        <w:bottom w:val="none" w:sz="0" w:space="0" w:color="auto"/>
        <w:right w:val="none" w:sz="0" w:space="0" w:color="auto"/>
      </w:divBdr>
    </w:div>
    <w:div w:id="1530604969">
      <w:bodyDiv w:val="1"/>
      <w:marLeft w:val="0"/>
      <w:marRight w:val="0"/>
      <w:marTop w:val="0"/>
      <w:marBottom w:val="0"/>
      <w:divBdr>
        <w:top w:val="none" w:sz="0" w:space="0" w:color="auto"/>
        <w:left w:val="none" w:sz="0" w:space="0" w:color="auto"/>
        <w:bottom w:val="none" w:sz="0" w:space="0" w:color="auto"/>
        <w:right w:val="none" w:sz="0" w:space="0" w:color="auto"/>
      </w:divBdr>
    </w:div>
    <w:div w:id="1533301918">
      <w:bodyDiv w:val="1"/>
      <w:marLeft w:val="0"/>
      <w:marRight w:val="0"/>
      <w:marTop w:val="0"/>
      <w:marBottom w:val="0"/>
      <w:divBdr>
        <w:top w:val="none" w:sz="0" w:space="0" w:color="auto"/>
        <w:left w:val="none" w:sz="0" w:space="0" w:color="auto"/>
        <w:bottom w:val="none" w:sz="0" w:space="0" w:color="auto"/>
        <w:right w:val="none" w:sz="0" w:space="0" w:color="auto"/>
      </w:divBdr>
    </w:div>
    <w:div w:id="1541891900">
      <w:bodyDiv w:val="1"/>
      <w:marLeft w:val="0"/>
      <w:marRight w:val="0"/>
      <w:marTop w:val="0"/>
      <w:marBottom w:val="0"/>
      <w:divBdr>
        <w:top w:val="none" w:sz="0" w:space="0" w:color="auto"/>
        <w:left w:val="none" w:sz="0" w:space="0" w:color="auto"/>
        <w:bottom w:val="none" w:sz="0" w:space="0" w:color="auto"/>
        <w:right w:val="none" w:sz="0" w:space="0" w:color="auto"/>
      </w:divBdr>
    </w:div>
    <w:div w:id="1568684179">
      <w:bodyDiv w:val="1"/>
      <w:marLeft w:val="0"/>
      <w:marRight w:val="0"/>
      <w:marTop w:val="0"/>
      <w:marBottom w:val="0"/>
      <w:divBdr>
        <w:top w:val="none" w:sz="0" w:space="0" w:color="auto"/>
        <w:left w:val="none" w:sz="0" w:space="0" w:color="auto"/>
        <w:bottom w:val="none" w:sz="0" w:space="0" w:color="auto"/>
        <w:right w:val="none" w:sz="0" w:space="0" w:color="auto"/>
      </w:divBdr>
    </w:div>
    <w:div w:id="1601373515">
      <w:bodyDiv w:val="1"/>
      <w:marLeft w:val="0"/>
      <w:marRight w:val="0"/>
      <w:marTop w:val="0"/>
      <w:marBottom w:val="0"/>
      <w:divBdr>
        <w:top w:val="none" w:sz="0" w:space="0" w:color="auto"/>
        <w:left w:val="none" w:sz="0" w:space="0" w:color="auto"/>
        <w:bottom w:val="none" w:sz="0" w:space="0" w:color="auto"/>
        <w:right w:val="none" w:sz="0" w:space="0" w:color="auto"/>
      </w:divBdr>
    </w:div>
    <w:div w:id="1607157266">
      <w:bodyDiv w:val="1"/>
      <w:marLeft w:val="0"/>
      <w:marRight w:val="0"/>
      <w:marTop w:val="0"/>
      <w:marBottom w:val="0"/>
      <w:divBdr>
        <w:top w:val="none" w:sz="0" w:space="0" w:color="auto"/>
        <w:left w:val="none" w:sz="0" w:space="0" w:color="auto"/>
        <w:bottom w:val="none" w:sz="0" w:space="0" w:color="auto"/>
        <w:right w:val="none" w:sz="0" w:space="0" w:color="auto"/>
      </w:divBdr>
    </w:div>
    <w:div w:id="1616059269">
      <w:bodyDiv w:val="1"/>
      <w:marLeft w:val="0"/>
      <w:marRight w:val="0"/>
      <w:marTop w:val="0"/>
      <w:marBottom w:val="0"/>
      <w:divBdr>
        <w:top w:val="none" w:sz="0" w:space="0" w:color="auto"/>
        <w:left w:val="none" w:sz="0" w:space="0" w:color="auto"/>
        <w:bottom w:val="none" w:sz="0" w:space="0" w:color="auto"/>
        <w:right w:val="none" w:sz="0" w:space="0" w:color="auto"/>
      </w:divBdr>
    </w:div>
    <w:div w:id="1618877875">
      <w:bodyDiv w:val="1"/>
      <w:marLeft w:val="0"/>
      <w:marRight w:val="0"/>
      <w:marTop w:val="0"/>
      <w:marBottom w:val="0"/>
      <w:divBdr>
        <w:top w:val="none" w:sz="0" w:space="0" w:color="auto"/>
        <w:left w:val="none" w:sz="0" w:space="0" w:color="auto"/>
        <w:bottom w:val="none" w:sz="0" w:space="0" w:color="auto"/>
        <w:right w:val="none" w:sz="0" w:space="0" w:color="auto"/>
      </w:divBdr>
    </w:div>
    <w:div w:id="1630671970">
      <w:bodyDiv w:val="1"/>
      <w:marLeft w:val="0"/>
      <w:marRight w:val="0"/>
      <w:marTop w:val="0"/>
      <w:marBottom w:val="0"/>
      <w:divBdr>
        <w:top w:val="none" w:sz="0" w:space="0" w:color="auto"/>
        <w:left w:val="none" w:sz="0" w:space="0" w:color="auto"/>
        <w:bottom w:val="none" w:sz="0" w:space="0" w:color="auto"/>
        <w:right w:val="none" w:sz="0" w:space="0" w:color="auto"/>
      </w:divBdr>
    </w:div>
    <w:div w:id="1636373217">
      <w:bodyDiv w:val="1"/>
      <w:marLeft w:val="0"/>
      <w:marRight w:val="0"/>
      <w:marTop w:val="0"/>
      <w:marBottom w:val="0"/>
      <w:divBdr>
        <w:top w:val="none" w:sz="0" w:space="0" w:color="auto"/>
        <w:left w:val="none" w:sz="0" w:space="0" w:color="auto"/>
        <w:bottom w:val="none" w:sz="0" w:space="0" w:color="auto"/>
        <w:right w:val="none" w:sz="0" w:space="0" w:color="auto"/>
      </w:divBdr>
    </w:div>
    <w:div w:id="1637952244">
      <w:bodyDiv w:val="1"/>
      <w:marLeft w:val="0"/>
      <w:marRight w:val="0"/>
      <w:marTop w:val="0"/>
      <w:marBottom w:val="0"/>
      <w:divBdr>
        <w:top w:val="none" w:sz="0" w:space="0" w:color="auto"/>
        <w:left w:val="none" w:sz="0" w:space="0" w:color="auto"/>
        <w:bottom w:val="none" w:sz="0" w:space="0" w:color="auto"/>
        <w:right w:val="none" w:sz="0" w:space="0" w:color="auto"/>
      </w:divBdr>
    </w:div>
    <w:div w:id="1683818627">
      <w:bodyDiv w:val="1"/>
      <w:marLeft w:val="0"/>
      <w:marRight w:val="0"/>
      <w:marTop w:val="0"/>
      <w:marBottom w:val="0"/>
      <w:divBdr>
        <w:top w:val="none" w:sz="0" w:space="0" w:color="auto"/>
        <w:left w:val="none" w:sz="0" w:space="0" w:color="auto"/>
        <w:bottom w:val="none" w:sz="0" w:space="0" w:color="auto"/>
        <w:right w:val="none" w:sz="0" w:space="0" w:color="auto"/>
      </w:divBdr>
    </w:div>
    <w:div w:id="1699156231">
      <w:bodyDiv w:val="1"/>
      <w:marLeft w:val="0"/>
      <w:marRight w:val="0"/>
      <w:marTop w:val="0"/>
      <w:marBottom w:val="0"/>
      <w:divBdr>
        <w:top w:val="none" w:sz="0" w:space="0" w:color="auto"/>
        <w:left w:val="none" w:sz="0" w:space="0" w:color="auto"/>
        <w:bottom w:val="none" w:sz="0" w:space="0" w:color="auto"/>
        <w:right w:val="none" w:sz="0" w:space="0" w:color="auto"/>
      </w:divBdr>
    </w:div>
    <w:div w:id="1736975186">
      <w:bodyDiv w:val="1"/>
      <w:marLeft w:val="0"/>
      <w:marRight w:val="0"/>
      <w:marTop w:val="0"/>
      <w:marBottom w:val="0"/>
      <w:divBdr>
        <w:top w:val="none" w:sz="0" w:space="0" w:color="auto"/>
        <w:left w:val="none" w:sz="0" w:space="0" w:color="auto"/>
        <w:bottom w:val="none" w:sz="0" w:space="0" w:color="auto"/>
        <w:right w:val="none" w:sz="0" w:space="0" w:color="auto"/>
      </w:divBdr>
    </w:div>
    <w:div w:id="1743135305">
      <w:bodyDiv w:val="1"/>
      <w:marLeft w:val="0"/>
      <w:marRight w:val="0"/>
      <w:marTop w:val="0"/>
      <w:marBottom w:val="0"/>
      <w:divBdr>
        <w:top w:val="none" w:sz="0" w:space="0" w:color="auto"/>
        <w:left w:val="none" w:sz="0" w:space="0" w:color="auto"/>
        <w:bottom w:val="none" w:sz="0" w:space="0" w:color="auto"/>
        <w:right w:val="none" w:sz="0" w:space="0" w:color="auto"/>
      </w:divBdr>
    </w:div>
    <w:div w:id="1763144558">
      <w:bodyDiv w:val="1"/>
      <w:marLeft w:val="0"/>
      <w:marRight w:val="0"/>
      <w:marTop w:val="0"/>
      <w:marBottom w:val="0"/>
      <w:divBdr>
        <w:top w:val="none" w:sz="0" w:space="0" w:color="auto"/>
        <w:left w:val="none" w:sz="0" w:space="0" w:color="auto"/>
        <w:bottom w:val="none" w:sz="0" w:space="0" w:color="auto"/>
        <w:right w:val="none" w:sz="0" w:space="0" w:color="auto"/>
      </w:divBdr>
    </w:div>
    <w:div w:id="1775710252">
      <w:bodyDiv w:val="1"/>
      <w:marLeft w:val="0"/>
      <w:marRight w:val="0"/>
      <w:marTop w:val="0"/>
      <w:marBottom w:val="0"/>
      <w:divBdr>
        <w:top w:val="none" w:sz="0" w:space="0" w:color="auto"/>
        <w:left w:val="none" w:sz="0" w:space="0" w:color="auto"/>
        <w:bottom w:val="none" w:sz="0" w:space="0" w:color="auto"/>
        <w:right w:val="none" w:sz="0" w:space="0" w:color="auto"/>
      </w:divBdr>
    </w:div>
    <w:div w:id="1776827044">
      <w:bodyDiv w:val="1"/>
      <w:marLeft w:val="0"/>
      <w:marRight w:val="0"/>
      <w:marTop w:val="0"/>
      <w:marBottom w:val="0"/>
      <w:divBdr>
        <w:top w:val="none" w:sz="0" w:space="0" w:color="auto"/>
        <w:left w:val="none" w:sz="0" w:space="0" w:color="auto"/>
        <w:bottom w:val="none" w:sz="0" w:space="0" w:color="auto"/>
        <w:right w:val="none" w:sz="0" w:space="0" w:color="auto"/>
      </w:divBdr>
    </w:div>
    <w:div w:id="1779443387">
      <w:bodyDiv w:val="1"/>
      <w:marLeft w:val="0"/>
      <w:marRight w:val="0"/>
      <w:marTop w:val="0"/>
      <w:marBottom w:val="0"/>
      <w:divBdr>
        <w:top w:val="none" w:sz="0" w:space="0" w:color="auto"/>
        <w:left w:val="none" w:sz="0" w:space="0" w:color="auto"/>
        <w:bottom w:val="none" w:sz="0" w:space="0" w:color="auto"/>
        <w:right w:val="none" w:sz="0" w:space="0" w:color="auto"/>
      </w:divBdr>
    </w:div>
    <w:div w:id="1791362097">
      <w:bodyDiv w:val="1"/>
      <w:marLeft w:val="0"/>
      <w:marRight w:val="0"/>
      <w:marTop w:val="0"/>
      <w:marBottom w:val="0"/>
      <w:divBdr>
        <w:top w:val="none" w:sz="0" w:space="0" w:color="auto"/>
        <w:left w:val="none" w:sz="0" w:space="0" w:color="auto"/>
        <w:bottom w:val="none" w:sz="0" w:space="0" w:color="auto"/>
        <w:right w:val="none" w:sz="0" w:space="0" w:color="auto"/>
      </w:divBdr>
    </w:div>
    <w:div w:id="1796370546">
      <w:bodyDiv w:val="1"/>
      <w:marLeft w:val="0"/>
      <w:marRight w:val="0"/>
      <w:marTop w:val="0"/>
      <w:marBottom w:val="0"/>
      <w:divBdr>
        <w:top w:val="none" w:sz="0" w:space="0" w:color="auto"/>
        <w:left w:val="none" w:sz="0" w:space="0" w:color="auto"/>
        <w:bottom w:val="none" w:sz="0" w:space="0" w:color="auto"/>
        <w:right w:val="none" w:sz="0" w:space="0" w:color="auto"/>
      </w:divBdr>
    </w:div>
    <w:div w:id="1807314042">
      <w:bodyDiv w:val="1"/>
      <w:marLeft w:val="0"/>
      <w:marRight w:val="0"/>
      <w:marTop w:val="0"/>
      <w:marBottom w:val="0"/>
      <w:divBdr>
        <w:top w:val="none" w:sz="0" w:space="0" w:color="auto"/>
        <w:left w:val="none" w:sz="0" w:space="0" w:color="auto"/>
        <w:bottom w:val="none" w:sz="0" w:space="0" w:color="auto"/>
        <w:right w:val="none" w:sz="0" w:space="0" w:color="auto"/>
      </w:divBdr>
    </w:div>
    <w:div w:id="1820920217">
      <w:bodyDiv w:val="1"/>
      <w:marLeft w:val="0"/>
      <w:marRight w:val="0"/>
      <w:marTop w:val="0"/>
      <w:marBottom w:val="0"/>
      <w:divBdr>
        <w:top w:val="none" w:sz="0" w:space="0" w:color="auto"/>
        <w:left w:val="none" w:sz="0" w:space="0" w:color="auto"/>
        <w:bottom w:val="none" w:sz="0" w:space="0" w:color="auto"/>
        <w:right w:val="none" w:sz="0" w:space="0" w:color="auto"/>
      </w:divBdr>
    </w:div>
    <w:div w:id="1831754581">
      <w:bodyDiv w:val="1"/>
      <w:marLeft w:val="0"/>
      <w:marRight w:val="0"/>
      <w:marTop w:val="0"/>
      <w:marBottom w:val="0"/>
      <w:divBdr>
        <w:top w:val="none" w:sz="0" w:space="0" w:color="auto"/>
        <w:left w:val="none" w:sz="0" w:space="0" w:color="auto"/>
        <w:bottom w:val="none" w:sz="0" w:space="0" w:color="auto"/>
        <w:right w:val="none" w:sz="0" w:space="0" w:color="auto"/>
      </w:divBdr>
    </w:div>
    <w:div w:id="1850487878">
      <w:bodyDiv w:val="1"/>
      <w:marLeft w:val="0"/>
      <w:marRight w:val="0"/>
      <w:marTop w:val="0"/>
      <w:marBottom w:val="0"/>
      <w:divBdr>
        <w:top w:val="none" w:sz="0" w:space="0" w:color="auto"/>
        <w:left w:val="none" w:sz="0" w:space="0" w:color="auto"/>
        <w:bottom w:val="none" w:sz="0" w:space="0" w:color="auto"/>
        <w:right w:val="none" w:sz="0" w:space="0" w:color="auto"/>
      </w:divBdr>
    </w:div>
    <w:div w:id="1861314303">
      <w:bodyDiv w:val="1"/>
      <w:marLeft w:val="0"/>
      <w:marRight w:val="0"/>
      <w:marTop w:val="0"/>
      <w:marBottom w:val="0"/>
      <w:divBdr>
        <w:top w:val="none" w:sz="0" w:space="0" w:color="auto"/>
        <w:left w:val="none" w:sz="0" w:space="0" w:color="auto"/>
        <w:bottom w:val="none" w:sz="0" w:space="0" w:color="auto"/>
        <w:right w:val="none" w:sz="0" w:space="0" w:color="auto"/>
      </w:divBdr>
    </w:div>
    <w:div w:id="1875803044">
      <w:bodyDiv w:val="1"/>
      <w:marLeft w:val="0"/>
      <w:marRight w:val="0"/>
      <w:marTop w:val="0"/>
      <w:marBottom w:val="0"/>
      <w:divBdr>
        <w:top w:val="none" w:sz="0" w:space="0" w:color="auto"/>
        <w:left w:val="none" w:sz="0" w:space="0" w:color="auto"/>
        <w:bottom w:val="none" w:sz="0" w:space="0" w:color="auto"/>
        <w:right w:val="none" w:sz="0" w:space="0" w:color="auto"/>
      </w:divBdr>
    </w:div>
    <w:div w:id="1876231465">
      <w:bodyDiv w:val="1"/>
      <w:marLeft w:val="0"/>
      <w:marRight w:val="0"/>
      <w:marTop w:val="0"/>
      <w:marBottom w:val="0"/>
      <w:divBdr>
        <w:top w:val="none" w:sz="0" w:space="0" w:color="auto"/>
        <w:left w:val="none" w:sz="0" w:space="0" w:color="auto"/>
        <w:bottom w:val="none" w:sz="0" w:space="0" w:color="auto"/>
        <w:right w:val="none" w:sz="0" w:space="0" w:color="auto"/>
      </w:divBdr>
    </w:div>
    <w:div w:id="1890536464">
      <w:bodyDiv w:val="1"/>
      <w:marLeft w:val="0"/>
      <w:marRight w:val="0"/>
      <w:marTop w:val="0"/>
      <w:marBottom w:val="0"/>
      <w:divBdr>
        <w:top w:val="none" w:sz="0" w:space="0" w:color="auto"/>
        <w:left w:val="none" w:sz="0" w:space="0" w:color="auto"/>
        <w:bottom w:val="none" w:sz="0" w:space="0" w:color="auto"/>
        <w:right w:val="none" w:sz="0" w:space="0" w:color="auto"/>
      </w:divBdr>
    </w:div>
    <w:div w:id="1966420258">
      <w:bodyDiv w:val="1"/>
      <w:marLeft w:val="0"/>
      <w:marRight w:val="0"/>
      <w:marTop w:val="0"/>
      <w:marBottom w:val="0"/>
      <w:divBdr>
        <w:top w:val="none" w:sz="0" w:space="0" w:color="auto"/>
        <w:left w:val="none" w:sz="0" w:space="0" w:color="auto"/>
        <w:bottom w:val="none" w:sz="0" w:space="0" w:color="auto"/>
        <w:right w:val="none" w:sz="0" w:space="0" w:color="auto"/>
      </w:divBdr>
    </w:div>
    <w:div w:id="1978754347">
      <w:bodyDiv w:val="1"/>
      <w:marLeft w:val="0"/>
      <w:marRight w:val="0"/>
      <w:marTop w:val="0"/>
      <w:marBottom w:val="0"/>
      <w:divBdr>
        <w:top w:val="none" w:sz="0" w:space="0" w:color="auto"/>
        <w:left w:val="none" w:sz="0" w:space="0" w:color="auto"/>
        <w:bottom w:val="none" w:sz="0" w:space="0" w:color="auto"/>
        <w:right w:val="none" w:sz="0" w:space="0" w:color="auto"/>
      </w:divBdr>
    </w:div>
    <w:div w:id="1992756189">
      <w:bodyDiv w:val="1"/>
      <w:marLeft w:val="0"/>
      <w:marRight w:val="0"/>
      <w:marTop w:val="0"/>
      <w:marBottom w:val="0"/>
      <w:divBdr>
        <w:top w:val="none" w:sz="0" w:space="0" w:color="auto"/>
        <w:left w:val="none" w:sz="0" w:space="0" w:color="auto"/>
        <w:bottom w:val="none" w:sz="0" w:space="0" w:color="auto"/>
        <w:right w:val="none" w:sz="0" w:space="0" w:color="auto"/>
      </w:divBdr>
    </w:div>
    <w:div w:id="1993559598">
      <w:bodyDiv w:val="1"/>
      <w:marLeft w:val="0"/>
      <w:marRight w:val="0"/>
      <w:marTop w:val="0"/>
      <w:marBottom w:val="0"/>
      <w:divBdr>
        <w:top w:val="none" w:sz="0" w:space="0" w:color="auto"/>
        <w:left w:val="none" w:sz="0" w:space="0" w:color="auto"/>
        <w:bottom w:val="none" w:sz="0" w:space="0" w:color="auto"/>
        <w:right w:val="none" w:sz="0" w:space="0" w:color="auto"/>
      </w:divBdr>
    </w:div>
    <w:div w:id="1994528377">
      <w:bodyDiv w:val="1"/>
      <w:marLeft w:val="0"/>
      <w:marRight w:val="0"/>
      <w:marTop w:val="0"/>
      <w:marBottom w:val="0"/>
      <w:divBdr>
        <w:top w:val="none" w:sz="0" w:space="0" w:color="auto"/>
        <w:left w:val="none" w:sz="0" w:space="0" w:color="auto"/>
        <w:bottom w:val="none" w:sz="0" w:space="0" w:color="auto"/>
        <w:right w:val="none" w:sz="0" w:space="0" w:color="auto"/>
      </w:divBdr>
    </w:div>
    <w:div w:id="2039423660">
      <w:bodyDiv w:val="1"/>
      <w:marLeft w:val="0"/>
      <w:marRight w:val="0"/>
      <w:marTop w:val="0"/>
      <w:marBottom w:val="0"/>
      <w:divBdr>
        <w:top w:val="none" w:sz="0" w:space="0" w:color="auto"/>
        <w:left w:val="none" w:sz="0" w:space="0" w:color="auto"/>
        <w:bottom w:val="none" w:sz="0" w:space="0" w:color="auto"/>
        <w:right w:val="none" w:sz="0" w:space="0" w:color="auto"/>
      </w:divBdr>
    </w:div>
    <w:div w:id="2041583794">
      <w:bodyDiv w:val="1"/>
      <w:marLeft w:val="0"/>
      <w:marRight w:val="0"/>
      <w:marTop w:val="0"/>
      <w:marBottom w:val="0"/>
      <w:divBdr>
        <w:top w:val="none" w:sz="0" w:space="0" w:color="auto"/>
        <w:left w:val="none" w:sz="0" w:space="0" w:color="auto"/>
        <w:bottom w:val="none" w:sz="0" w:space="0" w:color="auto"/>
        <w:right w:val="none" w:sz="0" w:space="0" w:color="auto"/>
      </w:divBdr>
    </w:div>
    <w:div w:id="2061708088">
      <w:bodyDiv w:val="1"/>
      <w:marLeft w:val="0"/>
      <w:marRight w:val="0"/>
      <w:marTop w:val="0"/>
      <w:marBottom w:val="0"/>
      <w:divBdr>
        <w:top w:val="none" w:sz="0" w:space="0" w:color="auto"/>
        <w:left w:val="none" w:sz="0" w:space="0" w:color="auto"/>
        <w:bottom w:val="none" w:sz="0" w:space="0" w:color="auto"/>
        <w:right w:val="none" w:sz="0" w:space="0" w:color="auto"/>
      </w:divBdr>
    </w:div>
    <w:div w:id="2083796567">
      <w:bodyDiv w:val="1"/>
      <w:marLeft w:val="0"/>
      <w:marRight w:val="0"/>
      <w:marTop w:val="0"/>
      <w:marBottom w:val="0"/>
      <w:divBdr>
        <w:top w:val="none" w:sz="0" w:space="0" w:color="auto"/>
        <w:left w:val="none" w:sz="0" w:space="0" w:color="auto"/>
        <w:bottom w:val="none" w:sz="0" w:space="0" w:color="auto"/>
        <w:right w:val="none" w:sz="0" w:space="0" w:color="auto"/>
      </w:divBdr>
    </w:div>
    <w:div w:id="2103640807">
      <w:bodyDiv w:val="1"/>
      <w:marLeft w:val="0"/>
      <w:marRight w:val="0"/>
      <w:marTop w:val="0"/>
      <w:marBottom w:val="0"/>
      <w:divBdr>
        <w:top w:val="none" w:sz="0" w:space="0" w:color="auto"/>
        <w:left w:val="none" w:sz="0" w:space="0" w:color="auto"/>
        <w:bottom w:val="none" w:sz="0" w:space="0" w:color="auto"/>
        <w:right w:val="none" w:sz="0" w:space="0" w:color="auto"/>
      </w:divBdr>
    </w:div>
    <w:div w:id="2106487513">
      <w:bodyDiv w:val="1"/>
      <w:marLeft w:val="0"/>
      <w:marRight w:val="0"/>
      <w:marTop w:val="0"/>
      <w:marBottom w:val="0"/>
      <w:divBdr>
        <w:top w:val="none" w:sz="0" w:space="0" w:color="auto"/>
        <w:left w:val="none" w:sz="0" w:space="0" w:color="auto"/>
        <w:bottom w:val="none" w:sz="0" w:space="0" w:color="auto"/>
        <w:right w:val="none" w:sz="0" w:space="0" w:color="auto"/>
      </w:divBdr>
    </w:div>
    <w:div w:id="2114279850">
      <w:bodyDiv w:val="1"/>
      <w:marLeft w:val="0"/>
      <w:marRight w:val="0"/>
      <w:marTop w:val="0"/>
      <w:marBottom w:val="0"/>
      <w:divBdr>
        <w:top w:val="none" w:sz="0" w:space="0" w:color="auto"/>
        <w:left w:val="none" w:sz="0" w:space="0" w:color="auto"/>
        <w:bottom w:val="none" w:sz="0" w:space="0" w:color="auto"/>
        <w:right w:val="none" w:sz="0" w:space="0" w:color="auto"/>
      </w:divBdr>
    </w:div>
    <w:div w:id="2122606795">
      <w:bodyDiv w:val="1"/>
      <w:marLeft w:val="0"/>
      <w:marRight w:val="0"/>
      <w:marTop w:val="0"/>
      <w:marBottom w:val="0"/>
      <w:divBdr>
        <w:top w:val="none" w:sz="0" w:space="0" w:color="auto"/>
        <w:left w:val="none" w:sz="0" w:space="0" w:color="auto"/>
        <w:bottom w:val="none" w:sz="0" w:space="0" w:color="auto"/>
        <w:right w:val="none" w:sz="0" w:space="0" w:color="auto"/>
      </w:divBdr>
    </w:div>
    <w:div w:id="2141875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drive.google.com/drive/folders/1Yce2uQn6_YTGzqF1pDXna94nv8M4Nt8P?usp=sharing" TargetMode="Externa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mastercode15/Documentacion_Tesis"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A518148DED2A234BA91B96A4557493C6" ma:contentTypeVersion="11" ma:contentTypeDescription="Crear nuevo documento." ma:contentTypeScope="" ma:versionID="fb7eb26b0712c5ff1e7deb55a6a75d12">
  <xsd:schema xmlns:xsd="http://www.w3.org/2001/XMLSchema" xmlns:xs="http://www.w3.org/2001/XMLSchema" xmlns:p="http://schemas.microsoft.com/office/2006/metadata/properties" xmlns:ns3="2b8003db-7eb3-444d-b845-4745de74b9ef" xmlns:ns4="c1c5d1ff-c601-4c7e-a7eb-adf5cc2c797c" targetNamespace="http://schemas.microsoft.com/office/2006/metadata/properties" ma:root="true" ma:fieldsID="4b270f49431aeffd0ce0950210f8c659" ns3:_="" ns4:_="">
    <xsd:import namespace="2b8003db-7eb3-444d-b845-4745de74b9ef"/>
    <xsd:import namespace="c1c5d1ff-c601-4c7e-a7eb-adf5cc2c797c"/>
    <xsd:element name="properties">
      <xsd:complexType>
        <xsd:sequence>
          <xsd:element name="documentManagement">
            <xsd:complexType>
              <xsd:all>
                <xsd:element ref="ns3:SharedWithUsers" minOccurs="0"/>
                <xsd:element ref="ns3:SharingHintHash" minOccurs="0"/>
                <xsd:element ref="ns4:MediaServiceMetadata" minOccurs="0"/>
                <xsd:element ref="ns4:MediaServiceFastMetadata" minOccurs="0"/>
                <xsd:element ref="ns3:SharedWithDetails"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8003db-7eb3-444d-b845-4745de74b9ef"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Hash de la sugerencia para compartir" ma:internalName="SharingHintHash" ma:readOnly="true">
      <xsd:simpleType>
        <xsd:restriction base="dms:Text"/>
      </xsd:simpleType>
    </xsd:element>
    <xsd:element name="SharedWithDetails" ma:index="12" nillable="true" ma:displayName="Detalles de uso compartido"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1c5d1ff-c601-4c7e-a7eb-adf5cc2c797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ESF20</b:Tag>
    <b:SourceType>InternetSite</b:SourceType>
    <b:Guid>{54EE45C8-A4A1-452E-8530-CBB2426866B8}</b:Guid>
    <b:Author>
      <b:Author>
        <b:Corporate>ESFOT</b:Corporate>
      </b:Author>
    </b:Author>
    <b:Title>¿Quiénes Somos?</b:Title>
    <b:InternetSiteTitle>Escuela de Formación de Tecnólogos</b:InternetSiteTitle>
    <b:Year>2020</b:Year>
    <b:URL>https://esfot.epn.edu.ec/index.php/quienes-somos</b:URL>
    <b:YearAccessed>2020</b:YearAccessed>
    <b:MonthAccessed>Agosto</b:MonthAccessed>
    <b:DayAccessed>5</b:DayAccessed>
    <b:RefOrder>1</b:RefOrder>
  </b:Source>
  <b:Source>
    <b:Tag>Esc17</b:Tag>
    <b:SourceType>Misc</b:SourceType>
    <b:Guid>{51AB992D-A6E9-4158-A5E8-BF10907AD323}</b:Guid>
    <b:Author>
      <b:Author>
        <b:Corporate>Escuela Politécnica Nacional</b:Corporate>
      </b:Author>
    </b:Author>
    <b:Title>Manual De Procedimientos</b:Title>
    <b:PublicationTitle>Evaluación Integral Y Mejoramiento Del Desempeño Del Personal Académico De La Epn, En Concordancia Con El Reglamento Aprobado Por Consejo Politécnico</b:PublicationTitle>
    <b:Year>2017</b:Year>
    <b:Month>Septiembre</b:Month>
    <b:City>Quito</b:City>
    <b:StateProvince>Pichincha</b:StateProvince>
    <b:CountryRegion>Ecuador</b:CountryRegion>
    <b:RefOrder>2</b:RefOrder>
  </b:Source>
  <b:Source>
    <b:Tag>Gue07</b:Tag>
    <b:SourceType>Report</b:SourceType>
    <b:Guid>{5B10E6DC-994B-4A4D-B5F1-D13E0FDFC213}</b:Guid>
    <b:Title>El papel de la retroalimentación y la ausencia o presencia de instrucciones en la elaboración de</b:Title>
    <b:Year>2007</b:Year>
    <b:City>Bogota</b:City>
    <b:CountryRegion>Colombia</b:CountryRegion>
    <b:Publisher>Universidad Católica de Colombia</b:Publisher>
    <b:Pages>11-12</b:Pages>
    <b:Author>
      <b:Author>
        <b:NameList>
          <b:Person>
            <b:Last>Guerrero Radillo</b:Last>
            <b:First>Alejandra</b:First>
            <b:Middle>Paola, Ortiz Rueda, Gerardo</b:Middle>
          </b:Person>
        </b:NameList>
      </b:Author>
    </b:Author>
    <b:RefOrder>3</b:RefOrder>
  </b:Source>
  <b:Source>
    <b:Tag>Man12</b:Tag>
    <b:SourceType>Report</b:SourceType>
    <b:Guid>{EF72EEFA-C3FD-48DA-8695-C1544103DDF4}</b:Guid>
    <b:Title>Metodología Scrum</b:Title>
    <b:Year>2012</b:Year>
    <b:Author>
      <b:Author>
        <b:NameList>
          <b:Person>
            <b:Last>Gallego</b:Last>
            <b:First>Manuel</b:First>
            <b:Middle>Trigas</b:Middle>
          </b:Person>
        </b:NameList>
      </b:Author>
    </b:Author>
    <b:RefOrder>4</b:RefOrder>
  </b:Source>
  <b:Source>
    <b:Tag>Ken01</b:Tag>
    <b:SourceType>InternetSite</b:SourceType>
    <b:Guid>{1EB2E912-7D7D-4B3C-B1FB-CC34BFE341B5}</b:Guid>
    <b:Title>Manifesto for Agile Software Development</b:Title>
    <b:Year>2001</b:Year>
    <b:Author>
      <b:Author>
        <b:NameList>
          <b:Person>
            <b:Last>Kent Beck</b:Last>
            <b:First>Mike</b:First>
            <b:Middle>Beedle, Arie van Bennekum, Alistair Cockburn, Ward Cunningham, Martin Fowler, James Grenning, Jim Highsmith, Andrew Hunt, Ron Jeffries, Jon Kern, Brian Marick, Robert C. Martin, Steve Mellor, Ken Schwaber, Jeff Sutherland, Dave Thomas</b:Middle>
          </b:Person>
        </b:NameList>
      </b:Author>
    </b:Author>
    <b:YearAccessed>2021</b:YearAccessed>
    <b:MonthAccessed>agosto</b:MonthAccessed>
    <b:DayAccessed>29</b:DayAccessed>
    <b:URL>https://agilemanifesto.org/</b:URL>
    <b:RefOrder>5</b:RefOrder>
  </b:Source>
  <b:Source>
    <b:Tag>Mar01</b:Tag>
    <b:SourceType>Report</b:SourceType>
    <b:Guid>{9F1FB66B-40A2-442F-9145-1E4DFB4E5FAB}</b:Guid>
    <b:Title>Evaluación Heurística</b:Title>
    <b:Year>2001</b:Year>
    <b:Author>
      <b:Author>
        <b:NameList>
          <b:Person>
            <b:Last>María Paula Gonzales</b:Last>
            <b:First>Jesús</b:First>
            <b:Middle>Lorés, Afra Pascual</b:Middle>
          </b:Person>
        </b:NameList>
      </b:Author>
    </b:Author>
    <b:Publisher>Universitat de Lleida</b:Publisher>
    <b:RefOrder>6</b:RefOrder>
  </b:Source>
  <b:Source>
    <b:Tag>Yen12</b:Tag>
    <b:SourceType>JournalArticle</b:SourceType>
    <b:Guid>{205A18E3-5EBF-4CD3-9865-6A7438D60951}</b:Guid>
    <b:Title>Patrón Modelo-Vista-Controlador</b:Title>
    <b:Year>2012</b:Year>
    <b:Pages>47-57</b:Pages>
    <b:Author>
      <b:Author>
        <b:NameList>
          <b:Person>
            <b:Last>Yenisleidy Fernández Romero</b:Last>
            <b:First>Yanette</b:First>
            <b:Middle>Díaz González</b:Middle>
          </b:Person>
        </b:NameList>
      </b:Author>
    </b:Author>
    <b:JournalName>TELEM@TICA</b:JournalName>
    <b:Volume>11</b:Volume>
    <b:Issue>1</b:Issue>
    <b:RefOrder>7</b:RefOrder>
  </b:Source>
  <b:Source>
    <b:Tag>Fac</b:Tag>
    <b:SourceType>InternetSite</b:SourceType>
    <b:Guid>{476BFE8B-8A2E-4188-B55E-BB5C5C45F75B}</b:Guid>
    <b:Author>
      <b:Author>
        <b:Corporate>Facebook INC</b:Corporate>
      </b:Author>
    </b:Author>
    <b:ProductionCompany>React</b:ProductionCompany>
    <b:YearAccessed>2021</b:YearAccessed>
    <b:MonthAccessed>agosto</b:MonthAccessed>
    <b:DayAccessed>29</b:DayAccessed>
    <b:URL>https://es.reactjs.org/</b:URL>
    <b:RefOrder>8</b:RefOrder>
  </b:Source>
  <b:Source>
    <b:Tag>Ver21</b:Tag>
    <b:SourceType>InternetSite</b:SourceType>
    <b:Guid>{0FF81344-49AA-432C-A0A8-4B5EB5145767}</b:Guid>
    <b:Author>
      <b:Author>
        <b:Corporate>Vercel Inc</b:Corporate>
      </b:Author>
    </b:Author>
    <b:Title>about</b:Title>
    <b:ProductionCompany>Vercel</b:ProductionCompany>
    <b:YearAccessed>2021</b:YearAccessed>
    <b:MonthAccessed>agosto</b:MonthAccessed>
    <b:DayAccessed>29</b:DayAccessed>
    <b:URL>https://vercel.com/about</b:URL>
    <b:RefOrder>9</b:RefOrder>
  </b:Source>
  <b:Source>
    <b:Tag>Lar21</b:Tag>
    <b:SourceType>InternetSite</b:SourceType>
    <b:Guid>{FB882C2E-967B-455F-A91E-709F621B66F9}</b:Guid>
    <b:Author>
      <b:Author>
        <b:Corporate>Laravel LLC</b:Corporate>
      </b:Author>
    </b:Author>
    <b:ProductionCompany>Laravel</b:ProductionCompany>
    <b:YearAccessed>2021</b:YearAccessed>
    <b:MonthAccessed>agosto</b:MonthAccessed>
    <b:DayAccessed>29</b:DayAccessed>
    <b:URL>https://laravel.com/</b:URL>
    <b:RefOrder>10</b:RefOrder>
  </b:Source>
  <b:Source>
    <b:Tag>sal21</b:Tag>
    <b:SourceType>InternetSite</b:SourceType>
    <b:Guid>{821F0C85-971D-4D7C-AD58-DE83A0A3B17A}</b:Guid>
    <b:Author>
      <b:Author>
        <b:Corporate>salesforce</b:Corporate>
      </b:Author>
    </b:Author>
    <b:Title>about</b:Title>
    <b:ProductionCompany>Heroku</b:ProductionCompany>
    <b:YearAccessed>2021</b:YearAccessed>
    <b:MonthAccessed>agosto</b:MonthAccessed>
    <b:DayAccessed>29</b:DayAccessed>
    <b:URL>https://www.heroku.com/about</b:URL>
    <b:RefOrder>11</b:RefOrder>
  </b:Source>
  <b:Source>
    <b:Tag>Ora21</b:Tag>
    <b:SourceType>InternetSite</b:SourceType>
    <b:Guid>{EE721B2F-79A5-49F6-8328-7E86A96ECBB4}</b:Guid>
    <b:Author>
      <b:Author>
        <b:Corporate>Oracle Corporation</b:Corporate>
      </b:Author>
    </b:Author>
    <b:Title>About MySQL</b:Title>
    <b:ProductionCompany>MySQL</b:ProductionCompany>
    <b:YearAccessed>2021</b:YearAccessed>
    <b:MonthAccessed>agosto</b:MonthAccessed>
    <b:DayAccessed>29</b:DayAccessed>
    <b:URL>https://www.mysql.com/about/</b:URL>
    <b:RefOrder>12</b:RefOrder>
  </b:Source>
  <b:Source>
    <b:Tag>alw21</b:Tag>
    <b:SourceType>InternetSite</b:SourceType>
    <b:Guid>{EDDC8ADA-43C1-4566-BDE0-620E2986473A}</b:Guid>
    <b:Author>
      <b:Author>
        <b:Corporate>alwaysdata</b:Corporate>
      </b:Author>
    </b:Author>
    <b:ProductionCompany>alwaysdata</b:ProductionCompany>
    <b:YearAccessed>2021</b:YearAccessed>
    <b:MonthAccessed>agosto</b:MonthAccessed>
    <b:DayAccessed>29</b:DayAccessed>
    <b:URL>https://www.alwaysdata.com/en/</b:URL>
    <b:RefOrder>13</b:RefOrder>
  </b:Source>
  <b:Source>
    <b:Tag>Apa21</b:Tag>
    <b:SourceType>InternetSite</b:SourceType>
    <b:Guid>{F6D08F79-113D-4099-AFB3-BF437DC2C453}</b:Guid>
    <b:Author>
      <b:Author>
        <b:Corporate>Apache Friends</b:Corporate>
      </b:Author>
    </b:Author>
    <b:Title>¿Qué es XAMPP?</b:Title>
    <b:ProductionCompany>Apache Friends</b:ProductionCompany>
    <b:YearAccessed>2021</b:YearAccessed>
    <b:MonthAccessed>Septiembre</b:MonthAccessed>
    <b:DayAccessed>20</b:DayAccessed>
    <b:URL>https://www.apachefriends.org/es/index.html</b:URL>
    <b:RefOrder>14</b:RefOrder>
  </b:Source>
  <b:Source>
    <b:Tag>Qué17</b:Tag>
    <b:SourceType>InternetSite</b:SourceType>
    <b:Guid>{CEF91C5C-5F0D-4369-A1BA-47D6534F29A8}</b:Guid>
    <b:Title>¿Qué es XAMPP y para que sirve?</b:Title>
    <b:ProductionCompany>Cuaderno de Clase</b:ProductionCompany>
    <b:Year>2017</b:Year>
    <b:Month>Marzo</b:Month>
    <b:Day>23</b:Day>
    <b:YearAccessed>2021</b:YearAccessed>
    <b:MonthAccessed>Septiembre</b:MonthAccessed>
    <b:DayAccessed>20</b:DayAccessed>
    <b:URL>http://janda1617smr2curro.blogspot.com/2017/03/que-es-xampp-y-para-que-sirve.html</b:URL>
    <b:RefOrder>15</b:RefOrder>
  </b:Source>
  <b:Source>
    <b:Tag>Yai19</b:Tag>
    <b:SourceType>InternetSite</b:SourceType>
    <b:Guid>{AD7BD047-A49A-4AAE-BD2F-B25DC7EA6375}</b:Guid>
    <b:Author>
      <b:Author>
        <b:NameList>
          <b:Person>
            <b:Last>Yair</b:Last>
          </b:Person>
        </b:NameList>
      </b:Author>
    </b:Author>
    <b:Title>Qué es Composer y cómo usarlo</b:Title>
    <b:ProductionCompany>styde</b:ProductionCompany>
    <b:Year>2019</b:Year>
    <b:Month>Diciembre</b:Month>
    <b:Day>23</b:Day>
    <b:YearAccessed>2021</b:YearAccessed>
    <b:MonthAccessed>Septiembre</b:MonthAccessed>
    <b:DayAccessed>20</b:DayAccessed>
    <b:URL>https://styde.net/que-es-composer-y-como-usarlo/</b:URL>
    <b:RefOrder>16</b:RefOrder>
  </b:Source>
  <b:Source>
    <b:Tag>JWT21</b:Tag>
    <b:SourceType>InternetSite</b:SourceType>
    <b:Guid>{D4B822E5-C706-4AFF-AFCB-BCED51FF5FEB}</b:Guid>
    <b:Author>
      <b:Author>
        <b:NameList>
          <b:Person>
            <b:Last>JWT</b:Last>
          </b:Person>
        </b:NameList>
      </b:Author>
    </b:Author>
    <b:Title>Introduction to JSON Web Tokens</b:Title>
    <b:ProductionCompany>JWT</b:ProductionCompany>
    <b:YearAccessed>2021</b:YearAccessed>
    <b:MonthAccessed>Septiembre</b:MonthAccessed>
    <b:DayAccessed>20</b:DayAccessed>
    <b:URL>https://jwt.io/introduction</b:URL>
    <b:RefOrder>17</b:RefOrder>
  </b:Source>
  <b:Source>
    <b:Tag>Ver211</b:Tag>
    <b:SourceType>InternetSite</b:SourceType>
    <b:Guid>{E8C6DAFB-9B87-406E-B73C-E8949D51A9AD}</b:Guid>
    <b:Author>
      <b:Author>
        <b:NameList>
          <b:Person>
            <b:Last>Inc</b:Last>
            <b:First>Vercel</b:First>
          </b:Person>
        </b:NameList>
      </b:Author>
    </b:Author>
    <b:Title>Introduction to Vercel</b:Title>
    <b:ProductionCompany>Vercel</b:ProductionCompany>
    <b:YearAccessed>2021</b:YearAccessed>
    <b:MonthAccessed>Septiembre</b:MonthAccessed>
    <b:DayAccessed>20</b:DayAccessed>
    <b:URL>https://vercel.com/docs/concepts</b:URL>
    <b:RefOrder>18</b:RefOrder>
  </b:Source>
  <b:Source>
    <b:Tag>Lar211</b:Tag>
    <b:SourceType>InternetSite</b:SourceType>
    <b:Guid>{F46CC1F9-CA26-4F0E-B756-F5E592646D15}</b:Guid>
    <b:Author>
      <b:Author>
        <b:Corporate>Laravel LLC</b:Corporate>
      </b:Author>
    </b:Author>
    <b:Title>Why Laravel?</b:Title>
    <b:ProductionCompany>Laravel</b:ProductionCompany>
    <b:YearAccessed>2021</b:YearAccessed>
    <b:MonthAccessed>Septiembre</b:MonthAccessed>
    <b:DayAccessed>20</b:DayAccessed>
    <b:URL>https://laravel.com/docs/8.x#why-laravel</b:URL>
    <b:RefOrder>19</b:RefOrder>
  </b:Source>
  <b:Source>
    <b:Tag>ric17</b:Tag>
    <b:SourceType>InternetSite</b:SourceType>
    <b:Guid>{A1F65571-0E2A-4DC3-84A7-325F6CD53CAD}</b:Guid>
    <b:Author>
      <b:Author>
        <b:NameList>
          <b:Person>
            <b:Last>ricardocelis</b:Last>
          </b:Person>
        </b:NameList>
      </b:Author>
    </b:Author>
    <b:Title>Heroku: qué es, cómo funciona y para qué sirve - Platzi</b:Title>
    <b:ProductionCompany>Platzi</b:ProductionCompany>
    <b:Year>2017</b:Year>
    <b:YearAccessed>2021</b:YearAccessed>
    <b:MonthAccessed>Septiembre</b:MonthAccessed>
    <b:DayAccessed>20</b:DayAccessed>
    <b:URL>https://platzi.com/blog/que-es-heroku/</b:URL>
    <b:RefOrder>20</b:RefOrder>
  </b:Source>
  <b:Source>
    <b:Tag>8Ma16</b:Tag>
    <b:SourceType>InternetSite</b:SourceType>
    <b:Guid>{CAC0614B-53BC-40EF-8295-647E1D3E63C8}</b:Guid>
    <b:Title>8 Major Advantages of Using MySQL</b:Title>
    <b:ProductionCompany>Datamation</b:ProductionCompany>
    <b:Year>2016</b:Year>
    <b:Month>Noviembre</b:Month>
    <b:Day>16</b:Day>
    <b:YearAccessed>2021</b:YearAccessed>
    <b:MonthAccessed>Septiembre</b:MonthAccessed>
    <b:DayAccessed>16</b:DayAccessed>
    <b:URL>https://www.datamation.com/storage/8-major-advantages-of-using-mysql/</b:URL>
    <b:RefOrder>21</b:RefOrder>
  </b:Source>
  <b:Source>
    <b:Tag>alw211</b:Tag>
    <b:SourceType>InternetSite</b:SourceType>
    <b:Guid>{F29917E4-0106-4EE7-AE40-97AEF0C954A9}</b:Guid>
    <b:Author>
      <b:Author>
        <b:Corporate>alwaysdata </b:Corporate>
      </b:Author>
    </b:Author>
    <b:Title>WHAT WE DO</b:Title>
    <b:ProductionCompany>alwaysdata </b:ProductionCompany>
    <b:YearAccessed>2021</b:YearAccessed>
    <b:MonthAccessed>Septiembre</b:MonthAccessed>
    <b:DayAccessed>20</b:DayAccessed>
    <b:URL>https://www.alwaysdata.com/en/</b:URL>
    <b:RefOrder>2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3F6E13-308D-4196-8E84-49926BB3CC6B}">
  <ds:schemaRefs>
    <ds:schemaRef ds:uri="http://schemas.microsoft.com/sharepoint/v3/contenttype/forms"/>
  </ds:schemaRefs>
</ds:datastoreItem>
</file>

<file path=customXml/itemProps2.xml><?xml version="1.0" encoding="utf-8"?>
<ds:datastoreItem xmlns:ds="http://schemas.openxmlformats.org/officeDocument/2006/customXml" ds:itemID="{F9755036-26DD-45E0-821B-1D6D36490B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8003db-7eb3-444d-b845-4745de74b9ef"/>
    <ds:schemaRef ds:uri="c1c5d1ff-c601-4c7e-a7eb-adf5cc2c79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27D06B-F75E-49CE-9844-8ECA9B0B7F16}">
  <ds:schemaRefs>
    <ds:schemaRef ds:uri="http://schemas.openxmlformats.org/officeDocument/2006/bibliography"/>
  </ds:schemaRefs>
</ds:datastoreItem>
</file>

<file path=customXml/itemProps4.xml><?xml version="1.0" encoding="utf-8"?>
<ds:datastoreItem xmlns:ds="http://schemas.openxmlformats.org/officeDocument/2006/customXml" ds:itemID="{2A811493-F517-4F35-94D9-6469D3B746D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43</Pages>
  <Words>8047</Words>
  <Characters>44262</Characters>
  <Application>Microsoft Office Word</Application>
  <DocSecurity>0</DocSecurity>
  <Lines>368</Lines>
  <Paragraphs>1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Formato para Informe de Titulación</vt:lpstr>
      <vt:lpstr>Formato para Informe de Titulación</vt:lpstr>
    </vt:vector>
  </TitlesOfParts>
  <Company/>
  <LinksUpToDate>false</LinksUpToDate>
  <CharactersWithSpaces>52205</CharactersWithSpaces>
  <SharedDoc>false</SharedDoc>
  <HLinks>
    <vt:vector size="384" baseType="variant">
      <vt:variant>
        <vt:i4>4849781</vt:i4>
      </vt:variant>
      <vt:variant>
        <vt:i4>648</vt:i4>
      </vt:variant>
      <vt:variant>
        <vt:i4>0</vt:i4>
      </vt:variant>
      <vt:variant>
        <vt:i4>5</vt:i4>
      </vt:variant>
      <vt:variant>
        <vt:lpwstr>https://github.com/mastercode15/Documentacion_Tesis</vt:lpwstr>
      </vt:variant>
      <vt:variant>
        <vt:lpwstr/>
      </vt:variant>
      <vt:variant>
        <vt:i4>1638522</vt:i4>
      </vt:variant>
      <vt:variant>
        <vt:i4>645</vt:i4>
      </vt:variant>
      <vt:variant>
        <vt:i4>0</vt:i4>
      </vt:variant>
      <vt:variant>
        <vt:i4>5</vt:i4>
      </vt:variant>
      <vt:variant>
        <vt:lpwstr>https://drive.google.com/drive/folders/1Yce2uQn6_YTGzqF1pDXna94nv8M4Nt8P?usp=sharing</vt:lpwstr>
      </vt:variant>
      <vt:variant>
        <vt:lpwstr/>
      </vt:variant>
      <vt:variant>
        <vt:i4>1572925</vt:i4>
      </vt:variant>
      <vt:variant>
        <vt:i4>377</vt:i4>
      </vt:variant>
      <vt:variant>
        <vt:i4>0</vt:i4>
      </vt:variant>
      <vt:variant>
        <vt:i4>5</vt:i4>
      </vt:variant>
      <vt:variant>
        <vt:lpwstr/>
      </vt:variant>
      <vt:variant>
        <vt:lpwstr>_Toc90885790</vt:lpwstr>
      </vt:variant>
      <vt:variant>
        <vt:i4>1114172</vt:i4>
      </vt:variant>
      <vt:variant>
        <vt:i4>371</vt:i4>
      </vt:variant>
      <vt:variant>
        <vt:i4>0</vt:i4>
      </vt:variant>
      <vt:variant>
        <vt:i4>5</vt:i4>
      </vt:variant>
      <vt:variant>
        <vt:lpwstr/>
      </vt:variant>
      <vt:variant>
        <vt:lpwstr>_Toc90885789</vt:lpwstr>
      </vt:variant>
      <vt:variant>
        <vt:i4>1048636</vt:i4>
      </vt:variant>
      <vt:variant>
        <vt:i4>365</vt:i4>
      </vt:variant>
      <vt:variant>
        <vt:i4>0</vt:i4>
      </vt:variant>
      <vt:variant>
        <vt:i4>5</vt:i4>
      </vt:variant>
      <vt:variant>
        <vt:lpwstr/>
      </vt:variant>
      <vt:variant>
        <vt:lpwstr>_Toc90885788</vt:lpwstr>
      </vt:variant>
      <vt:variant>
        <vt:i4>2031676</vt:i4>
      </vt:variant>
      <vt:variant>
        <vt:i4>359</vt:i4>
      </vt:variant>
      <vt:variant>
        <vt:i4>0</vt:i4>
      </vt:variant>
      <vt:variant>
        <vt:i4>5</vt:i4>
      </vt:variant>
      <vt:variant>
        <vt:lpwstr/>
      </vt:variant>
      <vt:variant>
        <vt:lpwstr>_Toc90885787</vt:lpwstr>
      </vt:variant>
      <vt:variant>
        <vt:i4>1703999</vt:i4>
      </vt:variant>
      <vt:variant>
        <vt:i4>347</vt:i4>
      </vt:variant>
      <vt:variant>
        <vt:i4>0</vt:i4>
      </vt:variant>
      <vt:variant>
        <vt:i4>5</vt:i4>
      </vt:variant>
      <vt:variant>
        <vt:lpwstr/>
      </vt:variant>
      <vt:variant>
        <vt:lpwstr>_Toc90887095</vt:lpwstr>
      </vt:variant>
      <vt:variant>
        <vt:i4>1769535</vt:i4>
      </vt:variant>
      <vt:variant>
        <vt:i4>341</vt:i4>
      </vt:variant>
      <vt:variant>
        <vt:i4>0</vt:i4>
      </vt:variant>
      <vt:variant>
        <vt:i4>5</vt:i4>
      </vt:variant>
      <vt:variant>
        <vt:lpwstr/>
      </vt:variant>
      <vt:variant>
        <vt:lpwstr>_Toc90887094</vt:lpwstr>
      </vt:variant>
      <vt:variant>
        <vt:i4>1835071</vt:i4>
      </vt:variant>
      <vt:variant>
        <vt:i4>335</vt:i4>
      </vt:variant>
      <vt:variant>
        <vt:i4>0</vt:i4>
      </vt:variant>
      <vt:variant>
        <vt:i4>5</vt:i4>
      </vt:variant>
      <vt:variant>
        <vt:lpwstr/>
      </vt:variant>
      <vt:variant>
        <vt:lpwstr>_Toc90887093</vt:lpwstr>
      </vt:variant>
      <vt:variant>
        <vt:i4>1900607</vt:i4>
      </vt:variant>
      <vt:variant>
        <vt:i4>329</vt:i4>
      </vt:variant>
      <vt:variant>
        <vt:i4>0</vt:i4>
      </vt:variant>
      <vt:variant>
        <vt:i4>5</vt:i4>
      </vt:variant>
      <vt:variant>
        <vt:lpwstr/>
      </vt:variant>
      <vt:variant>
        <vt:lpwstr>_Toc90887092</vt:lpwstr>
      </vt:variant>
      <vt:variant>
        <vt:i4>1966143</vt:i4>
      </vt:variant>
      <vt:variant>
        <vt:i4>323</vt:i4>
      </vt:variant>
      <vt:variant>
        <vt:i4>0</vt:i4>
      </vt:variant>
      <vt:variant>
        <vt:i4>5</vt:i4>
      </vt:variant>
      <vt:variant>
        <vt:lpwstr/>
      </vt:variant>
      <vt:variant>
        <vt:lpwstr>_Toc90887091</vt:lpwstr>
      </vt:variant>
      <vt:variant>
        <vt:i4>2031679</vt:i4>
      </vt:variant>
      <vt:variant>
        <vt:i4>317</vt:i4>
      </vt:variant>
      <vt:variant>
        <vt:i4>0</vt:i4>
      </vt:variant>
      <vt:variant>
        <vt:i4>5</vt:i4>
      </vt:variant>
      <vt:variant>
        <vt:lpwstr/>
      </vt:variant>
      <vt:variant>
        <vt:lpwstr>_Toc90887090</vt:lpwstr>
      </vt:variant>
      <vt:variant>
        <vt:i4>1441854</vt:i4>
      </vt:variant>
      <vt:variant>
        <vt:i4>311</vt:i4>
      </vt:variant>
      <vt:variant>
        <vt:i4>0</vt:i4>
      </vt:variant>
      <vt:variant>
        <vt:i4>5</vt:i4>
      </vt:variant>
      <vt:variant>
        <vt:lpwstr/>
      </vt:variant>
      <vt:variant>
        <vt:lpwstr>_Toc90887089</vt:lpwstr>
      </vt:variant>
      <vt:variant>
        <vt:i4>1507390</vt:i4>
      </vt:variant>
      <vt:variant>
        <vt:i4>305</vt:i4>
      </vt:variant>
      <vt:variant>
        <vt:i4>0</vt:i4>
      </vt:variant>
      <vt:variant>
        <vt:i4>5</vt:i4>
      </vt:variant>
      <vt:variant>
        <vt:lpwstr/>
      </vt:variant>
      <vt:variant>
        <vt:lpwstr>_Toc90887088</vt:lpwstr>
      </vt:variant>
      <vt:variant>
        <vt:i4>1572926</vt:i4>
      </vt:variant>
      <vt:variant>
        <vt:i4>299</vt:i4>
      </vt:variant>
      <vt:variant>
        <vt:i4>0</vt:i4>
      </vt:variant>
      <vt:variant>
        <vt:i4>5</vt:i4>
      </vt:variant>
      <vt:variant>
        <vt:lpwstr/>
      </vt:variant>
      <vt:variant>
        <vt:lpwstr>_Toc90887087</vt:lpwstr>
      </vt:variant>
      <vt:variant>
        <vt:i4>1638462</vt:i4>
      </vt:variant>
      <vt:variant>
        <vt:i4>293</vt:i4>
      </vt:variant>
      <vt:variant>
        <vt:i4>0</vt:i4>
      </vt:variant>
      <vt:variant>
        <vt:i4>5</vt:i4>
      </vt:variant>
      <vt:variant>
        <vt:lpwstr/>
      </vt:variant>
      <vt:variant>
        <vt:lpwstr>_Toc90887086</vt:lpwstr>
      </vt:variant>
      <vt:variant>
        <vt:i4>1703998</vt:i4>
      </vt:variant>
      <vt:variant>
        <vt:i4>287</vt:i4>
      </vt:variant>
      <vt:variant>
        <vt:i4>0</vt:i4>
      </vt:variant>
      <vt:variant>
        <vt:i4>5</vt:i4>
      </vt:variant>
      <vt:variant>
        <vt:lpwstr/>
      </vt:variant>
      <vt:variant>
        <vt:lpwstr>_Toc90887085</vt:lpwstr>
      </vt:variant>
      <vt:variant>
        <vt:i4>1769534</vt:i4>
      </vt:variant>
      <vt:variant>
        <vt:i4>281</vt:i4>
      </vt:variant>
      <vt:variant>
        <vt:i4>0</vt:i4>
      </vt:variant>
      <vt:variant>
        <vt:i4>5</vt:i4>
      </vt:variant>
      <vt:variant>
        <vt:lpwstr/>
      </vt:variant>
      <vt:variant>
        <vt:lpwstr>_Toc90887084</vt:lpwstr>
      </vt:variant>
      <vt:variant>
        <vt:i4>1835070</vt:i4>
      </vt:variant>
      <vt:variant>
        <vt:i4>275</vt:i4>
      </vt:variant>
      <vt:variant>
        <vt:i4>0</vt:i4>
      </vt:variant>
      <vt:variant>
        <vt:i4>5</vt:i4>
      </vt:variant>
      <vt:variant>
        <vt:lpwstr/>
      </vt:variant>
      <vt:variant>
        <vt:lpwstr>_Toc90887083</vt:lpwstr>
      </vt:variant>
      <vt:variant>
        <vt:i4>1900606</vt:i4>
      </vt:variant>
      <vt:variant>
        <vt:i4>269</vt:i4>
      </vt:variant>
      <vt:variant>
        <vt:i4>0</vt:i4>
      </vt:variant>
      <vt:variant>
        <vt:i4>5</vt:i4>
      </vt:variant>
      <vt:variant>
        <vt:lpwstr/>
      </vt:variant>
      <vt:variant>
        <vt:lpwstr>_Toc90887082</vt:lpwstr>
      </vt:variant>
      <vt:variant>
        <vt:i4>1966142</vt:i4>
      </vt:variant>
      <vt:variant>
        <vt:i4>263</vt:i4>
      </vt:variant>
      <vt:variant>
        <vt:i4>0</vt:i4>
      </vt:variant>
      <vt:variant>
        <vt:i4>5</vt:i4>
      </vt:variant>
      <vt:variant>
        <vt:lpwstr/>
      </vt:variant>
      <vt:variant>
        <vt:lpwstr>_Toc90887081</vt:lpwstr>
      </vt:variant>
      <vt:variant>
        <vt:i4>2031678</vt:i4>
      </vt:variant>
      <vt:variant>
        <vt:i4>257</vt:i4>
      </vt:variant>
      <vt:variant>
        <vt:i4>0</vt:i4>
      </vt:variant>
      <vt:variant>
        <vt:i4>5</vt:i4>
      </vt:variant>
      <vt:variant>
        <vt:lpwstr/>
      </vt:variant>
      <vt:variant>
        <vt:lpwstr>_Toc90887080</vt:lpwstr>
      </vt:variant>
      <vt:variant>
        <vt:i4>1441841</vt:i4>
      </vt:variant>
      <vt:variant>
        <vt:i4>251</vt:i4>
      </vt:variant>
      <vt:variant>
        <vt:i4>0</vt:i4>
      </vt:variant>
      <vt:variant>
        <vt:i4>5</vt:i4>
      </vt:variant>
      <vt:variant>
        <vt:lpwstr/>
      </vt:variant>
      <vt:variant>
        <vt:lpwstr>_Toc90887079</vt:lpwstr>
      </vt:variant>
      <vt:variant>
        <vt:i4>1507377</vt:i4>
      </vt:variant>
      <vt:variant>
        <vt:i4>245</vt:i4>
      </vt:variant>
      <vt:variant>
        <vt:i4>0</vt:i4>
      </vt:variant>
      <vt:variant>
        <vt:i4>5</vt:i4>
      </vt:variant>
      <vt:variant>
        <vt:lpwstr/>
      </vt:variant>
      <vt:variant>
        <vt:lpwstr>_Toc90887078</vt:lpwstr>
      </vt:variant>
      <vt:variant>
        <vt:i4>1572913</vt:i4>
      </vt:variant>
      <vt:variant>
        <vt:i4>239</vt:i4>
      </vt:variant>
      <vt:variant>
        <vt:i4>0</vt:i4>
      </vt:variant>
      <vt:variant>
        <vt:i4>5</vt:i4>
      </vt:variant>
      <vt:variant>
        <vt:lpwstr/>
      </vt:variant>
      <vt:variant>
        <vt:lpwstr>_Toc90887077</vt:lpwstr>
      </vt:variant>
      <vt:variant>
        <vt:i4>1638449</vt:i4>
      </vt:variant>
      <vt:variant>
        <vt:i4>233</vt:i4>
      </vt:variant>
      <vt:variant>
        <vt:i4>0</vt:i4>
      </vt:variant>
      <vt:variant>
        <vt:i4>5</vt:i4>
      </vt:variant>
      <vt:variant>
        <vt:lpwstr/>
      </vt:variant>
      <vt:variant>
        <vt:lpwstr>_Toc90887076</vt:lpwstr>
      </vt:variant>
      <vt:variant>
        <vt:i4>1703985</vt:i4>
      </vt:variant>
      <vt:variant>
        <vt:i4>227</vt:i4>
      </vt:variant>
      <vt:variant>
        <vt:i4>0</vt:i4>
      </vt:variant>
      <vt:variant>
        <vt:i4>5</vt:i4>
      </vt:variant>
      <vt:variant>
        <vt:lpwstr/>
      </vt:variant>
      <vt:variant>
        <vt:lpwstr>_Toc90887075</vt:lpwstr>
      </vt:variant>
      <vt:variant>
        <vt:i4>1769521</vt:i4>
      </vt:variant>
      <vt:variant>
        <vt:i4>221</vt:i4>
      </vt:variant>
      <vt:variant>
        <vt:i4>0</vt:i4>
      </vt:variant>
      <vt:variant>
        <vt:i4>5</vt:i4>
      </vt:variant>
      <vt:variant>
        <vt:lpwstr/>
      </vt:variant>
      <vt:variant>
        <vt:lpwstr>_Toc90887074</vt:lpwstr>
      </vt:variant>
      <vt:variant>
        <vt:i4>1835057</vt:i4>
      </vt:variant>
      <vt:variant>
        <vt:i4>215</vt:i4>
      </vt:variant>
      <vt:variant>
        <vt:i4>0</vt:i4>
      </vt:variant>
      <vt:variant>
        <vt:i4>5</vt:i4>
      </vt:variant>
      <vt:variant>
        <vt:lpwstr/>
      </vt:variant>
      <vt:variant>
        <vt:lpwstr>_Toc90887073</vt:lpwstr>
      </vt:variant>
      <vt:variant>
        <vt:i4>1900593</vt:i4>
      </vt:variant>
      <vt:variant>
        <vt:i4>209</vt:i4>
      </vt:variant>
      <vt:variant>
        <vt:i4>0</vt:i4>
      </vt:variant>
      <vt:variant>
        <vt:i4>5</vt:i4>
      </vt:variant>
      <vt:variant>
        <vt:lpwstr/>
      </vt:variant>
      <vt:variant>
        <vt:lpwstr>_Toc90887072</vt:lpwstr>
      </vt:variant>
      <vt:variant>
        <vt:i4>1966129</vt:i4>
      </vt:variant>
      <vt:variant>
        <vt:i4>203</vt:i4>
      </vt:variant>
      <vt:variant>
        <vt:i4>0</vt:i4>
      </vt:variant>
      <vt:variant>
        <vt:i4>5</vt:i4>
      </vt:variant>
      <vt:variant>
        <vt:lpwstr/>
      </vt:variant>
      <vt:variant>
        <vt:lpwstr>_Toc90887071</vt:lpwstr>
      </vt:variant>
      <vt:variant>
        <vt:i4>2031665</vt:i4>
      </vt:variant>
      <vt:variant>
        <vt:i4>197</vt:i4>
      </vt:variant>
      <vt:variant>
        <vt:i4>0</vt:i4>
      </vt:variant>
      <vt:variant>
        <vt:i4>5</vt:i4>
      </vt:variant>
      <vt:variant>
        <vt:lpwstr/>
      </vt:variant>
      <vt:variant>
        <vt:lpwstr>_Toc90887070</vt:lpwstr>
      </vt:variant>
      <vt:variant>
        <vt:i4>1441840</vt:i4>
      </vt:variant>
      <vt:variant>
        <vt:i4>188</vt:i4>
      </vt:variant>
      <vt:variant>
        <vt:i4>0</vt:i4>
      </vt:variant>
      <vt:variant>
        <vt:i4>5</vt:i4>
      </vt:variant>
      <vt:variant>
        <vt:lpwstr/>
      </vt:variant>
      <vt:variant>
        <vt:lpwstr>_Toc90887069</vt:lpwstr>
      </vt:variant>
      <vt:variant>
        <vt:i4>1507376</vt:i4>
      </vt:variant>
      <vt:variant>
        <vt:i4>182</vt:i4>
      </vt:variant>
      <vt:variant>
        <vt:i4>0</vt:i4>
      </vt:variant>
      <vt:variant>
        <vt:i4>5</vt:i4>
      </vt:variant>
      <vt:variant>
        <vt:lpwstr/>
      </vt:variant>
      <vt:variant>
        <vt:lpwstr>_Toc90887068</vt:lpwstr>
      </vt:variant>
      <vt:variant>
        <vt:i4>1572912</vt:i4>
      </vt:variant>
      <vt:variant>
        <vt:i4>176</vt:i4>
      </vt:variant>
      <vt:variant>
        <vt:i4>0</vt:i4>
      </vt:variant>
      <vt:variant>
        <vt:i4>5</vt:i4>
      </vt:variant>
      <vt:variant>
        <vt:lpwstr/>
      </vt:variant>
      <vt:variant>
        <vt:lpwstr>_Toc90887067</vt:lpwstr>
      </vt:variant>
      <vt:variant>
        <vt:i4>1638448</vt:i4>
      </vt:variant>
      <vt:variant>
        <vt:i4>170</vt:i4>
      </vt:variant>
      <vt:variant>
        <vt:i4>0</vt:i4>
      </vt:variant>
      <vt:variant>
        <vt:i4>5</vt:i4>
      </vt:variant>
      <vt:variant>
        <vt:lpwstr/>
      </vt:variant>
      <vt:variant>
        <vt:lpwstr>_Toc90887066</vt:lpwstr>
      </vt:variant>
      <vt:variant>
        <vt:i4>1703984</vt:i4>
      </vt:variant>
      <vt:variant>
        <vt:i4>164</vt:i4>
      </vt:variant>
      <vt:variant>
        <vt:i4>0</vt:i4>
      </vt:variant>
      <vt:variant>
        <vt:i4>5</vt:i4>
      </vt:variant>
      <vt:variant>
        <vt:lpwstr/>
      </vt:variant>
      <vt:variant>
        <vt:lpwstr>_Toc90887065</vt:lpwstr>
      </vt:variant>
      <vt:variant>
        <vt:i4>1769520</vt:i4>
      </vt:variant>
      <vt:variant>
        <vt:i4>158</vt:i4>
      </vt:variant>
      <vt:variant>
        <vt:i4>0</vt:i4>
      </vt:variant>
      <vt:variant>
        <vt:i4>5</vt:i4>
      </vt:variant>
      <vt:variant>
        <vt:lpwstr/>
      </vt:variant>
      <vt:variant>
        <vt:lpwstr>_Toc90887064</vt:lpwstr>
      </vt:variant>
      <vt:variant>
        <vt:i4>1835056</vt:i4>
      </vt:variant>
      <vt:variant>
        <vt:i4>152</vt:i4>
      </vt:variant>
      <vt:variant>
        <vt:i4>0</vt:i4>
      </vt:variant>
      <vt:variant>
        <vt:i4>5</vt:i4>
      </vt:variant>
      <vt:variant>
        <vt:lpwstr/>
      </vt:variant>
      <vt:variant>
        <vt:lpwstr>_Toc90887063</vt:lpwstr>
      </vt:variant>
      <vt:variant>
        <vt:i4>1900592</vt:i4>
      </vt:variant>
      <vt:variant>
        <vt:i4>146</vt:i4>
      </vt:variant>
      <vt:variant>
        <vt:i4>0</vt:i4>
      </vt:variant>
      <vt:variant>
        <vt:i4>5</vt:i4>
      </vt:variant>
      <vt:variant>
        <vt:lpwstr/>
      </vt:variant>
      <vt:variant>
        <vt:lpwstr>_Toc90887062</vt:lpwstr>
      </vt:variant>
      <vt:variant>
        <vt:i4>1966128</vt:i4>
      </vt:variant>
      <vt:variant>
        <vt:i4>140</vt:i4>
      </vt:variant>
      <vt:variant>
        <vt:i4>0</vt:i4>
      </vt:variant>
      <vt:variant>
        <vt:i4>5</vt:i4>
      </vt:variant>
      <vt:variant>
        <vt:lpwstr/>
      </vt:variant>
      <vt:variant>
        <vt:lpwstr>_Toc90887061</vt:lpwstr>
      </vt:variant>
      <vt:variant>
        <vt:i4>2031664</vt:i4>
      </vt:variant>
      <vt:variant>
        <vt:i4>134</vt:i4>
      </vt:variant>
      <vt:variant>
        <vt:i4>0</vt:i4>
      </vt:variant>
      <vt:variant>
        <vt:i4>5</vt:i4>
      </vt:variant>
      <vt:variant>
        <vt:lpwstr/>
      </vt:variant>
      <vt:variant>
        <vt:lpwstr>_Toc90887060</vt:lpwstr>
      </vt:variant>
      <vt:variant>
        <vt:i4>1441843</vt:i4>
      </vt:variant>
      <vt:variant>
        <vt:i4>128</vt:i4>
      </vt:variant>
      <vt:variant>
        <vt:i4>0</vt:i4>
      </vt:variant>
      <vt:variant>
        <vt:i4>5</vt:i4>
      </vt:variant>
      <vt:variant>
        <vt:lpwstr/>
      </vt:variant>
      <vt:variant>
        <vt:lpwstr>_Toc90887059</vt:lpwstr>
      </vt:variant>
      <vt:variant>
        <vt:i4>1507379</vt:i4>
      </vt:variant>
      <vt:variant>
        <vt:i4>122</vt:i4>
      </vt:variant>
      <vt:variant>
        <vt:i4>0</vt:i4>
      </vt:variant>
      <vt:variant>
        <vt:i4>5</vt:i4>
      </vt:variant>
      <vt:variant>
        <vt:lpwstr/>
      </vt:variant>
      <vt:variant>
        <vt:lpwstr>_Toc90887058</vt:lpwstr>
      </vt:variant>
      <vt:variant>
        <vt:i4>1572915</vt:i4>
      </vt:variant>
      <vt:variant>
        <vt:i4>116</vt:i4>
      </vt:variant>
      <vt:variant>
        <vt:i4>0</vt:i4>
      </vt:variant>
      <vt:variant>
        <vt:i4>5</vt:i4>
      </vt:variant>
      <vt:variant>
        <vt:lpwstr/>
      </vt:variant>
      <vt:variant>
        <vt:lpwstr>_Toc90887057</vt:lpwstr>
      </vt:variant>
      <vt:variant>
        <vt:i4>1638451</vt:i4>
      </vt:variant>
      <vt:variant>
        <vt:i4>110</vt:i4>
      </vt:variant>
      <vt:variant>
        <vt:i4>0</vt:i4>
      </vt:variant>
      <vt:variant>
        <vt:i4>5</vt:i4>
      </vt:variant>
      <vt:variant>
        <vt:lpwstr/>
      </vt:variant>
      <vt:variant>
        <vt:lpwstr>_Toc90887056</vt:lpwstr>
      </vt:variant>
      <vt:variant>
        <vt:i4>1703987</vt:i4>
      </vt:variant>
      <vt:variant>
        <vt:i4>104</vt:i4>
      </vt:variant>
      <vt:variant>
        <vt:i4>0</vt:i4>
      </vt:variant>
      <vt:variant>
        <vt:i4>5</vt:i4>
      </vt:variant>
      <vt:variant>
        <vt:lpwstr/>
      </vt:variant>
      <vt:variant>
        <vt:lpwstr>_Toc90887055</vt:lpwstr>
      </vt:variant>
      <vt:variant>
        <vt:i4>1769523</vt:i4>
      </vt:variant>
      <vt:variant>
        <vt:i4>98</vt:i4>
      </vt:variant>
      <vt:variant>
        <vt:i4>0</vt:i4>
      </vt:variant>
      <vt:variant>
        <vt:i4>5</vt:i4>
      </vt:variant>
      <vt:variant>
        <vt:lpwstr/>
      </vt:variant>
      <vt:variant>
        <vt:lpwstr>_Toc90887054</vt:lpwstr>
      </vt:variant>
      <vt:variant>
        <vt:i4>1835059</vt:i4>
      </vt:variant>
      <vt:variant>
        <vt:i4>92</vt:i4>
      </vt:variant>
      <vt:variant>
        <vt:i4>0</vt:i4>
      </vt:variant>
      <vt:variant>
        <vt:i4>5</vt:i4>
      </vt:variant>
      <vt:variant>
        <vt:lpwstr/>
      </vt:variant>
      <vt:variant>
        <vt:lpwstr>_Toc90887053</vt:lpwstr>
      </vt:variant>
      <vt:variant>
        <vt:i4>1900595</vt:i4>
      </vt:variant>
      <vt:variant>
        <vt:i4>86</vt:i4>
      </vt:variant>
      <vt:variant>
        <vt:i4>0</vt:i4>
      </vt:variant>
      <vt:variant>
        <vt:i4>5</vt:i4>
      </vt:variant>
      <vt:variant>
        <vt:lpwstr/>
      </vt:variant>
      <vt:variant>
        <vt:lpwstr>_Toc90887052</vt:lpwstr>
      </vt:variant>
      <vt:variant>
        <vt:i4>1966131</vt:i4>
      </vt:variant>
      <vt:variant>
        <vt:i4>80</vt:i4>
      </vt:variant>
      <vt:variant>
        <vt:i4>0</vt:i4>
      </vt:variant>
      <vt:variant>
        <vt:i4>5</vt:i4>
      </vt:variant>
      <vt:variant>
        <vt:lpwstr/>
      </vt:variant>
      <vt:variant>
        <vt:lpwstr>_Toc90887051</vt:lpwstr>
      </vt:variant>
      <vt:variant>
        <vt:i4>2031667</vt:i4>
      </vt:variant>
      <vt:variant>
        <vt:i4>74</vt:i4>
      </vt:variant>
      <vt:variant>
        <vt:i4>0</vt:i4>
      </vt:variant>
      <vt:variant>
        <vt:i4>5</vt:i4>
      </vt:variant>
      <vt:variant>
        <vt:lpwstr/>
      </vt:variant>
      <vt:variant>
        <vt:lpwstr>_Toc90887050</vt:lpwstr>
      </vt:variant>
      <vt:variant>
        <vt:i4>1441842</vt:i4>
      </vt:variant>
      <vt:variant>
        <vt:i4>68</vt:i4>
      </vt:variant>
      <vt:variant>
        <vt:i4>0</vt:i4>
      </vt:variant>
      <vt:variant>
        <vt:i4>5</vt:i4>
      </vt:variant>
      <vt:variant>
        <vt:lpwstr/>
      </vt:variant>
      <vt:variant>
        <vt:lpwstr>_Toc90887049</vt:lpwstr>
      </vt:variant>
      <vt:variant>
        <vt:i4>1507378</vt:i4>
      </vt:variant>
      <vt:variant>
        <vt:i4>62</vt:i4>
      </vt:variant>
      <vt:variant>
        <vt:i4>0</vt:i4>
      </vt:variant>
      <vt:variant>
        <vt:i4>5</vt:i4>
      </vt:variant>
      <vt:variant>
        <vt:lpwstr/>
      </vt:variant>
      <vt:variant>
        <vt:lpwstr>_Toc90887048</vt:lpwstr>
      </vt:variant>
      <vt:variant>
        <vt:i4>1572914</vt:i4>
      </vt:variant>
      <vt:variant>
        <vt:i4>56</vt:i4>
      </vt:variant>
      <vt:variant>
        <vt:i4>0</vt:i4>
      </vt:variant>
      <vt:variant>
        <vt:i4>5</vt:i4>
      </vt:variant>
      <vt:variant>
        <vt:lpwstr/>
      </vt:variant>
      <vt:variant>
        <vt:lpwstr>_Toc90887047</vt:lpwstr>
      </vt:variant>
      <vt:variant>
        <vt:i4>1638450</vt:i4>
      </vt:variant>
      <vt:variant>
        <vt:i4>50</vt:i4>
      </vt:variant>
      <vt:variant>
        <vt:i4>0</vt:i4>
      </vt:variant>
      <vt:variant>
        <vt:i4>5</vt:i4>
      </vt:variant>
      <vt:variant>
        <vt:lpwstr/>
      </vt:variant>
      <vt:variant>
        <vt:lpwstr>_Toc90887046</vt:lpwstr>
      </vt:variant>
      <vt:variant>
        <vt:i4>1703986</vt:i4>
      </vt:variant>
      <vt:variant>
        <vt:i4>44</vt:i4>
      </vt:variant>
      <vt:variant>
        <vt:i4>0</vt:i4>
      </vt:variant>
      <vt:variant>
        <vt:i4>5</vt:i4>
      </vt:variant>
      <vt:variant>
        <vt:lpwstr/>
      </vt:variant>
      <vt:variant>
        <vt:lpwstr>_Toc90887045</vt:lpwstr>
      </vt:variant>
      <vt:variant>
        <vt:i4>1769522</vt:i4>
      </vt:variant>
      <vt:variant>
        <vt:i4>38</vt:i4>
      </vt:variant>
      <vt:variant>
        <vt:i4>0</vt:i4>
      </vt:variant>
      <vt:variant>
        <vt:i4>5</vt:i4>
      </vt:variant>
      <vt:variant>
        <vt:lpwstr/>
      </vt:variant>
      <vt:variant>
        <vt:lpwstr>_Toc90887044</vt:lpwstr>
      </vt:variant>
      <vt:variant>
        <vt:i4>1835058</vt:i4>
      </vt:variant>
      <vt:variant>
        <vt:i4>32</vt:i4>
      </vt:variant>
      <vt:variant>
        <vt:i4>0</vt:i4>
      </vt:variant>
      <vt:variant>
        <vt:i4>5</vt:i4>
      </vt:variant>
      <vt:variant>
        <vt:lpwstr/>
      </vt:variant>
      <vt:variant>
        <vt:lpwstr>_Toc90887043</vt:lpwstr>
      </vt:variant>
      <vt:variant>
        <vt:i4>1900594</vt:i4>
      </vt:variant>
      <vt:variant>
        <vt:i4>26</vt:i4>
      </vt:variant>
      <vt:variant>
        <vt:i4>0</vt:i4>
      </vt:variant>
      <vt:variant>
        <vt:i4>5</vt:i4>
      </vt:variant>
      <vt:variant>
        <vt:lpwstr/>
      </vt:variant>
      <vt:variant>
        <vt:lpwstr>_Toc90887042</vt:lpwstr>
      </vt:variant>
      <vt:variant>
        <vt:i4>1966130</vt:i4>
      </vt:variant>
      <vt:variant>
        <vt:i4>20</vt:i4>
      </vt:variant>
      <vt:variant>
        <vt:i4>0</vt:i4>
      </vt:variant>
      <vt:variant>
        <vt:i4>5</vt:i4>
      </vt:variant>
      <vt:variant>
        <vt:lpwstr/>
      </vt:variant>
      <vt:variant>
        <vt:lpwstr>_Toc90887041</vt:lpwstr>
      </vt:variant>
      <vt:variant>
        <vt:i4>2031666</vt:i4>
      </vt:variant>
      <vt:variant>
        <vt:i4>14</vt:i4>
      </vt:variant>
      <vt:variant>
        <vt:i4>0</vt:i4>
      </vt:variant>
      <vt:variant>
        <vt:i4>5</vt:i4>
      </vt:variant>
      <vt:variant>
        <vt:lpwstr/>
      </vt:variant>
      <vt:variant>
        <vt:lpwstr>_Toc90887040</vt:lpwstr>
      </vt:variant>
      <vt:variant>
        <vt:i4>1441845</vt:i4>
      </vt:variant>
      <vt:variant>
        <vt:i4>8</vt:i4>
      </vt:variant>
      <vt:variant>
        <vt:i4>0</vt:i4>
      </vt:variant>
      <vt:variant>
        <vt:i4>5</vt:i4>
      </vt:variant>
      <vt:variant>
        <vt:lpwstr/>
      </vt:variant>
      <vt:variant>
        <vt:lpwstr>_Toc90887039</vt:lpwstr>
      </vt:variant>
      <vt:variant>
        <vt:i4>1507381</vt:i4>
      </vt:variant>
      <vt:variant>
        <vt:i4>2</vt:i4>
      </vt:variant>
      <vt:variant>
        <vt:i4>0</vt:i4>
      </vt:variant>
      <vt:variant>
        <vt:i4>5</vt:i4>
      </vt:variant>
      <vt:variant>
        <vt:lpwstr/>
      </vt:variant>
      <vt:variant>
        <vt:lpwstr>_Toc908870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para Informe de Titulación</dc:title>
  <dc:subject/>
  <dc:creator>Comisión EM y ET</dc:creator>
  <cp:keywords/>
  <dc:description/>
  <cp:lastModifiedBy>SEBASTIAN ALEJANDRO MORALES DURAN</cp:lastModifiedBy>
  <cp:revision>6</cp:revision>
  <cp:lastPrinted>2021-12-23T19:28:00Z</cp:lastPrinted>
  <dcterms:created xsi:type="dcterms:W3CDTF">2021-12-23T05:08:00Z</dcterms:created>
  <dcterms:modified xsi:type="dcterms:W3CDTF">2021-12-23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16c5f1-280c-35c4-98ca-c07e6f143c8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ContentTypeId">
    <vt:lpwstr>0x010100A518148DED2A234BA91B96A4557493C6</vt:lpwstr>
  </property>
</Properties>
</file>